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F1DAF1" w14:textId="10C1F52D" w:rsidR="00B919DF" w:rsidRDefault="00507710" w:rsidP="00DC71C1">
      <w:pPr>
        <w:rPr>
          <w:b/>
          <w:bCs/>
          <w:u w:val="single"/>
        </w:rPr>
      </w:pPr>
      <w:r>
        <w:rPr>
          <w:b/>
          <w:bCs/>
          <w:u w:val="single"/>
        </w:rPr>
        <w:t>A</w:t>
      </w:r>
      <w:r w:rsidR="00B919DF">
        <w:rPr>
          <w:b/>
          <w:bCs/>
          <w:u w:val="single"/>
        </w:rPr>
        <w:t>bstract</w:t>
      </w:r>
    </w:p>
    <w:p w14:paraId="570B8198" w14:textId="6D92920E" w:rsidR="00FF619A" w:rsidRDefault="00B62611" w:rsidP="00967B77">
      <w:pPr>
        <w:jc w:val="both"/>
      </w:pPr>
      <w:r w:rsidRPr="00B62611">
        <w:t xml:space="preserve">The relationship between cardiovascular disease (CVD), heart failure (HF), and type 2 diabetes (T2DM) is widely recognised. Cardiovascular (CV) outcome trials are required for all new glucose-lowering agents to confirm safety with respect to CV risk.  CV outcome trials with </w:t>
      </w:r>
      <w:proofErr w:type="gramStart"/>
      <w:r w:rsidRPr="00B62611">
        <w:t>sodium glucose transporter inhibitors</w:t>
      </w:r>
      <w:proofErr w:type="gramEnd"/>
      <w:r w:rsidRPr="00B62611">
        <w:t xml:space="preserve"> (SGLT2i) have shown CV benefit, with reductions in major CV events and HF. This review focuses on the DECLARE-TIMI 58 trial with dapagliflozin in T2DM</w:t>
      </w:r>
      <w:r w:rsidR="00FF619A">
        <w:t xml:space="preserve">, which showed non-inferiority for MACE and reduction in hospitalisation for heart failure and associated CV </w:t>
      </w:r>
      <w:r w:rsidR="00350E22">
        <w:t xml:space="preserve">mortality in a </w:t>
      </w:r>
      <w:r w:rsidR="00FF619A">
        <w:t xml:space="preserve">broad range of patients with T2DM. The DAPA-HF trial of dapagliflozin in people with heart failure with reduced ejection fraction with and without T2DM, confirms benefits for those with heart failure.  </w:t>
      </w:r>
    </w:p>
    <w:p w14:paraId="1D1055D1" w14:textId="76CF2D7C" w:rsidR="00DF2A31" w:rsidRPr="00917879" w:rsidRDefault="00DF2A31" w:rsidP="00967B77">
      <w:pPr>
        <w:jc w:val="both"/>
      </w:pPr>
      <w:r w:rsidRPr="00BA6CC5">
        <w:rPr>
          <w:b/>
          <w:bCs/>
          <w:u w:val="single"/>
        </w:rPr>
        <w:t>Keywords:</w:t>
      </w:r>
      <w:r>
        <w:t xml:space="preserve"> T2DM, C</w:t>
      </w:r>
      <w:r w:rsidR="00BA6CC5">
        <w:t>VD, SGLT2i, DECLARE, Dapagliflozin</w:t>
      </w:r>
    </w:p>
    <w:p w14:paraId="74639982" w14:textId="77777777" w:rsidR="00662960" w:rsidRDefault="00662960">
      <w:pPr>
        <w:rPr>
          <w:b/>
          <w:bCs/>
          <w:u w:val="single"/>
        </w:rPr>
      </w:pPr>
      <w:r>
        <w:rPr>
          <w:b/>
          <w:bCs/>
          <w:u w:val="single"/>
        </w:rPr>
        <w:br w:type="page"/>
      </w:r>
    </w:p>
    <w:p w14:paraId="358B503D" w14:textId="23F510B4" w:rsidR="00DC71C1" w:rsidRPr="007A1C19" w:rsidRDefault="00DC71C1" w:rsidP="00967B77">
      <w:pPr>
        <w:jc w:val="both"/>
        <w:rPr>
          <w:b/>
          <w:bCs/>
          <w:u w:val="single"/>
        </w:rPr>
      </w:pPr>
      <w:r w:rsidRPr="007A1C19">
        <w:rPr>
          <w:b/>
          <w:bCs/>
          <w:u w:val="single"/>
        </w:rPr>
        <w:lastRenderedPageBreak/>
        <w:t xml:space="preserve">Introduction: Type </w:t>
      </w:r>
      <w:r w:rsidR="00662960">
        <w:rPr>
          <w:b/>
          <w:bCs/>
          <w:u w:val="single"/>
        </w:rPr>
        <w:t xml:space="preserve">2 </w:t>
      </w:r>
      <w:r w:rsidRPr="007A1C19">
        <w:rPr>
          <w:b/>
          <w:bCs/>
          <w:u w:val="single"/>
        </w:rPr>
        <w:t xml:space="preserve">Diabetes and Cardiovascular Disease </w:t>
      </w:r>
    </w:p>
    <w:p w14:paraId="3C91F20D" w14:textId="6554B2E1" w:rsidR="00DC71C1" w:rsidRDefault="00DC71C1" w:rsidP="00967B77">
      <w:pPr>
        <w:jc w:val="both"/>
      </w:pPr>
      <w:r>
        <w:t>In the last 20 years, the number of people diagnosed with diabetes has more than doubled</w:t>
      </w:r>
      <w:r>
        <w:fldChar w:fldCharType="begin"/>
      </w:r>
      <w:r w:rsidR="00A93367">
        <w:instrText xml:space="preserve"> ADDIN EN.CITE &lt;EndNote&gt;&lt;Cite&gt;&lt;Author&gt;Hauner H&lt;/Author&gt;&lt;Year&gt;2019&lt;/Year&gt;&lt;RecNum&gt;0&lt;/RecNum&gt;&lt;IDText&gt;Obesity and diabetes&lt;/IDText&gt;&lt;DisplayText&gt;[1,2]&lt;/DisplayText&gt;&lt;record&gt;&lt;urls&gt;&lt;related-urls&gt;&lt;url&gt;https://www.blackwellpublishing.com/content/textbookofdiabetes/downloads/chapters/allchapters.pdf&lt;/url&gt;&lt;/related-urls&gt;&lt;/urls&gt;&lt;titles&gt;&lt;title&gt;Obesity and diabetes&lt;/title&gt;&lt;secondary-title&gt;Textbook of Diabetes&lt;/secondary-title&gt;&lt;/titles&gt;&lt;contributors&gt;&lt;authors&gt;&lt;author&gt;Hauner H, Holt RIG, Cockram CS, Flyvbjerg A et al (ed.)&lt;/author&gt;&lt;/authors&gt;&lt;/contributors&gt;&lt;added-date format="utc"&gt;1569347204&lt;/added-date&gt;&lt;ref-type name="Book"&gt;6&lt;/ref-type&gt;&lt;dates&gt;&lt;year&gt;2019&lt;/year&gt;&lt;/dates&gt;&lt;rec-number&gt;86&lt;/rec-number&gt;&lt;last-updated-date format="utc"&gt;1569347204&lt;/last-updated-date&gt;&lt;/record&gt;&lt;/Cite&gt;&lt;Cite&gt;&lt;Author&gt;Diabetes.org.uk&lt;/Author&gt;&lt;Year&gt;2019&lt;/Year&gt;&lt;RecNum&gt;0&lt;/RecNum&gt;&lt;IDText&gt;Facts and Statistics Update January 2019&lt;/IDText&gt;&lt;record&gt;&lt;titles&gt;&lt;title&gt;Facts and Statistics Update January 2019&lt;/title&gt;&lt;/titles&gt;&lt;contributors&gt;&lt;authors&gt;&lt;author&gt;Diabetes.org.uk&lt;/author&gt;&lt;/authors&gt;&lt;/contributors&gt;&lt;added-date format="utc"&gt;1569347291&lt;/added-date&gt;&lt;ref-type name="Web Page"&gt;12&lt;/ref-type&gt;&lt;dates&gt;&lt;year&gt;2019&lt;/year&gt;&lt;/dates&gt;&lt;rec-number&gt;87&lt;/rec-number&gt;&lt;last-updated-date format="utc"&gt;1569347291&lt;/last-updated-date&gt;&lt;/record&gt;&lt;/Cite&gt;&lt;/EndNote&gt;</w:instrText>
      </w:r>
      <w:r>
        <w:fldChar w:fldCharType="separate"/>
      </w:r>
      <w:r w:rsidR="00A93367">
        <w:rPr>
          <w:noProof/>
        </w:rPr>
        <w:t>[1,2]</w:t>
      </w:r>
      <w:r>
        <w:fldChar w:fldCharType="end"/>
      </w:r>
      <w:r>
        <w:t xml:space="preserve">. Currently, 4.7 million people are living with diabetes in the United Kingdom (UK), of those, 90% </w:t>
      </w:r>
      <w:r w:rsidR="00454DA2">
        <w:t xml:space="preserve">have </w:t>
      </w:r>
      <w:r>
        <w:t xml:space="preserve">type 2 diabetes and around one million have not yet been diagnosed </w:t>
      </w:r>
      <w:r>
        <w:fldChar w:fldCharType="begin"/>
      </w:r>
      <w:r w:rsidR="00A93367">
        <w:instrText xml:space="preserve"> ADDIN EN.CITE &lt;EndNote&gt;&lt;Cite&gt;&lt;Author&gt;Diabetes.org.uk&lt;/Author&gt;&lt;Year&gt;2019&lt;/Year&gt;&lt;RecNum&gt;0&lt;/RecNum&gt;&lt;IDText&gt;Facts and Statistics Update January 2019&lt;/IDText&gt;&lt;DisplayText&gt;[2]&lt;/DisplayText&gt;&lt;record&gt;&lt;titles&gt;&lt;title&gt;Facts and Statistics Update January 2019&lt;/title&gt;&lt;/titles&gt;&lt;contributors&gt;&lt;authors&gt;&lt;author&gt;Diabetes.org.uk&lt;/author&gt;&lt;/authors&gt;&lt;/contributors&gt;&lt;added-date format="utc"&gt;1569347291&lt;/added-date&gt;&lt;ref-type name="Web Page"&gt;12&lt;/ref-type&gt;&lt;dates&gt;&lt;year&gt;2019&lt;/year&gt;&lt;/dates&gt;&lt;rec-number&gt;87&lt;/rec-number&gt;&lt;last-updated-date format="utc"&gt;1569347291&lt;/last-updated-date&gt;&lt;/record&gt;&lt;/Cite&gt;&lt;/EndNote&gt;</w:instrText>
      </w:r>
      <w:r>
        <w:fldChar w:fldCharType="separate"/>
      </w:r>
      <w:r w:rsidR="00A93367">
        <w:rPr>
          <w:noProof/>
        </w:rPr>
        <w:t>[2]</w:t>
      </w:r>
      <w:r>
        <w:fldChar w:fldCharType="end"/>
      </w:r>
      <w:r>
        <w:t xml:space="preserve">.  Diabetes prevalence in the UK is projected to rise to 5 million by 2025 and </w:t>
      </w:r>
      <w:r w:rsidR="00454DA2">
        <w:t xml:space="preserve">global </w:t>
      </w:r>
      <w:r>
        <w:t xml:space="preserve">figures are expected to rise to 642 million by 2040 </w:t>
      </w:r>
      <w:r>
        <w:fldChar w:fldCharType="begin"/>
      </w:r>
      <w:r w:rsidR="00A93367">
        <w:instrText xml:space="preserve"> ADDIN EN.CITE &lt;EndNote&gt;&lt;Cite&gt;&lt;Author&gt;Diabetes.org.uk&lt;/Author&gt;&lt;Year&gt;2019&lt;/Year&gt;&lt;RecNum&gt;0&lt;/RecNum&gt;&lt;IDText&gt;Facts and Statistics Update January 2019&lt;/IDText&gt;&lt;DisplayText&gt;[2-4]&lt;/DisplayText&gt;&lt;record&gt;&lt;titles&gt;&lt;title&gt;Facts and Statistics Update January 2019&lt;/title&gt;&lt;/titles&gt;&lt;contributors&gt;&lt;authors&gt;&lt;author&gt;Diabetes.org.uk&lt;/author&gt;&lt;/authors&gt;&lt;/contributors&gt;&lt;added-date format="utc"&gt;1569347291&lt;/added-date&gt;&lt;ref-type name="Web Page"&gt;12&lt;/ref-type&gt;&lt;dates&gt;&lt;year&gt;2019&lt;/year&gt;&lt;/dates&gt;&lt;rec-number&gt;87&lt;/rec-number&gt;&lt;last-updated-date format="utc"&gt;1569347291&lt;/last-updated-date&gt;&lt;/record&gt;&lt;/Cite&gt;&lt;Cite&gt;&lt;Author&gt;Diabetes.co.uk&lt;/Author&gt;&lt;Year&gt;2019&lt;/Year&gt;&lt;RecNum&gt;0&lt;/RecNum&gt;&lt;IDText&gt;How Many People Have Diabetes - Diabetes Prevalence Numbers&lt;/IDText&gt;&lt;record&gt;&lt;keywords&gt;&lt;keyword&gt;Diabetes Prevalence, Diabetes, Prevalence, Prevalence of Diabetes&lt;/keyword&gt;&lt;/keywords&gt;&lt;urls&gt;&lt;related-urls&gt;&lt;url&gt;https://www.diabetes.co.uk/diabetes-prevalence.html&lt;/url&gt;&lt;/related-urls&gt;&lt;/urls&gt;&lt;titles&gt;&lt;title&gt;How Many People Have Diabetes - Diabetes Prevalence Numbers&lt;/title&gt;&lt;/titles&gt;&lt;contributors&gt;&lt;authors&gt;&lt;author&gt;Diabetes.co.uk&lt;/author&gt;&lt;/authors&gt;&lt;/contributors&gt;&lt;added-date format="utc"&gt;1569347562&lt;/added-date&gt;&lt;ref-type name="Journal Article"&gt;17&lt;/ref-type&gt;&lt;dates&gt;&lt;year&gt;2019&lt;/year&gt;&lt;/dates&gt;&lt;rec-number&gt;88&lt;/rec-number&gt;&lt;last-updated-date format="utc"&gt;1569347562&lt;/last-updated-date&gt;&lt;/record&gt;&lt;/Cite&gt;&lt;Cite&gt;&lt;Author&gt;International&lt;/Author&gt;&lt;Year&gt;2015&lt;/Year&gt;&lt;RecNum&gt;0&lt;/RecNum&gt;&lt;IDText&gt;Brussels: International Diabetes Federation&lt;/IDText&gt;&lt;record&gt;&lt;titles&gt;&lt;title&gt;Brussels: International Diabetes Federation&lt;/title&gt;&lt;/titles&gt;&lt;contributors&gt;&lt;authors&gt;&lt;author&gt;International Diabetes Federation&lt;/author&gt;&lt;/authors&gt;&lt;/contributors&gt;&lt;edition&gt;idf diabetes atlas.&lt;/edition&gt;&lt;added-date format="utc"&gt;1569359534&lt;/added-date&gt;&lt;ref-type name="Generic"&gt;13&lt;/ref-type&gt;&lt;dates&gt;&lt;year&gt;2015&lt;/year&gt;&lt;/dates&gt;&lt;rec-number&gt;93&lt;/rec-number&gt;&lt;last-updated-date format="utc"&gt;1569359630&lt;/last-updated-date&gt;&lt;/record&gt;&lt;/Cite&gt;&lt;/EndNote&gt;</w:instrText>
      </w:r>
      <w:r>
        <w:fldChar w:fldCharType="separate"/>
      </w:r>
      <w:r w:rsidR="00A93367">
        <w:rPr>
          <w:noProof/>
        </w:rPr>
        <w:t>[2-4]</w:t>
      </w:r>
      <w:r>
        <w:fldChar w:fldCharType="end"/>
      </w:r>
      <w:r>
        <w:t xml:space="preserve">. </w:t>
      </w:r>
    </w:p>
    <w:p w14:paraId="45FFB7E9" w14:textId="7D5F5FFD" w:rsidR="00DC71C1" w:rsidRDefault="00DC71C1" w:rsidP="00967B77">
      <w:pPr>
        <w:jc w:val="both"/>
      </w:pPr>
      <w:r>
        <w:t xml:space="preserve">Type </w:t>
      </w:r>
      <w:r w:rsidR="001D28E2">
        <w:t>2</w:t>
      </w:r>
      <w:r>
        <w:t xml:space="preserve"> diabetes is a well-recognised risk factor for cardiovascular disease and heart failure </w:t>
      </w:r>
      <w:r>
        <w:fldChar w:fldCharType="begin">
          <w:fldData xml:space="preserve">PEVuZE5vdGU+PENpdGU+PEF1dGhvcj5XaXZpb3R0PC9BdXRob3I+PFllYXI+MjAxOTwvWWVhcj48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S04XTwv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</w:fldData>
        </w:fldChar>
      </w:r>
      <w:r w:rsidR="00A93367">
        <w:instrText xml:space="preserve"> ADDIN EN.CITE.DATA </w:instrText>
      </w:r>
      <w:r w:rsidR="00A93367">
        <w:fldChar w:fldCharType="end"/>
      </w:r>
      <w:r>
        <w:fldChar w:fldCharType="separate"/>
      </w:r>
      <w:r w:rsidR="00A93367">
        <w:rPr>
          <w:noProof/>
        </w:rPr>
        <w:t>[5-8]</w:t>
      </w:r>
      <w:r>
        <w:fldChar w:fldCharType="end"/>
      </w:r>
      <w:r>
        <w:t xml:space="preserve">. Consequentially, cardiovascular disease, including heart failure, is a major cause of mortality and morbidity among people with diabetes </w:t>
      </w:r>
      <w:r>
        <w:fldChar w:fldCharType="begin">
          <w:fldData xml:space="preserve">PEVuZE5vdGU+PENpdGU+PEF1dGhvcj5JbnRlcm5hdGlvbmFsPC9BdXRob3I+PFllYXI+MjAxNTwv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</w:fldData>
        </w:fldChar>
      </w:r>
      <w:r w:rsidR="00A93367">
        <w:instrText xml:space="preserve"> ADDIN EN.CITE </w:instrText>
      </w:r>
      <w:r w:rsidR="00A93367">
        <w:fldChar w:fldCharType="begin">
          <w:fldData xml:space="preserve">PEVuZE5vdGU+PENpdGU+PEF1dGhvcj5JbnRlcm5hdGlvbmFsPC9BdXRob3I+PFllYXI+MjAxNTwv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</w:fldData>
        </w:fldChar>
      </w:r>
      <w:r w:rsidR="00A93367">
        <w:instrText xml:space="preserve"> ADDIN EN.CITE.DATA </w:instrText>
      </w:r>
      <w:r w:rsidR="00A93367">
        <w:fldChar w:fldCharType="end"/>
      </w:r>
      <w:r>
        <w:fldChar w:fldCharType="separate"/>
      </w:r>
      <w:r w:rsidR="00A93367">
        <w:rPr>
          <w:noProof/>
        </w:rPr>
        <w:t>[4,5,7,9,10]</w:t>
      </w:r>
      <w:r>
        <w:fldChar w:fldCharType="end"/>
      </w:r>
      <w:r w:rsidR="00C1314F" w:rsidRPr="00026165">
        <w:t>.</w:t>
      </w:r>
      <w:r>
        <w:t xml:space="preserve"> People with diabetes are twice as likely to die from heart disease or stroke. </w:t>
      </w:r>
      <w:r w:rsidR="001D28E2">
        <w:t>I</w:t>
      </w:r>
      <w:r>
        <w:t>n 1998, a Finnish pop</w:t>
      </w:r>
      <w:r w:rsidR="001D28E2">
        <w:t>ulation</w:t>
      </w:r>
      <w:r>
        <w:t xml:space="preserve"> study conducted by </w:t>
      </w:r>
      <w:proofErr w:type="spellStart"/>
      <w:r>
        <w:t>Haf</w:t>
      </w:r>
      <w:r w:rsidR="009D7896">
        <w:t>f</w:t>
      </w:r>
      <w:r>
        <w:t>ner</w:t>
      </w:r>
      <w:proofErr w:type="spellEnd"/>
      <w:r>
        <w:t xml:space="preserve"> et al. highlighted the disproportionate scale of CVD related mortality between patients with and without diabetes </w:t>
      </w:r>
      <w:r>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 </w:instrText>
      </w:r>
      <w:r w:rsidR="00A93367">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DATA </w:instrText>
      </w:r>
      <w:r w:rsidR="00A93367">
        <w:fldChar w:fldCharType="end"/>
      </w:r>
      <w:r>
        <w:fldChar w:fldCharType="separate"/>
      </w:r>
      <w:r w:rsidR="00A93367">
        <w:rPr>
          <w:noProof/>
        </w:rPr>
        <w:t>[11]</w:t>
      </w:r>
      <w:r>
        <w:fldChar w:fldCharType="end"/>
      </w:r>
      <w:r>
        <w:t xml:space="preserve">. The study compared mortality rates in relation to myocardial infarction amongst nondiabetic and diabetic subjects within a seven-year period </w:t>
      </w:r>
      <w:r>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 </w:instrText>
      </w:r>
      <w:r w:rsidR="00A93367">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DATA </w:instrText>
      </w:r>
      <w:r w:rsidR="00A93367">
        <w:fldChar w:fldCharType="end"/>
      </w:r>
      <w:r>
        <w:fldChar w:fldCharType="separate"/>
      </w:r>
      <w:r w:rsidR="00A93367">
        <w:rPr>
          <w:noProof/>
        </w:rPr>
        <w:t>[11]</w:t>
      </w:r>
      <w:r>
        <w:fldChar w:fldCharType="end"/>
      </w:r>
      <w:r>
        <w:t xml:space="preserve">. In those with type 2 diabetes, a mortality rate of 15.4% </w:t>
      </w:r>
      <w:proofErr w:type="gramStart"/>
      <w:r>
        <w:t>was observed</w:t>
      </w:r>
      <w:proofErr w:type="gramEnd"/>
      <w:r>
        <w:t xml:space="preserve"> with no previous history of myocardial infarction (MI) and 42% with a history of MI. In contrast, mortality rates were 2.1% and 15.9% respectively in those without diabetes </w:t>
      </w:r>
      <w:r>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 </w:instrText>
      </w:r>
      <w:r w:rsidR="00A93367">
        <w:fldChar w:fldCharType="begin">
          <w:fldData xml:space="preserve">PEVuZE5vdGU+PENpdGU+PEF1dGhvcj5IYWZmbmVyPC9BdXRob3I+PFllYXI+MTk5ODwvWWVhcj48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</w:fldData>
        </w:fldChar>
      </w:r>
      <w:r w:rsidR="00A93367">
        <w:instrText xml:space="preserve"> ADDIN EN.CITE.DATA </w:instrText>
      </w:r>
      <w:r w:rsidR="00A93367">
        <w:fldChar w:fldCharType="end"/>
      </w:r>
      <w:r>
        <w:fldChar w:fldCharType="separate"/>
      </w:r>
      <w:r w:rsidR="00A93367">
        <w:rPr>
          <w:noProof/>
        </w:rPr>
        <w:t>[11]</w:t>
      </w:r>
      <w:r>
        <w:fldChar w:fldCharType="end"/>
      </w:r>
      <w:r>
        <w:t>. Death from cardiovascular disease accounts for</w:t>
      </w:r>
      <w:r w:rsidR="009D7896">
        <w:t xml:space="preserve"> up to </w:t>
      </w:r>
      <w:r>
        <w:t xml:space="preserve">50% of </w:t>
      </w:r>
      <w:r w:rsidR="001D28E2">
        <w:t xml:space="preserve">mortality in people with </w:t>
      </w:r>
      <w:r>
        <w:t xml:space="preserve">diabetes in the UK and worldwide </w:t>
      </w:r>
      <w:r>
        <w:fldChar w:fldCharType="begin">
          <w:fldData xml:space="preserve">PEVuZE5vdGU+PENpdGU+PEF1dGhvcj5FaW5hcnNvbjwvQXV0aG9yPjxZZWFyPjIwMTg8L1llYXI+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</w:fldData>
        </w:fldChar>
      </w:r>
      <w:r w:rsidR="00A93367">
        <w:instrText xml:space="preserve"> ADDIN EN.CITE </w:instrText>
      </w:r>
      <w:r w:rsidR="00A93367">
        <w:fldChar w:fldCharType="begin">
          <w:fldData xml:space="preserve">PEVuZE5vdGU+PENpdGU+PEF1dGhvcj5FaW5hcnNvbjwvQXV0aG9yPjxZZWFyPjIwMTg8L1llYXI+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</w:fldData>
        </w:fldChar>
      </w:r>
      <w:r w:rsidR="00A93367">
        <w:instrText xml:space="preserve"> ADDIN EN.CITE.DATA </w:instrText>
      </w:r>
      <w:r w:rsidR="00A93367">
        <w:fldChar w:fldCharType="end"/>
      </w:r>
      <w:r>
        <w:fldChar w:fldCharType="separate"/>
      </w:r>
      <w:r w:rsidR="00A93367">
        <w:rPr>
          <w:noProof/>
        </w:rPr>
        <w:t>[8,12-14]</w:t>
      </w:r>
      <w:r>
        <w:fldChar w:fldCharType="end"/>
      </w:r>
      <w:r>
        <w:t xml:space="preserve">. This is notably higher than the 31% global mortality rate for CVD </w:t>
      </w:r>
      <w: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 </w:instrText>
      </w:r>
      <w:r w:rsidR="00A93367">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DATA </w:instrText>
      </w:r>
      <w:r w:rsidR="00A93367">
        <w:fldChar w:fldCharType="end"/>
      </w:r>
      <w:r>
        <w:fldChar w:fldCharType="separate"/>
      </w:r>
      <w:r w:rsidR="00A93367">
        <w:rPr>
          <w:noProof/>
        </w:rPr>
        <w:t>[15]</w:t>
      </w:r>
      <w:r>
        <w:fldChar w:fldCharType="end"/>
      </w:r>
      <w:r w:rsidR="00C9037C">
        <w:t>.</w:t>
      </w:r>
    </w:p>
    <w:p w14:paraId="7E3F41A7" w14:textId="722E4EEF" w:rsidR="00DC71C1" w:rsidRDefault="00DC71C1" w:rsidP="00967B77">
      <w:pPr>
        <w:jc w:val="both"/>
        <w:rPr>
          <w:color w:val="000000"/>
          <w:shd w:val="clear" w:color="auto" w:fill="FFFFFF"/>
        </w:rPr>
      </w:pPr>
      <w:r>
        <w:t xml:space="preserve">Compared to their counterparts without diabetes, people with diabetes are 2-3 times more likely to experience heart failure, myocardial infarction and </w:t>
      </w:r>
      <w:r w:rsidR="001D28E2">
        <w:t xml:space="preserve">stroke </w:t>
      </w:r>
      <w:r>
        <w:fldChar w:fldCharType="begin"/>
      </w:r>
      <w:r w:rsidR="00A93367">
        <w:instrText xml:space="preserve"> ADDIN EN.CITE &lt;EndNote&gt;&lt;Cite&gt;&lt;Author&gt;Diabetes.org.uk&lt;/Author&gt;&lt;Year&gt;2019&lt;/Year&gt;&lt;RecNum&gt;0&lt;/RecNum&gt;&lt;IDText&gt;Facts and Statistics Update January 2019&lt;/IDText&gt;&lt;DisplayText&gt;[2]&lt;/DisplayText&gt;&lt;record&gt;&lt;titles&gt;&lt;title&gt;Facts and Statistics Update January 2019&lt;/title&gt;&lt;/titles&gt;&lt;contributors&gt;&lt;authors&gt;&lt;author&gt;Diabetes.org.uk&lt;/author&gt;&lt;/authors&gt;&lt;/contributors&gt;&lt;added-date format="utc"&gt;1569347291&lt;/added-date&gt;&lt;ref-type name="Web Page"&gt;12&lt;/ref-type&gt;&lt;dates&gt;&lt;year&gt;2019&lt;/year&gt;&lt;/dates&gt;&lt;rec-number&gt;87&lt;/rec-number&gt;&lt;last-updated-date format="utc"&gt;1569347291&lt;/last-updated-date&gt;&lt;/record&gt;&lt;/Cite&gt;&lt;/EndNote&gt;</w:instrText>
      </w:r>
      <w:r>
        <w:fldChar w:fldCharType="separate"/>
      </w:r>
      <w:r w:rsidR="00A93367">
        <w:rPr>
          <w:noProof/>
        </w:rPr>
        <w:t>[2]</w:t>
      </w:r>
      <w:r>
        <w:fldChar w:fldCharType="end"/>
      </w:r>
      <w:r>
        <w:t xml:space="preserve">. </w:t>
      </w:r>
      <w:r>
        <w:rPr>
          <w:color w:val="000000"/>
          <w:shd w:val="clear" w:color="auto" w:fill="FFFFFF"/>
        </w:rPr>
        <w:t xml:space="preserve">A systematic review of global publications in the last decade on the prevalence of cardiovascular disease (CVD) amongst adults with type </w:t>
      </w:r>
      <w:r w:rsidR="001D28E2">
        <w:rPr>
          <w:color w:val="000000"/>
          <w:shd w:val="clear" w:color="auto" w:fill="FFFFFF"/>
        </w:rPr>
        <w:t xml:space="preserve">2 </w:t>
      </w:r>
      <w:r>
        <w:rPr>
          <w:color w:val="000000"/>
          <w:shd w:val="clear" w:color="auto" w:fill="FFFFFF"/>
        </w:rPr>
        <w:t xml:space="preserve">diabetes, estimated that in over 4.5 million people with type </w:t>
      </w:r>
      <w:r w:rsidR="001D28E2">
        <w:rPr>
          <w:color w:val="000000"/>
          <w:shd w:val="clear" w:color="auto" w:fill="FFFFFF"/>
        </w:rPr>
        <w:t>2</w:t>
      </w:r>
      <w:r>
        <w:rPr>
          <w:color w:val="000000"/>
          <w:shd w:val="clear" w:color="auto" w:fill="FFFFFF"/>
        </w:rPr>
        <w:t xml:space="preserve"> diabetes</w:t>
      </w:r>
      <w:r w:rsidR="001D28E2">
        <w:rPr>
          <w:color w:val="000000"/>
          <w:shd w:val="clear" w:color="auto" w:fill="FFFFFF"/>
        </w:rPr>
        <w:t>,</w:t>
      </w:r>
      <w:r>
        <w:rPr>
          <w:color w:val="000000"/>
          <w:shd w:val="clear" w:color="auto" w:fill="FFFFFF"/>
        </w:rPr>
        <w:t xml:space="preserve"> the overall prevalence of cardiovascular disease was 32.2%. Atherosclerosis was present in 29.1%</w:t>
      </w:r>
      <w:r w:rsidR="00454DA2">
        <w:rPr>
          <w:color w:val="000000"/>
          <w:shd w:val="clear" w:color="auto" w:fill="FFFFFF"/>
        </w:rPr>
        <w:t xml:space="preserve"> of individuals</w:t>
      </w:r>
      <w:r>
        <w:rPr>
          <w:color w:val="000000"/>
          <w:shd w:val="clear" w:color="auto" w:fill="FFFFFF"/>
        </w:rPr>
        <w:t xml:space="preserve">, followed by coronary heart disease (21.2%), heart failure (14.9%), angina (14.6%), myocardial infarction (10.0%) and stroke (7.6%) </w:t>
      </w:r>
      <w:r>
        <w:rPr>
          <w:color w:val="000000"/>
          <w:shd w:val="clear" w:color="auto" w:fill="FFFFFF"/>
        </w:rPr>
        <w:fldChar w:fldCharType="begin"/>
      </w:r>
      <w:r w:rsidR="00A93367">
        <w:rPr>
          <w:color w:val="000000"/>
          <w:shd w:val="clear" w:color="auto" w:fill="FFFFFF"/>
        </w:rPr>
        <w:instrText xml:space="preserve"> ADDIN EN.CITE &lt;EndNote&gt;&lt;Cite&gt;&lt;Author&gt;Einarson&lt;/Author&gt;&lt;Year&gt;2018&lt;/Year&gt;&lt;RecNum&gt;0&lt;/RecNum&gt;&lt;IDText&gt;Prevalence of cardiovascular disease in type 2 diabetes: a systematic literature review of scientific evidence from across the world in 2007–2017&lt;/IDText&gt;&lt;DisplayText&gt;[12]&lt;/DisplayText&gt;&lt;record&gt;&lt;urls&gt;&lt;related-urls&gt;&lt;url&gt;http://dx.doi.org/10.1186/s12933-018-0728-6&lt;/url&gt;&lt;/related-urls&gt;&lt;/urls&gt;&lt;isbn&gt;1475-2840 (Electronic)&lt;/isbn&gt;&lt;titles&gt;&lt;title&gt;Prevalence of cardiovascular disease in type 2 diabetes: a systematic literature review of scientific evidence from across the world in 2007–2017&lt;/title&gt;&lt;secondary-title&gt;Cardiovasc Diabetol&lt;/secondary-title&gt;&lt;/titles&gt;&lt;contributors&gt;&lt;authors&gt;&lt;author&gt;Einarson, T. R.&lt;/author&gt;&lt;author&gt;Acs, A.&lt;/author&gt;&lt;author&gt;Ludwig, C.&lt;/author&gt;&lt;author&gt;Panton, U. H.&lt;/author&gt;&lt;/authors&gt;&lt;/contributors&gt;&lt;language&gt;eng&lt;/language&gt;&lt;added-date format="utc"&gt;1569359292&lt;/added-date&gt;&lt;ref-type name="Book Section"&gt;5&lt;/ref-type&gt;&lt;auth-address&gt;0000 0001 2157 2938grid.17063.33Leslie Dan Faculty of Pharmacy, University of Toronto, Barrie, CanadaLast Mile, Holte, Denmarkgrid.425956.9Novo Nordisk A/S, Søborg, Denmark&lt;/auth-address&gt;&lt;dates&gt;&lt;year&gt;2018&lt;/year&gt;&lt;/dates&gt;&lt;rec-number&gt;92&lt;/rec-number&gt;&lt;last-updated-date format="utc"&gt;1569359292&lt;/last-updated-date&gt;&lt;accession-num&gt;29884191&lt;/accession-num&gt;&lt;electronic-resource-num&gt;10.1186/s12933-018-0728-6&lt;/electronic-resource-num&gt;&lt;volume&gt;17&lt;/volume&gt;&lt;/record&gt;&lt;/Cite&gt;&lt;/EndNote&gt;</w:instrText>
      </w:r>
      <w:r>
        <w:rPr>
          <w:color w:val="000000"/>
          <w:shd w:val="clear" w:color="auto" w:fill="FFFFFF"/>
        </w:rPr>
        <w:fldChar w:fldCharType="separate"/>
      </w:r>
      <w:r w:rsidR="00A93367">
        <w:rPr>
          <w:noProof/>
          <w:color w:val="000000"/>
          <w:shd w:val="clear" w:color="auto" w:fill="FFFFFF"/>
        </w:rPr>
        <w:t>[12]</w:t>
      </w:r>
      <w:r>
        <w:rPr>
          <w:color w:val="000000"/>
          <w:shd w:val="clear" w:color="auto" w:fill="FFFFFF"/>
        </w:rPr>
        <w:fldChar w:fldCharType="end"/>
      </w:r>
      <w:r>
        <w:rPr>
          <w:color w:val="000000"/>
          <w:shd w:val="clear" w:color="auto" w:fill="FFFFFF"/>
        </w:rPr>
        <w:t xml:space="preserve">. </w:t>
      </w:r>
      <w:r w:rsidRPr="003B45CD">
        <w:rPr>
          <w:color w:val="000000"/>
          <w:shd w:val="clear" w:color="auto" w:fill="FFFFFF"/>
        </w:rPr>
        <w:t xml:space="preserve">Furthermore, </w:t>
      </w:r>
      <w:r>
        <w:rPr>
          <w:color w:val="000000"/>
          <w:shd w:val="clear" w:color="auto" w:fill="FFFFFF"/>
        </w:rPr>
        <w:t xml:space="preserve">in the UK, </w:t>
      </w:r>
      <w:r w:rsidRPr="003B45CD">
        <w:rPr>
          <w:color w:val="000000"/>
          <w:shd w:val="clear" w:color="auto" w:fill="FFFFFF"/>
        </w:rPr>
        <w:t xml:space="preserve">a quarter of patients requiring hospitalization secondary to heart failure, myocardial infarction or </w:t>
      </w:r>
      <w:r w:rsidR="001D28E2">
        <w:rPr>
          <w:color w:val="000000"/>
          <w:shd w:val="clear" w:color="auto" w:fill="FFFFFF"/>
        </w:rPr>
        <w:t xml:space="preserve">stroke </w:t>
      </w:r>
      <w:r w:rsidRPr="003B45CD">
        <w:rPr>
          <w:color w:val="000000"/>
          <w:shd w:val="clear" w:color="auto" w:fill="FFFFFF"/>
        </w:rPr>
        <w:t xml:space="preserve">have diabetes </w:t>
      </w:r>
      <w:r>
        <w:rPr>
          <w:color w:val="000000"/>
          <w:shd w:val="clear" w:color="auto" w:fill="FFFFFF"/>
        </w:rPr>
        <w:fldChar w:fldCharType="begin"/>
      </w:r>
      <w:r w:rsidR="00A93367">
        <w:rPr>
          <w:color w:val="000000"/>
          <w:shd w:val="clear" w:color="auto" w:fill="FFFFFF"/>
        </w:rPr>
        <w:instrText xml:space="preserve"> ADDIN EN.CITE &lt;EndNote&gt;&lt;Cite&gt;&lt;Author&gt;Diabetes.org.uk&lt;/Author&gt;&lt;Year&gt;2019&lt;/Year&gt;&lt;RecNum&gt;0&lt;/RecNum&gt;&lt;IDText&gt;Facts and Statistics Update January 2019&lt;/IDText&gt;&lt;DisplayText&gt;[2]&lt;/DisplayText&gt;&lt;record&gt;&lt;titles&gt;&lt;title&gt;Facts and Statistics Update January 2019&lt;/title&gt;&lt;/titles&gt;&lt;contributors&gt;&lt;authors&gt;&lt;author&gt;Diabetes.org.uk&lt;/author&gt;&lt;/authors&gt;&lt;/contributors&gt;&lt;added-date format="utc"&gt;1569347291&lt;/added-date&gt;&lt;ref-type name="Web Page"&gt;12&lt;/ref-type&gt;&lt;dates&gt;&lt;year&gt;2019&lt;/year&gt;&lt;/dates&gt;&lt;rec-number&gt;87&lt;/rec-number&gt;&lt;last-updated-date format="utc"&gt;1569347291&lt;/last-updated-date&gt;&lt;/record&gt;&lt;/Cite&gt;&lt;/EndNote&gt;</w:instrText>
      </w:r>
      <w:r>
        <w:rPr>
          <w:color w:val="000000"/>
          <w:shd w:val="clear" w:color="auto" w:fill="FFFFFF"/>
        </w:rPr>
        <w:fldChar w:fldCharType="separate"/>
      </w:r>
      <w:r w:rsidR="00A93367">
        <w:rPr>
          <w:noProof/>
          <w:color w:val="000000"/>
          <w:shd w:val="clear" w:color="auto" w:fill="FFFFFF"/>
        </w:rPr>
        <w:t>[2]</w:t>
      </w:r>
      <w:r>
        <w:rPr>
          <w:color w:val="000000"/>
          <w:shd w:val="clear" w:color="auto" w:fill="FFFFFF"/>
        </w:rPr>
        <w:fldChar w:fldCharType="end"/>
      </w:r>
      <w:r>
        <w:rPr>
          <w:color w:val="000000"/>
          <w:shd w:val="clear" w:color="auto" w:fill="FFFFFF"/>
        </w:rPr>
        <w:t xml:space="preserve">. </w:t>
      </w:r>
    </w:p>
    <w:p w14:paraId="12EE3491" w14:textId="220E442B" w:rsidR="00DC329E" w:rsidRPr="00837EF6" w:rsidRDefault="00454DA2" w:rsidP="00967B77">
      <w:pPr>
        <w:jc w:val="both"/>
      </w:pPr>
      <w:r>
        <w:rPr>
          <w:color w:val="000000"/>
          <w:shd w:val="clear" w:color="auto" w:fill="FFFFFF"/>
        </w:rPr>
        <w:t xml:space="preserve"> Some </w:t>
      </w:r>
      <w:r w:rsidR="00DC329E">
        <w:rPr>
          <w:color w:val="000000"/>
          <w:shd w:val="clear" w:color="auto" w:fill="FFFFFF"/>
        </w:rPr>
        <w:t xml:space="preserve">studies have </w:t>
      </w:r>
      <w:r>
        <w:rPr>
          <w:color w:val="000000"/>
          <w:shd w:val="clear" w:color="auto" w:fill="FFFFFF"/>
        </w:rPr>
        <w:t xml:space="preserve">observed </w:t>
      </w:r>
      <w:r w:rsidR="00DC329E">
        <w:rPr>
          <w:color w:val="000000"/>
          <w:shd w:val="clear" w:color="auto" w:fill="FFFFFF"/>
        </w:rPr>
        <w:t>that cardiovascular event</w:t>
      </w:r>
      <w:r w:rsidR="004F6F83">
        <w:rPr>
          <w:color w:val="000000"/>
          <w:shd w:val="clear" w:color="auto" w:fill="FFFFFF"/>
        </w:rPr>
        <w:t xml:space="preserve"> rates</w:t>
      </w:r>
      <w:r w:rsidR="00DC329E">
        <w:rPr>
          <w:color w:val="000000"/>
          <w:shd w:val="clear" w:color="auto" w:fill="FFFFFF"/>
        </w:rPr>
        <w:t xml:space="preserve"> have </w:t>
      </w:r>
      <w:r>
        <w:rPr>
          <w:color w:val="000000"/>
          <w:shd w:val="clear" w:color="auto" w:fill="FFFFFF"/>
        </w:rPr>
        <w:t xml:space="preserve">fallen </w:t>
      </w:r>
      <w:r w:rsidR="00DC329E">
        <w:rPr>
          <w:color w:val="000000"/>
          <w:shd w:val="clear" w:color="auto" w:fill="FFFFFF"/>
        </w:rPr>
        <w:t>in patients with</w:t>
      </w:r>
      <w:r>
        <w:rPr>
          <w:color w:val="000000"/>
          <w:shd w:val="clear" w:color="auto" w:fill="FFFFFF"/>
        </w:rPr>
        <w:t xml:space="preserve"> and </w:t>
      </w:r>
      <w:proofErr w:type="gramStart"/>
      <w:r>
        <w:rPr>
          <w:color w:val="000000"/>
          <w:shd w:val="clear" w:color="auto" w:fill="FFFFFF"/>
        </w:rPr>
        <w:t xml:space="preserve">without </w:t>
      </w:r>
      <w:r w:rsidR="00DC329E">
        <w:rPr>
          <w:color w:val="000000"/>
          <w:shd w:val="clear" w:color="auto" w:fill="FFFFFF"/>
        </w:rPr>
        <w:t xml:space="preserve"> diabetes</w:t>
      </w:r>
      <w:proofErr w:type="gramEnd"/>
      <w:r w:rsidR="00DC329E">
        <w:rPr>
          <w:color w:val="000000"/>
          <w:shd w:val="clear" w:color="auto" w:fill="FFFFFF"/>
        </w:rPr>
        <w:t xml:space="preserve"> in the last decade</w:t>
      </w:r>
      <w:r w:rsidR="00DC329E">
        <w:rPr>
          <w:color w:val="000000"/>
          <w:shd w:val="clear" w:color="auto" w:fill="FFFFFF"/>
        </w:rPr>
        <w:fldChar w:fldCharType="begin">
          <w:fldData xml:space="preserve">PEVuZE5vdGU+PENpdGU+PEF1dGhvcj5SYXdzaGFuaTwvQXV0aG9yPjxZZWFyPjIwMTc8L1llYXI+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SYXdzaGFuaTwvQXV0aG9yPjxZZWFyPjIwMTc8L1llYXI+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DC329E">
        <w:rPr>
          <w:color w:val="000000"/>
          <w:shd w:val="clear" w:color="auto" w:fill="FFFFFF"/>
        </w:rPr>
        <w:fldChar w:fldCharType="separate"/>
      </w:r>
      <w:r w:rsidR="009876B7">
        <w:rPr>
          <w:noProof/>
          <w:color w:val="000000"/>
          <w:shd w:val="clear" w:color="auto" w:fill="FFFFFF"/>
        </w:rPr>
        <w:t>[16,17]</w:t>
      </w:r>
      <w:r w:rsidR="00DC329E">
        <w:rPr>
          <w:color w:val="000000"/>
          <w:shd w:val="clear" w:color="auto" w:fill="FFFFFF"/>
        </w:rPr>
        <w:fldChar w:fldCharType="end"/>
      </w:r>
      <w:r w:rsidR="00DC329E">
        <w:rPr>
          <w:color w:val="000000"/>
          <w:shd w:val="clear" w:color="auto" w:fill="FFFFFF"/>
        </w:rPr>
        <w:t>. Whilst the improvement in diagnostics and management of diabetes and related cardiovascular</w:t>
      </w:r>
      <w:r>
        <w:rPr>
          <w:color w:val="000000"/>
          <w:shd w:val="clear" w:color="auto" w:fill="FFFFFF"/>
        </w:rPr>
        <w:t xml:space="preserve"> risk</w:t>
      </w:r>
      <w:r w:rsidR="00DC329E">
        <w:rPr>
          <w:color w:val="000000"/>
          <w:shd w:val="clear" w:color="auto" w:fill="FFFFFF"/>
        </w:rPr>
        <w:t xml:space="preserve"> has </w:t>
      </w:r>
      <w:r>
        <w:rPr>
          <w:color w:val="000000"/>
          <w:shd w:val="clear" w:color="auto" w:fill="FFFFFF"/>
        </w:rPr>
        <w:t xml:space="preserve">contributed </w:t>
      </w:r>
      <w:r w:rsidR="00DC329E">
        <w:rPr>
          <w:color w:val="000000"/>
          <w:shd w:val="clear" w:color="auto" w:fill="FFFFFF"/>
        </w:rPr>
        <w:t xml:space="preserve">to this reduction, rates </w:t>
      </w:r>
      <w:r w:rsidR="00CB74A9">
        <w:rPr>
          <w:color w:val="000000"/>
          <w:shd w:val="clear" w:color="auto" w:fill="FFFFFF"/>
        </w:rPr>
        <w:t xml:space="preserve">of cardiovascular related events </w:t>
      </w:r>
      <w:r w:rsidR="00DC329E">
        <w:rPr>
          <w:color w:val="000000"/>
          <w:shd w:val="clear" w:color="auto" w:fill="FFFFFF"/>
        </w:rPr>
        <w:t xml:space="preserve">have not fallen as quickly in patients with T2DM </w:t>
      </w:r>
      <w:r>
        <w:rPr>
          <w:color w:val="000000"/>
          <w:shd w:val="clear" w:color="auto" w:fill="FFFFFF"/>
        </w:rPr>
        <w:t>as those without the disease, and</w:t>
      </w:r>
      <w:r w:rsidR="009E2A63">
        <w:rPr>
          <w:color w:val="000000"/>
          <w:shd w:val="clear" w:color="auto" w:fill="FFFFFF"/>
        </w:rPr>
        <w:t xml:space="preserve"> </w:t>
      </w:r>
      <w:r w:rsidR="00DC329E">
        <w:rPr>
          <w:color w:val="000000"/>
          <w:shd w:val="clear" w:color="auto" w:fill="FFFFFF"/>
        </w:rPr>
        <w:t>event rates remain high</w:t>
      </w:r>
      <w:r w:rsidR="00DC329E">
        <w:rPr>
          <w:color w:val="000000"/>
          <w:shd w:val="clear" w:color="auto" w:fill="FFFFFF"/>
        </w:rPr>
        <w:fldChar w:fldCharType="begin">
          <w:fldData xml:space="preserve">PEVuZE5vdGU+PENpdGU+PEF1dGhvcj5SYXdzaGFuaTwvQXV0aG9yPjxZZWFyPjIwMTc8L1llYXI+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SYXdzaGFuaTwvQXV0aG9yPjxZZWFyPjIwMTc8L1llYXI+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DC329E">
        <w:rPr>
          <w:color w:val="000000"/>
          <w:shd w:val="clear" w:color="auto" w:fill="FFFFFF"/>
        </w:rPr>
        <w:fldChar w:fldCharType="separate"/>
      </w:r>
      <w:r w:rsidR="009876B7">
        <w:rPr>
          <w:noProof/>
          <w:color w:val="000000"/>
          <w:shd w:val="clear" w:color="auto" w:fill="FFFFFF"/>
        </w:rPr>
        <w:t>[16]</w:t>
      </w:r>
      <w:r w:rsidR="00DC329E">
        <w:rPr>
          <w:color w:val="000000"/>
          <w:shd w:val="clear" w:color="auto" w:fill="FFFFFF"/>
        </w:rPr>
        <w:fldChar w:fldCharType="end"/>
      </w:r>
      <w:r w:rsidR="00DC329E">
        <w:rPr>
          <w:color w:val="000000"/>
          <w:shd w:val="clear" w:color="auto" w:fill="FFFFFF"/>
        </w:rPr>
        <w:t xml:space="preserve">. </w:t>
      </w:r>
    </w:p>
    <w:p w14:paraId="657820AF" w14:textId="48C990A2" w:rsidR="00B919DF" w:rsidRDefault="00B919DF" w:rsidP="00967B77">
      <w:pPr>
        <w:jc w:val="both"/>
        <w:rPr>
          <w:b/>
          <w:bCs/>
          <w:color w:val="000000"/>
          <w:u w:val="single"/>
          <w:shd w:val="clear" w:color="auto" w:fill="FFFFFF"/>
        </w:rPr>
      </w:pPr>
      <w:r>
        <w:rPr>
          <w:b/>
          <w:bCs/>
          <w:color w:val="000000"/>
          <w:u w:val="single"/>
          <w:shd w:val="clear" w:color="auto" w:fill="FFFFFF"/>
        </w:rPr>
        <w:t xml:space="preserve">The Impact and Relationship </w:t>
      </w:r>
      <w:r w:rsidR="009E2A63">
        <w:rPr>
          <w:b/>
          <w:bCs/>
          <w:color w:val="000000"/>
          <w:u w:val="single"/>
          <w:shd w:val="clear" w:color="auto" w:fill="FFFFFF"/>
        </w:rPr>
        <w:t>b</w:t>
      </w:r>
      <w:r>
        <w:rPr>
          <w:b/>
          <w:bCs/>
          <w:color w:val="000000"/>
          <w:u w:val="single"/>
          <w:shd w:val="clear" w:color="auto" w:fill="FFFFFF"/>
        </w:rPr>
        <w:t>etween T2DM and CVD</w:t>
      </w:r>
    </w:p>
    <w:p w14:paraId="1DE1F90F" w14:textId="42CE5AE3" w:rsidR="00A74998" w:rsidRDefault="009C4001" w:rsidP="00967B77">
      <w:pPr>
        <w:jc w:val="both"/>
        <w:rPr>
          <w:color w:val="000000"/>
          <w:shd w:val="clear" w:color="auto" w:fill="FFFFFF"/>
        </w:rPr>
      </w:pPr>
      <w:r>
        <w:rPr>
          <w:color w:val="000000"/>
          <w:shd w:val="clear" w:color="auto" w:fill="FFFFFF"/>
        </w:rPr>
        <w:t xml:space="preserve">The negative impact of hyperglycaemia manifests </w:t>
      </w:r>
      <w:r w:rsidR="001D28E2">
        <w:rPr>
          <w:color w:val="000000"/>
          <w:shd w:val="clear" w:color="auto" w:fill="FFFFFF"/>
        </w:rPr>
        <w:t>as</w:t>
      </w:r>
      <w:r>
        <w:rPr>
          <w:color w:val="000000"/>
          <w:shd w:val="clear" w:color="auto" w:fill="FFFFFF"/>
        </w:rPr>
        <w:t xml:space="preserve"> microvascular and </w:t>
      </w:r>
      <w:proofErr w:type="spellStart"/>
      <w:r>
        <w:rPr>
          <w:color w:val="000000"/>
          <w:shd w:val="clear" w:color="auto" w:fill="FFFFFF"/>
        </w:rPr>
        <w:t>macrovascular</w:t>
      </w:r>
      <w:proofErr w:type="spellEnd"/>
      <w:r>
        <w:rPr>
          <w:color w:val="000000"/>
          <w:shd w:val="clear" w:color="auto" w:fill="FFFFFF"/>
        </w:rPr>
        <w:t xml:space="preserve"> complications. </w:t>
      </w:r>
      <w:r w:rsidR="00E86DCC">
        <w:rPr>
          <w:color w:val="000000"/>
          <w:shd w:val="clear" w:color="auto" w:fill="FFFFFF"/>
        </w:rPr>
        <w:t xml:space="preserve">Currently, prevention of </w:t>
      </w:r>
      <w:proofErr w:type="spellStart"/>
      <w:r w:rsidR="00E86DCC">
        <w:rPr>
          <w:color w:val="000000"/>
          <w:shd w:val="clear" w:color="auto" w:fill="FFFFFF"/>
        </w:rPr>
        <w:t>macrovascular</w:t>
      </w:r>
      <w:proofErr w:type="spellEnd"/>
      <w:r w:rsidR="00E86DCC">
        <w:rPr>
          <w:color w:val="000000"/>
          <w:shd w:val="clear" w:color="auto" w:fill="FFFFFF"/>
        </w:rPr>
        <w:t xml:space="preserve"> complications is most effectively accomplished by reducing multiple risk factors through glycaemic control, smoking cessation, diet, exercise, blood pressure control, and treatment of dyslipidaemia</w:t>
      </w:r>
      <w:r w:rsidR="003F4841">
        <w:rPr>
          <w:color w:val="000000"/>
          <w:shd w:val="clear" w:color="auto" w:fill="FFFFFF"/>
        </w:rPr>
        <w:fldChar w:fldCharType="begin"/>
      </w:r>
      <w:r w:rsidR="00A93367">
        <w:rPr>
          <w:color w:val="000000"/>
          <w:shd w:val="clear" w:color="auto" w:fill="FFFFFF"/>
        </w:rPr>
        <w:instrText xml:space="preserve"> ADDIN EN.CITE &lt;EndNote&gt;&lt;Cite&gt;&lt;Author&gt;Einarson&lt;/Author&gt;&lt;Year&gt;2018&lt;/Year&gt;&lt;RecNum&gt;0&lt;/RecNum&gt;&lt;IDText&gt;Prevalence of cardiovascular disease in type 2 diabetes: a systematic literature review of scientific evidence from across the world in 2007–2017&lt;/IDText&gt;&lt;DisplayText&gt;[12]&lt;/DisplayText&gt;&lt;record&gt;&lt;urls&gt;&lt;related-urls&gt;&lt;url&gt;http://dx.doi.org/10.1186/s12933-018-0728-6&lt;/url&gt;&lt;/related-urls&gt;&lt;/urls&gt;&lt;isbn&gt;1475-2840 (Electronic)&lt;/isbn&gt;&lt;titles&gt;&lt;title&gt;Prevalence of cardiovascular disease in type 2 diabetes: a systematic literature review of scientific evidence from across the world in 2007–2017&lt;/title&gt;&lt;secondary-title&gt;Cardiovasc Diabetol&lt;/secondary-title&gt;&lt;/titles&gt;&lt;contributors&gt;&lt;authors&gt;&lt;author&gt;Einarson, T. R.&lt;/author&gt;&lt;author&gt;Acs, A.&lt;/author&gt;&lt;author&gt;Ludwig, C.&lt;/author&gt;&lt;author&gt;Panton, U. H.&lt;/author&gt;&lt;/authors&gt;&lt;/contributors&gt;&lt;language&gt;eng&lt;/language&gt;&lt;added-date format="utc"&gt;1569359292&lt;/added-date&gt;&lt;ref-type name="Book Section"&gt;5&lt;/ref-type&gt;&lt;auth-address&gt;0000 0001 2157 2938grid.17063.33Leslie Dan Faculty of Pharmacy, University of Toronto, Barrie, CanadaLast Mile, Holte, Denmarkgrid.425956.9Novo Nordisk A/S, Søborg, Denmark&lt;/auth-address&gt;&lt;dates&gt;&lt;year&gt;2018&lt;/year&gt;&lt;/dates&gt;&lt;rec-number&gt;92&lt;/rec-number&gt;&lt;last-updated-date format="utc"&gt;1569359292&lt;/last-updated-date&gt;&lt;accession-num&gt;29884191&lt;/accession-num&gt;&lt;electronic-resource-num&gt;10.1186/s12933-018-0728-6&lt;/electronic-resource-num&gt;&lt;volume&gt;17&lt;/volume&gt;&lt;/record&gt;&lt;/Cite&gt;&lt;/EndNote&gt;</w:instrText>
      </w:r>
      <w:r w:rsidR="003F4841">
        <w:rPr>
          <w:color w:val="000000"/>
          <w:shd w:val="clear" w:color="auto" w:fill="FFFFFF"/>
        </w:rPr>
        <w:fldChar w:fldCharType="separate"/>
      </w:r>
      <w:r w:rsidR="00A93367">
        <w:rPr>
          <w:noProof/>
          <w:color w:val="000000"/>
          <w:shd w:val="clear" w:color="auto" w:fill="FFFFFF"/>
        </w:rPr>
        <w:t>[12]</w:t>
      </w:r>
      <w:r w:rsidR="003F4841">
        <w:rPr>
          <w:color w:val="000000"/>
          <w:shd w:val="clear" w:color="auto" w:fill="FFFFFF"/>
        </w:rPr>
        <w:fldChar w:fldCharType="end"/>
      </w:r>
      <w:r w:rsidR="00E86DCC">
        <w:rPr>
          <w:color w:val="000000"/>
          <w:shd w:val="clear" w:color="auto" w:fill="FFFFFF"/>
        </w:rPr>
        <w:t xml:space="preserve">. </w:t>
      </w:r>
      <w:r w:rsidR="00661A2E">
        <w:rPr>
          <w:color w:val="000000"/>
          <w:shd w:val="clear" w:color="auto" w:fill="FFFFFF"/>
        </w:rPr>
        <w:t xml:space="preserve">Nonetheless, it is important to note that </w:t>
      </w:r>
      <w:r w:rsidR="00A74998">
        <w:rPr>
          <w:color w:val="000000"/>
          <w:shd w:val="clear" w:color="auto" w:fill="FFFFFF"/>
        </w:rPr>
        <w:t xml:space="preserve">there is heterogeneity in risk stratification of cardiovascular disease in patients with </w:t>
      </w:r>
      <w:proofErr w:type="gramStart"/>
      <w:r w:rsidR="00A74998">
        <w:rPr>
          <w:color w:val="000000"/>
          <w:shd w:val="clear" w:color="auto" w:fill="FFFFFF"/>
        </w:rPr>
        <w:t>T2DM</w:t>
      </w:r>
      <w:proofErr w:type="gramEnd"/>
      <w:r w:rsidR="00D471D9">
        <w:rPr>
          <w:color w:val="000000"/>
          <w:shd w:val="clear" w:color="auto" w:fill="FFFFFF"/>
        </w:rPr>
        <w:fldChar w:fldCharType="begin">
          <w:fldData xml:space="preserve">PEVuZE5vdGU+PENpdGU+PEF1dGhvcj5NYXJ0w61uLVRpbcOzbjwvQXV0aG9yPjxZZWFyPjIwMTQ8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NYXJ0w61uLVRpbcOzbjwvQXV0aG9yPjxZZWFyPjIwMTQ8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D471D9">
        <w:rPr>
          <w:color w:val="000000"/>
          <w:shd w:val="clear" w:color="auto" w:fill="FFFFFF"/>
        </w:rPr>
        <w:fldChar w:fldCharType="separate"/>
      </w:r>
      <w:r w:rsidR="009876B7">
        <w:rPr>
          <w:noProof/>
          <w:color w:val="000000"/>
          <w:shd w:val="clear" w:color="auto" w:fill="FFFFFF"/>
        </w:rPr>
        <w:t>[18,19]</w:t>
      </w:r>
      <w:r w:rsidR="00D471D9">
        <w:rPr>
          <w:color w:val="000000"/>
          <w:shd w:val="clear" w:color="auto" w:fill="FFFFFF"/>
        </w:rPr>
        <w:fldChar w:fldCharType="end"/>
      </w:r>
      <w:r w:rsidR="00A74998">
        <w:rPr>
          <w:color w:val="000000"/>
          <w:shd w:val="clear" w:color="auto" w:fill="FFFFFF"/>
        </w:rPr>
        <w:t xml:space="preserve">. Cardiovascular risk is less in those with short duration of T2DM and low pre-existing cardiovascular risk in comparison with older patients </w:t>
      </w:r>
      <w:r w:rsidR="005C3439">
        <w:rPr>
          <w:color w:val="000000"/>
          <w:shd w:val="clear" w:color="auto" w:fill="FFFFFF"/>
        </w:rPr>
        <w:t xml:space="preserve">with longer duration of disease </w:t>
      </w:r>
      <w:r w:rsidR="00A74998">
        <w:rPr>
          <w:color w:val="000000"/>
          <w:shd w:val="clear" w:color="auto" w:fill="FFFFFF"/>
        </w:rPr>
        <w:t xml:space="preserve">who have been exposed to hyperglycaemia for a lengthy period </w:t>
      </w:r>
      <w:r w:rsidR="00D46998">
        <w:rPr>
          <w:color w:val="000000"/>
          <w:shd w:val="clear" w:color="auto" w:fill="FFFFFF"/>
        </w:rPr>
        <w:t xml:space="preserve">often have other </w:t>
      </w:r>
      <w:r w:rsidR="00A74998">
        <w:rPr>
          <w:color w:val="000000"/>
          <w:shd w:val="clear" w:color="auto" w:fill="FFFFFF"/>
        </w:rPr>
        <w:t>pre-existing cardiovascular risk factors</w:t>
      </w:r>
      <w:r w:rsidR="00D471D9">
        <w:rPr>
          <w:color w:val="000000"/>
          <w:shd w:val="clear" w:color="auto" w:fill="FFFFFF"/>
        </w:rPr>
        <w:fldChar w:fldCharType="begin"/>
      </w:r>
      <w:r w:rsidR="009876B7">
        <w:rPr>
          <w:color w:val="000000"/>
          <w:shd w:val="clear" w:color="auto" w:fill="FFFFFF"/>
        </w:rPr>
        <w:instrText xml:space="preserve"> ADDIN EN.CITE &lt;EndNote&gt;&lt;Cite&gt;&lt;Author&gt;Martín-Timón&lt;/Author&gt;&lt;Year&gt;2014&lt;/Year&gt;&lt;RecNum&gt;0&lt;/RecNum&gt;&lt;IDText&gt;Type 2 diabetes and cardiovascular disease: Have all risk factors the same strength?&lt;/IDText&gt;&lt;DisplayText&gt;[18]&lt;/DisplayText&gt;&lt;record&gt;&lt;dates&gt;&lt;pub-dates&gt;&lt;date&gt;Aug 15&lt;/date&gt;&lt;/pub-dates&gt;&lt;year&gt;2014&lt;/year&gt;&lt;/dates&gt;&lt;urls&gt;&lt;related-urls&gt;&lt;url&gt;http://dx.doi.org/10.4239/wjd.v5.i4.444&lt;/url&gt;&lt;/related-urls&gt;&lt;/urls&gt;&lt;isbn&gt;1948-9358 (Print)1948-9358 (Electronic)&lt;/isbn&gt;&lt;custom2&gt;4127581&lt;/custom2&gt;&lt;titles&gt;&lt;title&gt;Type 2 diabetes and cardiovascular disease: Have all risk factors the same strength?&lt;/title&gt;&lt;secondary-title&gt;World J Diabetes&lt;/secondary-title&gt;&lt;/titles&gt;&lt;pages&gt;444-70&lt;/pages&gt;&lt;number&gt;4&lt;/number&gt;&lt;contributors&gt;&lt;authors&gt;&lt;author&gt;Martín-Timón, I.&lt;/author&gt;&lt;author&gt;Sevillano-Collantes, C.&lt;/author&gt;&lt;author&gt;Segura-Galindo, A.&lt;/author&gt;&lt;author&gt;del Cañizo-Gómez, F. J.&lt;/author&gt;&lt;/authors&gt;&lt;/contributors&gt;&lt;language&gt;eng&lt;/language&gt;&lt;added-date format="utc"&gt;1574314455&lt;/added-date&gt;&lt;ref-type name="Journal Article"&gt;17&lt;/ref-type&gt;&lt;rec-number&gt;160&lt;/rec-number&gt;&lt;last-updated-date format="utc"&gt;1574314455&lt;/last-updated-date&gt;&lt;accession-num&gt;25126392&lt;/accession-num&gt;&lt;electronic-resource-num&gt;10.4239/wjd.v5.i4.444&lt;/electronic-resource-num&gt;&lt;volume&gt;5&lt;/volume&gt;&lt;/record&gt;&lt;/Cite&gt;&lt;/EndNote&gt;</w:instrText>
      </w:r>
      <w:r w:rsidR="00D471D9">
        <w:rPr>
          <w:color w:val="000000"/>
          <w:shd w:val="clear" w:color="auto" w:fill="FFFFFF"/>
        </w:rPr>
        <w:fldChar w:fldCharType="separate"/>
      </w:r>
      <w:r w:rsidR="009876B7">
        <w:rPr>
          <w:noProof/>
          <w:color w:val="000000"/>
          <w:shd w:val="clear" w:color="auto" w:fill="FFFFFF"/>
        </w:rPr>
        <w:t>[18]</w:t>
      </w:r>
      <w:r w:rsidR="00D471D9">
        <w:rPr>
          <w:color w:val="000000"/>
          <w:shd w:val="clear" w:color="auto" w:fill="FFFFFF"/>
        </w:rPr>
        <w:fldChar w:fldCharType="end"/>
      </w:r>
      <w:r w:rsidR="00A74998">
        <w:rPr>
          <w:color w:val="000000"/>
          <w:shd w:val="clear" w:color="auto" w:fill="FFFFFF"/>
        </w:rPr>
        <w:t xml:space="preserve">. </w:t>
      </w:r>
    </w:p>
    <w:p w14:paraId="2D4FAD15" w14:textId="6E34EF55" w:rsidR="00A7458F" w:rsidRDefault="009C4001" w:rsidP="00967B77">
      <w:pPr>
        <w:jc w:val="both"/>
        <w:rPr>
          <w:color w:val="000000"/>
          <w:shd w:val="clear" w:color="auto" w:fill="FFFFFF"/>
        </w:rPr>
      </w:pPr>
      <w:r>
        <w:rPr>
          <w:color w:val="000000"/>
          <w:shd w:val="clear" w:color="auto" w:fill="FFFFFF"/>
        </w:rPr>
        <w:t xml:space="preserve">Although hyperglycaemia is an independent risk factor </w:t>
      </w:r>
      <w:r w:rsidR="001D28E2">
        <w:rPr>
          <w:color w:val="000000"/>
          <w:shd w:val="clear" w:color="auto" w:fill="FFFFFF"/>
        </w:rPr>
        <w:t xml:space="preserve">for </w:t>
      </w:r>
      <w:r>
        <w:rPr>
          <w:color w:val="000000"/>
          <w:shd w:val="clear" w:color="auto" w:fill="FFFFFF"/>
        </w:rPr>
        <w:t>cardiovascular disease</w:t>
      </w:r>
      <w:r w:rsidR="00E86DCC">
        <w:rPr>
          <w:color w:val="000000"/>
          <w:shd w:val="clear" w:color="auto" w:fill="FFFFFF"/>
        </w:rPr>
        <w:t xml:space="preserve"> and heart failure</w:t>
      </w:r>
      <w:r w:rsidR="000922B7">
        <w:rPr>
          <w:color w:val="000000"/>
          <w:shd w:val="clear" w:color="auto" w:fill="FFFFFF"/>
        </w:rPr>
        <w:t>, glucose</w:t>
      </w:r>
      <w:r w:rsidR="001D28E2">
        <w:rPr>
          <w:color w:val="000000"/>
          <w:shd w:val="clear" w:color="auto" w:fill="FFFFFF"/>
        </w:rPr>
        <w:t>-lowering</w:t>
      </w:r>
      <w:r w:rsidR="000922B7">
        <w:rPr>
          <w:color w:val="000000"/>
          <w:shd w:val="clear" w:color="auto" w:fill="FFFFFF"/>
        </w:rPr>
        <w:t xml:space="preserve"> agents such as insulin or </w:t>
      </w:r>
      <w:proofErr w:type="spellStart"/>
      <w:r w:rsidR="000922B7">
        <w:rPr>
          <w:color w:val="000000"/>
          <w:shd w:val="clear" w:color="auto" w:fill="FFFFFF"/>
        </w:rPr>
        <w:t>sulphonylureas</w:t>
      </w:r>
      <w:proofErr w:type="spellEnd"/>
      <w:r w:rsidR="00D46998">
        <w:rPr>
          <w:color w:val="000000"/>
          <w:shd w:val="clear" w:color="auto" w:fill="FFFFFF"/>
        </w:rPr>
        <w:t>,</w:t>
      </w:r>
      <w:r w:rsidR="00DC450B">
        <w:rPr>
          <w:color w:val="000000"/>
          <w:shd w:val="clear" w:color="auto" w:fill="FFFFFF"/>
        </w:rPr>
        <w:t xml:space="preserve"> </w:t>
      </w:r>
      <w:r w:rsidR="000922B7">
        <w:rPr>
          <w:color w:val="000000"/>
          <w:shd w:val="clear" w:color="auto" w:fill="FFFFFF"/>
        </w:rPr>
        <w:t xml:space="preserve">which solely work to lower </w:t>
      </w:r>
      <w:r w:rsidR="004F6F83">
        <w:rPr>
          <w:color w:val="000000"/>
          <w:shd w:val="clear" w:color="auto" w:fill="FFFFFF"/>
        </w:rPr>
        <w:t>glucose,</w:t>
      </w:r>
      <w:r w:rsidR="000922B7">
        <w:rPr>
          <w:color w:val="000000"/>
          <w:shd w:val="clear" w:color="auto" w:fill="FFFFFF"/>
        </w:rPr>
        <w:t xml:space="preserve"> tend to have minimal or delayed cardiovascular benefit</w:t>
      </w:r>
      <w:r w:rsidR="0090485E">
        <w:rPr>
          <w:color w:val="000000"/>
          <w:shd w:val="clear" w:color="auto" w:fill="FFFFFF"/>
        </w:rPr>
        <w:t xml:space="preserve"> </w:t>
      </w:r>
      <w:r w:rsidR="0090485E">
        <w:rPr>
          <w:color w:val="000000"/>
          <w:shd w:val="clear" w:color="auto" w:fill="FFFFFF"/>
        </w:rPr>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rPr>
          <w:color w:val="000000"/>
          <w:shd w:val="clear" w:color="auto" w:fill="FFFFFF"/>
        </w:rPr>
        <w:instrText xml:space="preserve"> ADDIN EN.CITE </w:instrText>
      </w:r>
      <w:r w:rsidR="00A93367">
        <w:rPr>
          <w:color w:val="000000"/>
          <w:shd w:val="clear" w:color="auto" w:fill="FFFFFF"/>
        </w:rPr>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rPr>
          <w:color w:val="000000"/>
          <w:shd w:val="clear" w:color="auto" w:fill="FFFFFF"/>
        </w:rPr>
        <w:instrText xml:space="preserve"> ADDIN EN.CITE.DATA </w:instrText>
      </w:r>
      <w:r w:rsidR="00A93367">
        <w:rPr>
          <w:color w:val="000000"/>
          <w:shd w:val="clear" w:color="auto" w:fill="FFFFFF"/>
        </w:rPr>
      </w:r>
      <w:r w:rsidR="00A93367">
        <w:rPr>
          <w:color w:val="000000"/>
          <w:shd w:val="clear" w:color="auto" w:fill="FFFFFF"/>
        </w:rPr>
        <w:fldChar w:fldCharType="end"/>
      </w:r>
      <w:r w:rsidR="0090485E">
        <w:rPr>
          <w:color w:val="000000"/>
          <w:shd w:val="clear" w:color="auto" w:fill="FFFFFF"/>
        </w:rPr>
      </w:r>
      <w:r w:rsidR="0090485E">
        <w:rPr>
          <w:color w:val="000000"/>
          <w:shd w:val="clear" w:color="auto" w:fill="FFFFFF"/>
        </w:rPr>
        <w:fldChar w:fldCharType="separate"/>
      </w:r>
      <w:r w:rsidR="00A93367">
        <w:rPr>
          <w:noProof/>
          <w:color w:val="000000"/>
          <w:shd w:val="clear" w:color="auto" w:fill="FFFFFF"/>
        </w:rPr>
        <w:t>[10]</w:t>
      </w:r>
      <w:r w:rsidR="0090485E">
        <w:rPr>
          <w:color w:val="000000"/>
          <w:shd w:val="clear" w:color="auto" w:fill="FFFFFF"/>
        </w:rPr>
        <w:fldChar w:fldCharType="end"/>
      </w:r>
      <w:r w:rsidR="000922B7">
        <w:rPr>
          <w:color w:val="000000"/>
          <w:shd w:val="clear" w:color="auto" w:fill="FFFFFF"/>
        </w:rPr>
        <w:t xml:space="preserve">. </w:t>
      </w:r>
      <w:r>
        <w:rPr>
          <w:color w:val="000000"/>
          <w:shd w:val="clear" w:color="auto" w:fill="FFFFFF"/>
        </w:rPr>
        <w:t xml:space="preserve">Prolonged hyperglycaemia seen in patients with type 2 diabetes usually runs in parallel with some level of insulin </w:t>
      </w:r>
      <w:r w:rsidR="004F6F83">
        <w:rPr>
          <w:color w:val="000000"/>
          <w:shd w:val="clear" w:color="auto" w:fill="FFFFFF"/>
        </w:rPr>
        <w:t xml:space="preserve">resistance </w:t>
      </w:r>
      <w:r w:rsidR="00F10F52">
        <w:rPr>
          <w:color w:val="000000"/>
          <w:shd w:val="clear" w:color="auto" w:fill="FFFFFF"/>
        </w:rPr>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rPr>
          <w:color w:val="000000"/>
          <w:shd w:val="clear" w:color="auto" w:fill="FFFFFF"/>
        </w:rPr>
        <w:instrText xml:space="preserve"> ADDIN EN.CITE </w:instrText>
      </w:r>
      <w:r w:rsidR="00A93367">
        <w:rPr>
          <w:color w:val="000000"/>
          <w:shd w:val="clear" w:color="auto" w:fill="FFFFFF"/>
        </w:rPr>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rPr>
          <w:color w:val="000000"/>
          <w:shd w:val="clear" w:color="auto" w:fill="FFFFFF"/>
        </w:rPr>
        <w:instrText xml:space="preserve"> ADDIN EN.CITE.DATA </w:instrText>
      </w:r>
      <w:r w:rsidR="00A93367">
        <w:rPr>
          <w:color w:val="000000"/>
          <w:shd w:val="clear" w:color="auto" w:fill="FFFFFF"/>
        </w:rPr>
      </w:r>
      <w:r w:rsidR="00A93367">
        <w:rPr>
          <w:color w:val="000000"/>
          <w:shd w:val="clear" w:color="auto" w:fill="FFFFFF"/>
        </w:rPr>
        <w:fldChar w:fldCharType="end"/>
      </w:r>
      <w:r w:rsidR="00F10F52">
        <w:rPr>
          <w:color w:val="000000"/>
          <w:shd w:val="clear" w:color="auto" w:fill="FFFFFF"/>
        </w:rPr>
      </w:r>
      <w:r w:rsidR="00F10F52">
        <w:rPr>
          <w:color w:val="000000"/>
          <w:shd w:val="clear" w:color="auto" w:fill="FFFFFF"/>
        </w:rPr>
        <w:fldChar w:fldCharType="separate"/>
      </w:r>
      <w:r w:rsidR="00A93367">
        <w:rPr>
          <w:noProof/>
          <w:color w:val="000000"/>
          <w:shd w:val="clear" w:color="auto" w:fill="FFFFFF"/>
        </w:rPr>
        <w:t>[10]</w:t>
      </w:r>
      <w:r w:rsidR="00F10F52">
        <w:rPr>
          <w:color w:val="000000"/>
          <w:shd w:val="clear" w:color="auto" w:fill="FFFFFF"/>
        </w:rPr>
        <w:fldChar w:fldCharType="end"/>
      </w:r>
      <w:r>
        <w:rPr>
          <w:color w:val="000000"/>
          <w:shd w:val="clear" w:color="auto" w:fill="FFFFFF"/>
        </w:rPr>
        <w:t xml:space="preserve">. In fact, insulin </w:t>
      </w:r>
      <w:r>
        <w:rPr>
          <w:color w:val="000000"/>
          <w:shd w:val="clear" w:color="auto" w:fill="FFFFFF"/>
        </w:rPr>
        <w:lastRenderedPageBreak/>
        <w:t xml:space="preserve">resistance normally develops prior to the onset of symptomatic </w:t>
      </w:r>
      <w:proofErr w:type="gramStart"/>
      <w:r>
        <w:rPr>
          <w:color w:val="000000"/>
          <w:shd w:val="clear" w:color="auto" w:fill="FFFFFF"/>
        </w:rPr>
        <w:t>hyperglycaemia</w:t>
      </w:r>
      <w:proofErr w:type="gramEnd"/>
      <w:r w:rsidR="00F10F52">
        <w:rPr>
          <w:color w:val="000000"/>
          <w:shd w:val="clear" w:color="auto" w:fill="FFFFFF"/>
        </w:rP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LDIw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9ybWF6YWJhbDwvQXV0aG9yPjxZZWFy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LDIw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9ybWF6YWJhbDwvQXV0aG9yPjxZZWFy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F10F52">
        <w:rPr>
          <w:color w:val="000000"/>
          <w:shd w:val="clear" w:color="auto" w:fill="FFFFFF"/>
        </w:rPr>
        <w:fldChar w:fldCharType="separate"/>
      </w:r>
      <w:r w:rsidR="009876B7">
        <w:rPr>
          <w:noProof/>
          <w:color w:val="000000"/>
          <w:shd w:val="clear" w:color="auto" w:fill="FFFFFF"/>
        </w:rPr>
        <w:t>[15,20]</w:t>
      </w:r>
      <w:r w:rsidR="00F10F52">
        <w:rPr>
          <w:color w:val="000000"/>
          <w:shd w:val="clear" w:color="auto" w:fill="FFFFFF"/>
        </w:rPr>
        <w:fldChar w:fldCharType="end"/>
      </w:r>
      <w:r>
        <w:rPr>
          <w:color w:val="000000"/>
          <w:shd w:val="clear" w:color="auto" w:fill="FFFFFF"/>
        </w:rPr>
        <w:t xml:space="preserve">. </w:t>
      </w:r>
      <w:r w:rsidR="000922B7">
        <w:rPr>
          <w:color w:val="000000"/>
          <w:shd w:val="clear" w:color="auto" w:fill="FFFFFF"/>
        </w:rPr>
        <w:t xml:space="preserve">Insulin resistance </w:t>
      </w:r>
      <w:r w:rsidR="001D28E2">
        <w:rPr>
          <w:color w:val="000000"/>
          <w:shd w:val="clear" w:color="auto" w:fill="FFFFFF"/>
        </w:rPr>
        <w:t xml:space="preserve">is an important feature of </w:t>
      </w:r>
      <w:r w:rsidR="000922B7">
        <w:rPr>
          <w:color w:val="000000"/>
          <w:shd w:val="clear" w:color="auto" w:fill="FFFFFF"/>
        </w:rPr>
        <w:t>metabolic syndrome</w:t>
      </w:r>
      <w:r w:rsidR="00D46998">
        <w:rPr>
          <w:color w:val="000000"/>
          <w:shd w:val="clear" w:color="auto" w:fill="FFFFFF"/>
        </w:rPr>
        <w:t>,</w:t>
      </w:r>
      <w:r w:rsidR="001D28E2">
        <w:rPr>
          <w:color w:val="000000"/>
          <w:shd w:val="clear" w:color="auto" w:fill="FFFFFF"/>
        </w:rPr>
        <w:t xml:space="preserve"> </w:t>
      </w:r>
      <w:r w:rsidR="000922B7">
        <w:rPr>
          <w:color w:val="000000"/>
          <w:shd w:val="clear" w:color="auto" w:fill="FFFFFF"/>
        </w:rPr>
        <w:t xml:space="preserve">which </w:t>
      </w:r>
      <w:r w:rsidR="0090485E">
        <w:rPr>
          <w:color w:val="000000"/>
          <w:shd w:val="clear" w:color="auto" w:fill="FFFFFF"/>
        </w:rPr>
        <w:t>includ</w:t>
      </w:r>
      <w:r w:rsidR="009D7D5B">
        <w:rPr>
          <w:color w:val="000000"/>
          <w:shd w:val="clear" w:color="auto" w:fill="FFFFFF"/>
        </w:rPr>
        <w:t>es</w:t>
      </w:r>
      <w:r w:rsidR="0090485E">
        <w:rPr>
          <w:color w:val="000000"/>
          <w:shd w:val="clear" w:color="auto" w:fill="FFFFFF"/>
        </w:rPr>
        <w:t xml:space="preserve"> insulin resistance, elevated blood pressure, dyslipidaemia, and </w:t>
      </w:r>
      <w:proofErr w:type="gramStart"/>
      <w:r w:rsidR="0090485E">
        <w:rPr>
          <w:color w:val="000000"/>
          <w:shd w:val="clear" w:color="auto" w:fill="FFFFFF"/>
        </w:rPr>
        <w:t>obesity which</w:t>
      </w:r>
      <w:proofErr w:type="gramEnd"/>
      <w:r w:rsidR="0090485E">
        <w:rPr>
          <w:color w:val="000000"/>
          <w:shd w:val="clear" w:color="auto" w:fill="FFFFFF"/>
        </w:rPr>
        <w:t xml:space="preserve"> are each independent risk factors of cardiovascular disease</w:t>
      </w:r>
      <w:r w:rsidR="00E86DCC">
        <w:rPr>
          <w:color w:val="000000"/>
          <w:shd w:val="clear" w:color="auto" w:fill="FFFFFF"/>
        </w:rPr>
        <w:t xml:space="preserve"> and</w:t>
      </w:r>
      <w:r w:rsidR="00D46998">
        <w:rPr>
          <w:color w:val="000000"/>
          <w:shd w:val="clear" w:color="auto" w:fill="FFFFFF"/>
        </w:rPr>
        <w:t xml:space="preserve"> /</w:t>
      </w:r>
      <w:r w:rsidR="00E86DCC">
        <w:rPr>
          <w:color w:val="000000"/>
          <w:shd w:val="clear" w:color="auto" w:fill="FFFFFF"/>
        </w:rPr>
        <w:t xml:space="preserve"> or heart failure </w:t>
      </w:r>
      <w:r w:rsidR="00F10F52">
        <w:rPr>
          <w:color w:val="000000"/>
          <w:shd w:val="clear" w:color="auto" w:fill="FFFFFF"/>
        </w:rP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wLDE1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FiZHVsLUdoYW5pPC9BdXRob3I+PFll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</w:fldData>
        </w:fldChar>
      </w:r>
      <w:r w:rsidR="00A93367">
        <w:rPr>
          <w:color w:val="000000"/>
          <w:shd w:val="clear" w:color="auto" w:fill="FFFFFF"/>
        </w:rPr>
        <w:instrText xml:space="preserve"> ADDIN EN.CITE </w:instrText>
      </w:r>
      <w:r w:rsidR="00A93367">
        <w:rPr>
          <w:color w:val="000000"/>
          <w:shd w:val="clear" w:color="auto" w:fill="FFFFFF"/>
        </w:rP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wLDE1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FiZHVsLUdoYW5pPC9BdXRob3I+PFll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</w:fldData>
        </w:fldChar>
      </w:r>
      <w:r w:rsidR="00A93367">
        <w:rPr>
          <w:color w:val="000000"/>
          <w:shd w:val="clear" w:color="auto" w:fill="FFFFFF"/>
        </w:rPr>
        <w:instrText xml:space="preserve"> ADDIN EN.CITE.DATA </w:instrText>
      </w:r>
      <w:r w:rsidR="00A93367">
        <w:rPr>
          <w:color w:val="000000"/>
          <w:shd w:val="clear" w:color="auto" w:fill="FFFFFF"/>
        </w:rPr>
      </w:r>
      <w:r w:rsidR="00A93367">
        <w:rPr>
          <w:color w:val="000000"/>
          <w:shd w:val="clear" w:color="auto" w:fill="FFFFFF"/>
        </w:rPr>
        <w:fldChar w:fldCharType="end"/>
      </w:r>
      <w:r w:rsidR="00F10F52">
        <w:rPr>
          <w:color w:val="000000"/>
          <w:shd w:val="clear" w:color="auto" w:fill="FFFFFF"/>
        </w:rPr>
      </w:r>
      <w:r w:rsidR="00F10F52">
        <w:rPr>
          <w:color w:val="000000"/>
          <w:shd w:val="clear" w:color="auto" w:fill="FFFFFF"/>
        </w:rPr>
        <w:fldChar w:fldCharType="separate"/>
      </w:r>
      <w:r w:rsidR="00A93367">
        <w:rPr>
          <w:noProof/>
          <w:color w:val="000000"/>
          <w:shd w:val="clear" w:color="auto" w:fill="FFFFFF"/>
        </w:rPr>
        <w:t>[10,15]</w:t>
      </w:r>
      <w:r w:rsidR="00F10F52">
        <w:rPr>
          <w:color w:val="000000"/>
          <w:shd w:val="clear" w:color="auto" w:fill="FFFFFF"/>
        </w:rPr>
        <w:fldChar w:fldCharType="end"/>
      </w:r>
      <w:r w:rsidR="0090485E">
        <w:rPr>
          <w:color w:val="000000"/>
          <w:shd w:val="clear" w:color="auto" w:fill="FFFFFF"/>
        </w:rPr>
        <w:t>.</w:t>
      </w:r>
      <w:r w:rsidR="00F10F52">
        <w:rPr>
          <w:color w:val="000000"/>
          <w:shd w:val="clear" w:color="auto" w:fill="FFFFFF"/>
        </w:rPr>
        <w:t xml:space="preserve"> </w:t>
      </w:r>
      <w:r w:rsidR="0090485E">
        <w:rPr>
          <w:color w:val="000000"/>
          <w:shd w:val="clear" w:color="auto" w:fill="FFFFFF"/>
        </w:rPr>
        <w:t>Attention has thus been shifted towards</w:t>
      </w:r>
      <w:r w:rsidR="009D7D5B">
        <w:rPr>
          <w:color w:val="000000"/>
          <w:shd w:val="clear" w:color="auto" w:fill="FFFFFF"/>
        </w:rPr>
        <w:t xml:space="preserve"> </w:t>
      </w:r>
      <w:r w:rsidR="0090485E">
        <w:rPr>
          <w:color w:val="000000"/>
          <w:shd w:val="clear" w:color="auto" w:fill="FFFFFF"/>
        </w:rPr>
        <w:t>glucose</w:t>
      </w:r>
      <w:r w:rsidR="009D7D5B">
        <w:rPr>
          <w:color w:val="000000"/>
          <w:shd w:val="clear" w:color="auto" w:fill="FFFFFF"/>
        </w:rPr>
        <w:t>-lowering</w:t>
      </w:r>
      <w:r w:rsidR="0090485E">
        <w:rPr>
          <w:color w:val="000000"/>
          <w:shd w:val="clear" w:color="auto" w:fill="FFFFFF"/>
        </w:rPr>
        <w:t xml:space="preserve"> </w:t>
      </w:r>
      <w:proofErr w:type="gramStart"/>
      <w:r w:rsidR="0090485E">
        <w:rPr>
          <w:color w:val="000000"/>
          <w:shd w:val="clear" w:color="auto" w:fill="FFFFFF"/>
        </w:rPr>
        <w:t>agents which</w:t>
      </w:r>
      <w:proofErr w:type="gramEnd"/>
      <w:r w:rsidR="0090485E">
        <w:rPr>
          <w:color w:val="000000"/>
          <w:shd w:val="clear" w:color="auto" w:fill="FFFFFF"/>
        </w:rPr>
        <w:t xml:space="preserve"> positively impact the cluster of dysfunction</w:t>
      </w:r>
      <w:r w:rsidR="00FF1482">
        <w:rPr>
          <w:color w:val="000000"/>
          <w:shd w:val="clear" w:color="auto" w:fill="FFFFFF"/>
        </w:rPr>
        <w:t>s</w:t>
      </w:r>
      <w:r w:rsidR="004B139C">
        <w:rPr>
          <w:color w:val="000000"/>
          <w:shd w:val="clear" w:color="auto" w:fill="FFFFFF"/>
        </w:rPr>
        <w:t xml:space="preserve"> that encompass</w:t>
      </w:r>
      <w:r w:rsidR="0090485E">
        <w:rPr>
          <w:color w:val="000000"/>
          <w:shd w:val="clear" w:color="auto" w:fill="FFFFFF"/>
        </w:rPr>
        <w:t xml:space="preserve"> metabolic syndrome.</w:t>
      </w:r>
      <w:r w:rsidR="00F10F52">
        <w:rPr>
          <w:color w:val="000000"/>
          <w:shd w:val="clear" w:color="auto" w:fill="FFFFFF"/>
        </w:rPr>
        <w:t xml:space="preserve"> </w:t>
      </w:r>
      <w:r w:rsidR="00F34389">
        <w:rPr>
          <w:color w:val="000000"/>
          <w:shd w:val="clear" w:color="auto" w:fill="FFFFFF"/>
        </w:rPr>
        <w:t>In 2004, pioglitazone—a</w:t>
      </w:r>
      <w:r w:rsidR="009D7D5B">
        <w:rPr>
          <w:color w:val="000000"/>
          <w:shd w:val="clear" w:color="auto" w:fill="FFFFFF"/>
        </w:rPr>
        <w:t xml:space="preserve"> </w:t>
      </w:r>
      <w:r w:rsidR="00F34389">
        <w:rPr>
          <w:color w:val="000000"/>
          <w:shd w:val="clear" w:color="auto" w:fill="FFFFFF"/>
        </w:rPr>
        <w:t>glucose</w:t>
      </w:r>
      <w:r w:rsidR="009D7D5B">
        <w:rPr>
          <w:color w:val="000000"/>
          <w:shd w:val="clear" w:color="auto" w:fill="FFFFFF"/>
        </w:rPr>
        <w:t>-lowering</w:t>
      </w:r>
      <w:r w:rsidR="00F34389">
        <w:rPr>
          <w:color w:val="000000"/>
          <w:shd w:val="clear" w:color="auto" w:fill="FFFFFF"/>
        </w:rPr>
        <w:t xml:space="preserve"> drug targeting insulin resistance garnered interest following the </w:t>
      </w:r>
      <w:proofErr w:type="spellStart"/>
      <w:r w:rsidR="00F34389">
        <w:rPr>
          <w:color w:val="000000"/>
          <w:shd w:val="clear" w:color="auto" w:fill="FFFFFF"/>
        </w:rPr>
        <w:t>PROactive</w:t>
      </w:r>
      <w:proofErr w:type="spellEnd"/>
      <w:r w:rsidR="00F34389">
        <w:rPr>
          <w:color w:val="000000"/>
          <w:shd w:val="clear" w:color="auto" w:fill="FFFFFF"/>
        </w:rPr>
        <w:t xml:space="preserve"> (</w:t>
      </w:r>
      <w:proofErr w:type="spellStart"/>
      <w:r w:rsidR="00F34389">
        <w:rPr>
          <w:color w:val="000000"/>
          <w:shd w:val="clear" w:color="auto" w:fill="FFFFFF"/>
        </w:rPr>
        <w:t>PROspective</w:t>
      </w:r>
      <w:proofErr w:type="spellEnd"/>
      <w:r w:rsidR="00F34389">
        <w:rPr>
          <w:color w:val="000000"/>
          <w:shd w:val="clear" w:color="auto" w:fill="FFFFFF"/>
        </w:rPr>
        <w:t xml:space="preserve"> pioglitazone Clinical Trial in </w:t>
      </w:r>
      <w:proofErr w:type="spellStart"/>
      <w:r w:rsidR="00F34389">
        <w:rPr>
          <w:color w:val="000000"/>
          <w:shd w:val="clear" w:color="auto" w:fill="FFFFFF"/>
        </w:rPr>
        <w:t>macroVascular</w:t>
      </w:r>
      <w:proofErr w:type="spellEnd"/>
      <w:r w:rsidR="00F34389">
        <w:rPr>
          <w:color w:val="000000"/>
          <w:shd w:val="clear" w:color="auto" w:fill="FFFFFF"/>
        </w:rPr>
        <w:t xml:space="preserve"> Events as it reduced the rate of cardiovascular related death, nonfatal MI/Stroke by 16% in patients </w:t>
      </w:r>
      <w:r w:rsidR="00D46998">
        <w:rPr>
          <w:color w:val="000000"/>
          <w:shd w:val="clear" w:color="auto" w:fill="FFFFFF"/>
        </w:rPr>
        <w:t xml:space="preserve">at </w:t>
      </w:r>
      <w:r w:rsidR="00F34389">
        <w:rPr>
          <w:color w:val="000000"/>
          <w:shd w:val="clear" w:color="auto" w:fill="FFFFFF"/>
        </w:rPr>
        <w:t>high risk</w:t>
      </w:r>
      <w:r w:rsidR="00F34389">
        <w:rPr>
          <w:color w:val="000000"/>
          <w:shd w:val="clear" w:color="auto" w:fill="FFFFFF"/>
        </w:rPr>
        <w:fldChar w:fldCharType="begin">
          <w:fldData xml:space="preserve">PEVuZE5vdGU+PENpdGU+PEF1dGhvcj5DaGFyYm9ubmVsPC9BdXRob3I+PFllYXI+MjAwNDwvWWVh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DaGFyYm9ubmVsPC9BdXRob3I+PFllYXI+MjAwNDwvWWVh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F34389">
        <w:rPr>
          <w:color w:val="000000"/>
          <w:shd w:val="clear" w:color="auto" w:fill="FFFFFF"/>
        </w:rPr>
        <w:fldChar w:fldCharType="separate"/>
      </w:r>
      <w:r w:rsidR="009876B7">
        <w:rPr>
          <w:noProof/>
          <w:color w:val="000000"/>
          <w:shd w:val="clear" w:color="auto" w:fill="FFFFFF"/>
        </w:rPr>
        <w:t>[21]</w:t>
      </w:r>
      <w:r w:rsidR="00F34389">
        <w:rPr>
          <w:color w:val="000000"/>
          <w:shd w:val="clear" w:color="auto" w:fill="FFFFFF"/>
        </w:rPr>
        <w:fldChar w:fldCharType="end"/>
      </w:r>
      <w:r w:rsidR="00F34389">
        <w:rPr>
          <w:color w:val="000000"/>
          <w:shd w:val="clear" w:color="auto" w:fill="FFFFFF"/>
        </w:rPr>
        <w:t xml:space="preserve">. </w:t>
      </w:r>
      <w:r w:rsidR="002C1147">
        <w:rPr>
          <w:color w:val="000000"/>
          <w:shd w:val="clear" w:color="auto" w:fill="FFFFFF"/>
        </w:rPr>
        <w:t xml:space="preserve">However utilisation of pioglitazone has </w:t>
      </w:r>
      <w:r w:rsidR="009D7D5B">
        <w:rPr>
          <w:color w:val="000000"/>
          <w:shd w:val="clear" w:color="auto" w:fill="FFFFFF"/>
        </w:rPr>
        <w:t xml:space="preserve">remained low </w:t>
      </w:r>
      <w:r w:rsidR="002C1147">
        <w:rPr>
          <w:color w:val="000000"/>
          <w:shd w:val="clear" w:color="auto" w:fill="FFFFFF"/>
        </w:rPr>
        <w:t xml:space="preserve">due to its adverse events, particularly risk of heart failure and </w:t>
      </w:r>
      <w:r w:rsidR="009D7D5B">
        <w:rPr>
          <w:color w:val="000000"/>
          <w:shd w:val="clear" w:color="auto" w:fill="FFFFFF"/>
        </w:rPr>
        <w:t xml:space="preserve">a possible </w:t>
      </w:r>
      <w:r w:rsidR="002C1147">
        <w:rPr>
          <w:color w:val="000000"/>
          <w:shd w:val="clear" w:color="auto" w:fill="FFFFFF"/>
        </w:rPr>
        <w:t>association</w:t>
      </w:r>
      <w:r w:rsidR="009D7D5B">
        <w:rPr>
          <w:color w:val="000000"/>
          <w:shd w:val="clear" w:color="auto" w:fill="FFFFFF"/>
        </w:rPr>
        <w:t xml:space="preserve"> with</w:t>
      </w:r>
      <w:r w:rsidR="002C1147">
        <w:rPr>
          <w:color w:val="000000"/>
          <w:shd w:val="clear" w:color="auto" w:fill="FFFFFF"/>
        </w:rPr>
        <w:t xml:space="preserve"> bladder cancer</w:t>
      </w:r>
      <w:r w:rsidR="002C1147">
        <w:rPr>
          <w:color w:val="000000"/>
          <w:shd w:val="clear" w:color="auto" w:fill="FFFFFF"/>
        </w:rPr>
        <w:fldChar w:fldCharType="begin"/>
      </w:r>
      <w:r w:rsidR="009876B7">
        <w:rPr>
          <w:color w:val="000000"/>
          <w:shd w:val="clear" w:color="auto" w:fill="FFFFFF"/>
        </w:rPr>
        <w:instrText xml:space="preserve"> ADDIN EN.CITE &lt;EndNote&gt;&lt;Cite&gt;&lt;Author&gt;Jearath&lt;/Author&gt;&lt;Year&gt;2016&lt;/Year&gt;&lt;RecNum&gt;0&lt;/RecNum&gt;&lt;IDText&gt;Pioglitazone-induced congestive heart failure and pulmonary edema in a patient with preserved ejection fraction&lt;/IDText&gt;&lt;DisplayText&gt;[22]&lt;/DisplayText&gt;&lt;record&gt;&lt;urls&gt;&lt;related-urls&gt;&lt;url&gt;http://dx.doi.org/10.4103/0976-500x.179363&lt;/url&gt;&lt;/related-urls&gt;&lt;/urls&gt;&lt;isbn&gt;0976-500X (Print)0976-5018 (Electronic)&lt;/isbn&gt;&lt;titles&gt;&lt;title&gt;Pioglitazone-induced congestive heart failure and pulmonary edema in a patient with preserved ejection fraction&lt;/title&gt;&lt;secondary-title&gt;J Pharmacol Pharmacother&lt;/secondary-title&gt;&lt;/titles&gt;&lt;pages&gt;41-3&lt;/pages&gt;&lt;number&gt;1&lt;/number&gt;&lt;contributors&gt;&lt;authors&gt;&lt;author&gt;Jearath, V.&lt;/author&gt;&lt;author&gt;Vashisht, R.&lt;/author&gt;&lt;author&gt;Rustagi, V.&lt;/author&gt;&lt;author&gt;Raina, S.&lt;/author&gt;&lt;author&gt;Sharma, R.&lt;/author&gt;&lt;/authors&gt;&lt;/contributors&gt;&lt;language&gt;eng&lt;/language&gt;&lt;added-date format="utc"&gt;1570393273&lt;/added-date&gt;&lt;ref-type name="Book Section"&gt;5&lt;/ref-type&gt;&lt;auth-address&gt;Department of Medicine, Dr. Rajendra Prasad Government Medical College, Tanda, Himachal Pradesh, India&lt;/auth-address&gt;&lt;dates&gt;&lt;year&gt;2016&lt;/year&gt;&lt;/dates&gt;&lt;rec-number&gt;137&lt;/rec-number&gt;&lt;last-updated-date format="utc"&gt;1570393273&lt;/last-updated-date&gt;&lt;accession-num&gt;27127397&lt;/accession-num&gt;&lt;electronic-resource-num&gt;10.4103/0976-500x.179363&lt;/electronic-resource-num&gt;&lt;volume&gt;7&lt;/volume&gt;&lt;/record&gt;&lt;/Cite&gt;&lt;/EndNote&gt;</w:instrText>
      </w:r>
      <w:r w:rsidR="002C1147">
        <w:rPr>
          <w:color w:val="000000"/>
          <w:shd w:val="clear" w:color="auto" w:fill="FFFFFF"/>
        </w:rPr>
        <w:fldChar w:fldCharType="separate"/>
      </w:r>
      <w:r w:rsidR="009876B7">
        <w:rPr>
          <w:noProof/>
          <w:color w:val="000000"/>
          <w:shd w:val="clear" w:color="auto" w:fill="FFFFFF"/>
        </w:rPr>
        <w:t>[22]</w:t>
      </w:r>
      <w:r w:rsidR="002C1147">
        <w:rPr>
          <w:color w:val="000000"/>
          <w:shd w:val="clear" w:color="auto" w:fill="FFFFFF"/>
        </w:rPr>
        <w:fldChar w:fldCharType="end"/>
      </w:r>
      <w:r w:rsidR="002C1147">
        <w:rPr>
          <w:color w:val="000000"/>
          <w:shd w:val="clear" w:color="auto" w:fill="FFFFFF"/>
        </w:rPr>
        <w:t xml:space="preserve">. </w:t>
      </w:r>
      <w:r w:rsidR="00067DDD" w:rsidRPr="00922D9D">
        <w:rPr>
          <w:color w:val="000000"/>
          <w:shd w:val="clear" w:color="auto" w:fill="FFFFFF"/>
        </w:rPr>
        <w:t xml:space="preserve">Furthermore, </w:t>
      </w:r>
      <w:r w:rsidR="004B139C">
        <w:rPr>
          <w:color w:val="000000"/>
          <w:shd w:val="clear" w:color="auto" w:fill="FFFFFF"/>
        </w:rPr>
        <w:t xml:space="preserve">—another drug in the same class, </w:t>
      </w:r>
      <w:r w:rsidR="00067DDD" w:rsidRPr="00922D9D">
        <w:rPr>
          <w:color w:val="000000"/>
          <w:shd w:val="clear" w:color="auto" w:fill="FFFFFF"/>
        </w:rPr>
        <w:t xml:space="preserve">rosiglitazone, stirred further controversy in 2007 following the release of </w:t>
      </w:r>
      <w:r w:rsidR="004B139C">
        <w:rPr>
          <w:color w:val="000000"/>
          <w:shd w:val="clear" w:color="auto" w:fill="FFFFFF"/>
        </w:rPr>
        <w:t xml:space="preserve">a </w:t>
      </w:r>
      <w:r w:rsidR="00067DDD" w:rsidRPr="00922D9D">
        <w:rPr>
          <w:color w:val="000000"/>
          <w:shd w:val="clear" w:color="auto" w:fill="FFFFFF"/>
        </w:rPr>
        <w:t>meta-analysis by Nissan et al that suggested an increase in CV events, particularly myocardial infarction</w:t>
      </w:r>
      <w:r w:rsidR="00067DDD">
        <w:rPr>
          <w:color w:val="000000"/>
          <w:shd w:val="clear" w:color="auto" w:fill="FFFFFF"/>
        </w:rPr>
        <w:fldChar w:fldCharType="begin"/>
      </w:r>
      <w:r w:rsidR="009876B7">
        <w:rPr>
          <w:color w:val="000000"/>
          <w:shd w:val="clear" w:color="auto" w:fill="FFFFFF"/>
        </w:rPr>
        <w:instrText xml:space="preserve"> ADDIN EN.CITE &lt;EndNote&gt;&lt;Cite&gt;&lt;Author&gt;Nissen&lt;/Author&gt;&lt;Year&gt;2009&lt;/Year&gt;&lt;RecNum&gt;0&lt;/RecNum&gt;&lt;IDText&gt;Effect of Rosiglitazone on the Risk of Myocardial Infarction and Death from Cardiovascular Causes&lt;/IDText&gt;&lt;DisplayText&gt;[23]&lt;/DisplayText&gt;&lt;record&gt;&lt;dates&gt;&lt;pub-dates&gt;&lt;date&gt;2009-10-09&lt;/date&gt;&lt;/pub-dates&gt;&lt;year&gt;2009&lt;/year&gt;&lt;/dates&gt;&lt;keywords&gt;&lt;keyword&gt;world&lt;/keyword&gt;&lt;/keywords&gt;&lt;urls&gt;&lt;related-urls&gt;&lt;url&gt;https://www.nejm.org/doi/full/10.1056/NEJMoa072761&lt;/url&gt;&lt;/related-urls&gt;&lt;/urls&gt;&lt;work-type&gt;research-article&lt;/work-type&gt;&lt;titles&gt;&lt;title&gt;Effect of Rosiglitazone on the Risk of Myocardial Infarction and Death from Cardiovascular Causes&lt;/title&gt;&lt;secondary-title&gt;http://dx.doi.org/10.1056/NEJMoa072761&lt;/secondary-title&gt;&lt;/titles&gt;&lt;contributors&gt;&lt;authors&gt;&lt;author&gt;Nissen, Steven E.&lt;/author&gt;&lt;author&gt;Wolski, Kathy&lt;/author&gt;&lt;/authors&gt;&lt;/contributors&gt;&lt;language&gt;EN&lt;/language&gt;&lt;added-date format="utc"&gt;1570714033&lt;/added-date&gt;&lt;ref-type name="Journal Article"&gt;17&lt;/ref-type&gt;&lt;rec-number&gt;144&lt;/rec-number&gt;&lt;publisher&gt;Massachusetts Medical Society&lt;/publisher&gt;&lt;last-updated-date format="utc"&gt;1570714033&lt;/last-updated-date&gt;&lt;electronic-resource-num&gt;NJ200706143562407&lt;/electronic-resource-num&gt;&lt;/record&gt;&lt;/Cite&gt;&lt;/EndNote&gt;</w:instrText>
      </w:r>
      <w:r w:rsidR="00067DDD">
        <w:rPr>
          <w:color w:val="000000"/>
          <w:shd w:val="clear" w:color="auto" w:fill="FFFFFF"/>
        </w:rPr>
        <w:fldChar w:fldCharType="separate"/>
      </w:r>
      <w:r w:rsidR="009876B7">
        <w:rPr>
          <w:noProof/>
          <w:color w:val="000000"/>
          <w:shd w:val="clear" w:color="auto" w:fill="FFFFFF"/>
        </w:rPr>
        <w:t>[23]</w:t>
      </w:r>
      <w:r w:rsidR="00067DDD">
        <w:rPr>
          <w:color w:val="000000"/>
          <w:shd w:val="clear" w:color="auto" w:fill="FFFFFF"/>
        </w:rPr>
        <w:fldChar w:fldCharType="end"/>
      </w:r>
      <w:r w:rsidR="00067DDD" w:rsidRPr="00922D9D">
        <w:rPr>
          <w:color w:val="000000"/>
          <w:shd w:val="clear" w:color="auto" w:fill="FFFFFF"/>
        </w:rPr>
        <w:t>.</w:t>
      </w:r>
      <w:r w:rsidR="00040E90">
        <w:rPr>
          <w:color w:val="000000"/>
          <w:shd w:val="clear" w:color="auto" w:fill="FFFFFF"/>
        </w:rPr>
        <w:t xml:space="preserve"> </w:t>
      </w:r>
      <w:r w:rsidR="00040E90" w:rsidRPr="00040E90">
        <w:rPr>
          <w:color w:val="000000"/>
          <w:shd w:val="clear" w:color="auto" w:fill="FFFFFF"/>
        </w:rPr>
        <w:t xml:space="preserve">The </w:t>
      </w:r>
      <w:r w:rsidR="00040E90">
        <w:rPr>
          <w:color w:val="000000"/>
          <w:shd w:val="clear" w:color="auto" w:fill="FFFFFF"/>
        </w:rPr>
        <w:t xml:space="preserve">study </w:t>
      </w:r>
      <w:r w:rsidR="00040E90" w:rsidRPr="00040E90">
        <w:rPr>
          <w:color w:val="000000"/>
          <w:shd w:val="clear" w:color="auto" w:fill="FFFFFF"/>
        </w:rPr>
        <w:t xml:space="preserve">became </w:t>
      </w:r>
      <w:r w:rsidR="004B139C">
        <w:rPr>
          <w:color w:val="000000"/>
          <w:shd w:val="clear" w:color="auto" w:fill="FFFFFF"/>
        </w:rPr>
        <w:t xml:space="preserve">a </w:t>
      </w:r>
      <w:r w:rsidR="00040E90" w:rsidRPr="00040E90">
        <w:rPr>
          <w:color w:val="000000"/>
          <w:shd w:val="clear" w:color="auto" w:fill="FFFFFF"/>
        </w:rPr>
        <w:t xml:space="preserve">catalyst </w:t>
      </w:r>
      <w:r w:rsidR="004B139C">
        <w:rPr>
          <w:color w:val="000000"/>
          <w:shd w:val="clear" w:color="auto" w:fill="FFFFFF"/>
        </w:rPr>
        <w:t xml:space="preserve">that led </w:t>
      </w:r>
      <w:proofErr w:type="gramStart"/>
      <w:r w:rsidR="004B139C">
        <w:rPr>
          <w:color w:val="000000"/>
          <w:shd w:val="clear" w:color="auto" w:fill="FFFFFF"/>
        </w:rPr>
        <w:t xml:space="preserve">to </w:t>
      </w:r>
      <w:r w:rsidR="00040E90" w:rsidRPr="00040E90">
        <w:rPr>
          <w:color w:val="000000"/>
          <w:shd w:val="clear" w:color="auto" w:fill="FFFFFF"/>
        </w:rPr>
        <w:t xml:space="preserve"> scrutin</w:t>
      </w:r>
      <w:r w:rsidR="004B139C">
        <w:rPr>
          <w:color w:val="000000"/>
          <w:shd w:val="clear" w:color="auto" w:fill="FFFFFF"/>
        </w:rPr>
        <w:t>y</w:t>
      </w:r>
      <w:proofErr w:type="gramEnd"/>
      <w:r w:rsidR="00040E90" w:rsidRPr="00040E90">
        <w:rPr>
          <w:color w:val="000000"/>
          <w:shd w:val="clear" w:color="auto" w:fill="FFFFFF"/>
        </w:rPr>
        <w:t xml:space="preserve"> </w:t>
      </w:r>
      <w:r w:rsidR="004B139C">
        <w:rPr>
          <w:color w:val="000000"/>
          <w:shd w:val="clear" w:color="auto" w:fill="FFFFFF"/>
        </w:rPr>
        <w:t xml:space="preserve">of </w:t>
      </w:r>
      <w:r w:rsidR="00040E90" w:rsidRPr="00040E90">
        <w:rPr>
          <w:color w:val="000000"/>
          <w:shd w:val="clear" w:color="auto" w:fill="FFFFFF"/>
        </w:rPr>
        <w:t xml:space="preserve">international </w:t>
      </w:r>
      <w:r w:rsidR="004B139C">
        <w:rPr>
          <w:color w:val="000000"/>
          <w:shd w:val="clear" w:color="auto" w:fill="FFFFFF"/>
        </w:rPr>
        <w:t xml:space="preserve">regulatory processes </w:t>
      </w:r>
      <w:r w:rsidR="00040E90" w:rsidRPr="00040E90">
        <w:rPr>
          <w:color w:val="000000"/>
          <w:shd w:val="clear" w:color="auto" w:fill="FFFFFF"/>
        </w:rPr>
        <w:t xml:space="preserve">and guidelines </w:t>
      </w:r>
      <w:r w:rsidR="004B139C">
        <w:rPr>
          <w:color w:val="000000"/>
          <w:shd w:val="clear" w:color="auto" w:fill="FFFFFF"/>
        </w:rPr>
        <w:t xml:space="preserve">for the development </w:t>
      </w:r>
      <w:r w:rsidR="00040E90" w:rsidRPr="00040E90">
        <w:rPr>
          <w:color w:val="000000"/>
          <w:shd w:val="clear" w:color="auto" w:fill="FFFFFF"/>
        </w:rPr>
        <w:t>of new glucose lowering agents and their possible adverse impact on cardiovascular outcomes</w:t>
      </w:r>
      <w:r w:rsidR="00040E90">
        <w:rPr>
          <w:color w:val="000000"/>
          <w:shd w:val="clear" w:color="auto" w:fill="FFFFFF"/>
        </w:rPr>
        <w:t xml:space="preserve"> thus initiating new regulations and guidance</w:t>
      </w:r>
      <w:r w:rsidR="00040E90">
        <w:rPr>
          <w:color w:val="000000"/>
          <w:shd w:val="clear" w:color="auto" w:fill="FFFFFF"/>
        </w:rPr>
        <w:fldChar w:fldCharType="begin">
          <w:fldData xml:space="preserve">PEVuZE5vdGU+PENpdGU+PEF1dGhvcj5SZWdpZXI8L0F1dGhvcj48WWVhcj4yMDE2PC9ZZWFyPjxS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SZWdpZXI8L0F1dGhvcj48WWVhcj4yMDE2PC9ZZWFyPjxS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040E90">
        <w:rPr>
          <w:color w:val="000000"/>
          <w:shd w:val="clear" w:color="auto" w:fill="FFFFFF"/>
        </w:rPr>
        <w:fldChar w:fldCharType="separate"/>
      </w:r>
      <w:r w:rsidR="009876B7">
        <w:rPr>
          <w:noProof/>
          <w:color w:val="000000"/>
          <w:shd w:val="clear" w:color="auto" w:fill="FFFFFF"/>
        </w:rPr>
        <w:t>[24-26]</w:t>
      </w:r>
      <w:r w:rsidR="00040E90">
        <w:rPr>
          <w:color w:val="000000"/>
          <w:shd w:val="clear" w:color="auto" w:fill="FFFFFF"/>
        </w:rPr>
        <w:fldChar w:fldCharType="end"/>
      </w:r>
      <w:r w:rsidR="00040E90" w:rsidRPr="00040E90">
        <w:rPr>
          <w:color w:val="000000"/>
          <w:shd w:val="clear" w:color="auto" w:fill="FFFFFF"/>
        </w:rPr>
        <w:t>.</w:t>
      </w:r>
      <w:r w:rsidR="003F4841">
        <w:rPr>
          <w:color w:val="000000"/>
          <w:shd w:val="clear" w:color="auto" w:fill="FFFFFF"/>
        </w:rPr>
        <w:t xml:space="preserve">. </w:t>
      </w:r>
      <w:r w:rsidR="00294B89">
        <w:rPr>
          <w:color w:val="000000"/>
          <w:shd w:val="clear" w:color="auto" w:fill="FFFFFF"/>
        </w:rPr>
        <w:t>In a</w:t>
      </w:r>
      <w:r w:rsidR="003F4841">
        <w:rPr>
          <w:color w:val="000000"/>
          <w:shd w:val="clear" w:color="auto" w:fill="FFFFFF"/>
        </w:rPr>
        <w:t xml:space="preserve"> system</w:t>
      </w:r>
      <w:r w:rsidR="00294B89">
        <w:rPr>
          <w:color w:val="000000"/>
          <w:shd w:val="clear" w:color="auto" w:fill="FFFFFF"/>
        </w:rPr>
        <w:t>atic</w:t>
      </w:r>
      <w:r w:rsidR="003F4841">
        <w:rPr>
          <w:color w:val="000000"/>
          <w:shd w:val="clear" w:color="auto" w:fill="FFFFFF"/>
        </w:rPr>
        <w:t xml:space="preserve"> review on the economic burden of cardiovascular disease in type 2 </w:t>
      </w:r>
      <w:proofErr w:type="gramStart"/>
      <w:r w:rsidR="003F4841">
        <w:rPr>
          <w:color w:val="000000"/>
          <w:shd w:val="clear" w:color="auto" w:fill="FFFFFF"/>
        </w:rPr>
        <w:t>diabetes</w:t>
      </w:r>
      <w:proofErr w:type="gramEnd"/>
      <w:r w:rsidR="003F4841">
        <w:rPr>
          <w:color w:val="000000"/>
          <w:shd w:val="clear" w:color="auto" w:fill="FFFFFF"/>
        </w:rPr>
        <w:t xml:space="preserve"> the total cost of treating cardiovascular comorbidities in relation to type 2 diabetes is approximately 20-49%</w:t>
      </w:r>
      <w:r w:rsidR="00294B89">
        <w:rPr>
          <w:color w:val="000000"/>
          <w:shd w:val="clear" w:color="auto" w:fill="FFFFFF"/>
        </w:rPr>
        <w:t xml:space="preserve"> globally </w:t>
      </w:r>
      <w:r w:rsidR="003F4841">
        <w:rPr>
          <w:color w:val="000000"/>
          <w:shd w:val="clear" w:color="auto" w:fill="FFFFFF"/>
        </w:rPr>
        <w:fldChar w:fldCharType="begin">
          <w:fldData xml:space="preserve">PEVuZE5vdGU+PENpdGU+PEF1dGhvcj5FaW5hcnNvbjwvQXV0aG9yPjxZZWFyPjIwMTg8L1llYXI+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FaW5hcnNvbjwvQXV0aG9yPjxZZWFyPjIwMTg8L1llYXI+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3F4841">
        <w:rPr>
          <w:color w:val="000000"/>
          <w:shd w:val="clear" w:color="auto" w:fill="FFFFFF"/>
        </w:rPr>
        <w:fldChar w:fldCharType="separate"/>
      </w:r>
      <w:r w:rsidR="009876B7">
        <w:rPr>
          <w:noProof/>
          <w:color w:val="000000"/>
          <w:shd w:val="clear" w:color="auto" w:fill="FFFFFF"/>
        </w:rPr>
        <w:t>[27]</w:t>
      </w:r>
      <w:r w:rsidR="003F4841">
        <w:rPr>
          <w:color w:val="000000"/>
          <w:shd w:val="clear" w:color="auto" w:fill="FFFFFF"/>
        </w:rPr>
        <w:fldChar w:fldCharType="end"/>
      </w:r>
      <w:r w:rsidR="00294B89">
        <w:rPr>
          <w:color w:val="000000"/>
          <w:shd w:val="clear" w:color="auto" w:fill="FFFFFF"/>
        </w:rPr>
        <w:t xml:space="preserve">. </w:t>
      </w:r>
      <w:r w:rsidR="00146181">
        <w:rPr>
          <w:color w:val="000000"/>
          <w:shd w:val="clear" w:color="auto" w:fill="FFFFFF"/>
        </w:rPr>
        <w:t>In the</w:t>
      </w:r>
      <w:r w:rsidR="00294B89">
        <w:rPr>
          <w:color w:val="000000"/>
          <w:shd w:val="clear" w:color="auto" w:fill="FFFFFF"/>
        </w:rPr>
        <w:t xml:space="preserve"> U.K. out of £7.7 billion spent on type 2 diabetes complications, around £3 billion is spent on cardiovascular complications including MI, IHD and </w:t>
      </w:r>
      <w:r w:rsidR="00D46998">
        <w:rPr>
          <w:color w:val="000000"/>
          <w:shd w:val="clear" w:color="auto" w:fill="FFFFFF"/>
        </w:rPr>
        <w:t>h</w:t>
      </w:r>
      <w:r w:rsidR="00294B89">
        <w:rPr>
          <w:color w:val="000000"/>
          <w:shd w:val="clear" w:color="auto" w:fill="FFFFFF"/>
        </w:rPr>
        <w:t xml:space="preserve">eart </w:t>
      </w:r>
      <w:r w:rsidR="00D46998">
        <w:rPr>
          <w:color w:val="000000"/>
          <w:shd w:val="clear" w:color="auto" w:fill="FFFFFF"/>
        </w:rPr>
        <w:t>f</w:t>
      </w:r>
      <w:r w:rsidR="00294B89">
        <w:rPr>
          <w:color w:val="000000"/>
          <w:shd w:val="clear" w:color="auto" w:fill="FFFFFF"/>
        </w:rPr>
        <w:t>ailure</w:t>
      </w:r>
      <w:r w:rsidR="00146181">
        <w:rPr>
          <w:color w:val="000000"/>
          <w:shd w:val="clear" w:color="auto" w:fill="FFFFFF"/>
        </w:rPr>
        <w:t xml:space="preserve">; </w:t>
      </w:r>
      <w:r w:rsidR="00294B89">
        <w:rPr>
          <w:color w:val="000000"/>
          <w:shd w:val="clear" w:color="auto" w:fill="FFFFFF"/>
        </w:rPr>
        <w:t>making it the highest costing complication</w:t>
      </w:r>
      <w:r w:rsidR="009D7D5B">
        <w:rPr>
          <w:color w:val="000000"/>
          <w:shd w:val="clear" w:color="auto" w:fill="FFFFFF"/>
        </w:rPr>
        <w:t xml:space="preserve"> i</w:t>
      </w:r>
      <w:r w:rsidR="00146181">
        <w:rPr>
          <w:color w:val="000000"/>
          <w:shd w:val="clear" w:color="auto" w:fill="FFFFFF"/>
        </w:rPr>
        <w:t xml:space="preserve">n 2014 </w:t>
      </w:r>
      <w:r w:rsidR="00146181">
        <w:rPr>
          <w:color w:val="000000"/>
          <w:shd w:val="clear" w:color="auto" w:fill="FFFFFF"/>
        </w:rPr>
        <w:fldChar w:fldCharType="begin"/>
      </w:r>
      <w:r w:rsidR="009876B7">
        <w:rPr>
          <w:color w:val="000000"/>
          <w:shd w:val="clear" w:color="auto" w:fill="FFFFFF"/>
        </w:rPr>
        <w:instrText xml:space="preserve"> ADDIN EN.CITE &lt;EndNote&gt;&lt;Cite&gt;&lt;Author&gt;Diabetes.org.uk&lt;/Author&gt;&lt;Year&gt;2014&lt;/Year&gt;&lt;RecNum&gt;0&lt;/RecNum&gt;&lt;IDText&gt;The Cost of Diabetes Report&lt;/IDText&gt;&lt;DisplayText&gt;[28]&lt;/DisplayText&gt;&lt;record&gt;&lt;titles&gt;&lt;title&gt;The Cost of Diabetes Report&lt;/title&gt;&lt;/titles&gt;&lt;contributors&gt;&lt;authors&gt;&lt;author&gt;Diabetes.org.uk&lt;/author&gt;&lt;/authors&gt;&lt;/contributors&gt;&lt;added-date format="utc"&gt;1570395962&lt;/added-date&gt;&lt;ref-type name="Web Page"&gt;12&lt;/ref-type&gt;&lt;dates&gt;&lt;year&gt;2014&lt;/year&gt;&lt;/dates&gt;&lt;rec-number&gt;139&lt;/rec-number&gt;&lt;last-updated-date format="utc"&gt;1570395962&lt;/last-updated-date&gt;&lt;/record&gt;&lt;/Cite&gt;&lt;/EndNote&gt;</w:instrText>
      </w:r>
      <w:r w:rsidR="00146181">
        <w:rPr>
          <w:color w:val="000000"/>
          <w:shd w:val="clear" w:color="auto" w:fill="FFFFFF"/>
        </w:rPr>
        <w:fldChar w:fldCharType="separate"/>
      </w:r>
      <w:r w:rsidR="009876B7">
        <w:rPr>
          <w:noProof/>
          <w:color w:val="000000"/>
          <w:shd w:val="clear" w:color="auto" w:fill="FFFFFF"/>
        </w:rPr>
        <w:t>[28]</w:t>
      </w:r>
      <w:r w:rsidR="00146181">
        <w:rPr>
          <w:color w:val="000000"/>
          <w:shd w:val="clear" w:color="auto" w:fill="FFFFFF"/>
        </w:rPr>
        <w:fldChar w:fldCharType="end"/>
      </w:r>
      <w:r w:rsidR="00294B89">
        <w:rPr>
          <w:color w:val="000000"/>
          <w:shd w:val="clear" w:color="auto" w:fill="FFFFFF"/>
        </w:rPr>
        <w:t xml:space="preserve">. </w:t>
      </w:r>
    </w:p>
    <w:p w14:paraId="11B69F7B" w14:textId="149B87F8" w:rsidR="00F32DDF" w:rsidRDefault="00856411" w:rsidP="00967B77">
      <w:pPr>
        <w:jc w:val="both"/>
        <w:rPr>
          <w:color w:val="000000"/>
          <w:shd w:val="clear" w:color="auto" w:fill="FFFFFF"/>
        </w:rPr>
      </w:pPr>
      <w:r>
        <w:rPr>
          <w:color w:val="000000"/>
          <w:shd w:val="clear" w:color="auto" w:fill="FFFFFF"/>
        </w:rPr>
        <w:t>The clinical and</w:t>
      </w:r>
      <w:r w:rsidR="00146181">
        <w:rPr>
          <w:color w:val="000000"/>
          <w:shd w:val="clear" w:color="auto" w:fill="FFFFFF"/>
        </w:rPr>
        <w:t xml:space="preserve"> economic burden attributed to </w:t>
      </w:r>
      <w:r w:rsidR="00D46998">
        <w:rPr>
          <w:color w:val="000000"/>
          <w:shd w:val="clear" w:color="auto" w:fill="FFFFFF"/>
        </w:rPr>
        <w:t xml:space="preserve">T2DM </w:t>
      </w:r>
      <w:r w:rsidR="00146181">
        <w:rPr>
          <w:color w:val="000000"/>
          <w:shd w:val="clear" w:color="auto" w:fill="FFFFFF"/>
        </w:rPr>
        <w:t xml:space="preserve">and </w:t>
      </w:r>
      <w:r w:rsidR="00D46998">
        <w:rPr>
          <w:color w:val="000000"/>
          <w:shd w:val="clear" w:color="auto" w:fill="FFFFFF"/>
        </w:rPr>
        <w:t xml:space="preserve">its </w:t>
      </w:r>
      <w:r w:rsidR="00146181">
        <w:rPr>
          <w:color w:val="000000"/>
          <w:shd w:val="clear" w:color="auto" w:fill="FFFFFF"/>
        </w:rPr>
        <w:t xml:space="preserve">cardiovascular complications, </w:t>
      </w:r>
      <w:r w:rsidR="00D46998">
        <w:rPr>
          <w:color w:val="000000"/>
          <w:shd w:val="clear" w:color="auto" w:fill="FFFFFF"/>
        </w:rPr>
        <w:t xml:space="preserve">highlights </w:t>
      </w:r>
      <w:r>
        <w:rPr>
          <w:color w:val="000000"/>
          <w:shd w:val="clear" w:color="auto" w:fill="FFFFFF"/>
        </w:rPr>
        <w:t xml:space="preserve">the need for </w:t>
      </w:r>
      <w:r w:rsidR="00D46998">
        <w:rPr>
          <w:color w:val="000000"/>
          <w:shd w:val="clear" w:color="auto" w:fill="FFFFFF"/>
        </w:rPr>
        <w:t xml:space="preserve">effective </w:t>
      </w:r>
      <w:r>
        <w:rPr>
          <w:color w:val="000000"/>
          <w:shd w:val="clear" w:color="auto" w:fill="FFFFFF"/>
        </w:rPr>
        <w:t>management</w:t>
      </w:r>
      <w:r w:rsidR="00D46998">
        <w:rPr>
          <w:color w:val="000000"/>
          <w:shd w:val="clear" w:color="auto" w:fill="FFFFFF"/>
        </w:rPr>
        <w:t xml:space="preserve"> -</w:t>
      </w:r>
      <w:r>
        <w:rPr>
          <w:color w:val="000000"/>
          <w:shd w:val="clear" w:color="auto" w:fill="FFFFFF"/>
        </w:rPr>
        <w:t xml:space="preserve"> achieving </w:t>
      </w:r>
      <w:r w:rsidR="00D1126C">
        <w:rPr>
          <w:color w:val="000000"/>
          <w:shd w:val="clear" w:color="auto" w:fill="FFFFFF"/>
        </w:rPr>
        <w:t xml:space="preserve">glucose reduction whilst also reducing cardiovascular risk factors </w:t>
      </w:r>
      <w:r w:rsidR="00D1126C">
        <w:rPr>
          <w:color w:val="000000"/>
          <w:shd w:val="clear" w:color="auto" w:fill="FFFFFF"/>
        </w:rPr>
        <w:fldChar w:fldCharType="begin">
          <w:fldData xml:space="preserve">PEVuZE5vdGU+PENpdGU+PEF1dGhvcj5FaW5hcnNvbjwvQXV0aG9yPjxZZWFyPjIwMTg8L1llYXI+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=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FaW5hcnNvbjwvQXV0aG9yPjxZZWFyPjIwMTg8L1llYXI+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=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sidR="00D1126C">
        <w:rPr>
          <w:color w:val="000000"/>
          <w:shd w:val="clear" w:color="auto" w:fill="FFFFFF"/>
        </w:rPr>
        <w:fldChar w:fldCharType="separate"/>
      </w:r>
      <w:r w:rsidR="009876B7">
        <w:rPr>
          <w:noProof/>
          <w:color w:val="000000"/>
          <w:shd w:val="clear" w:color="auto" w:fill="FFFFFF"/>
        </w:rPr>
        <w:t>[15,27]</w:t>
      </w:r>
      <w:r w:rsidR="00D1126C">
        <w:rPr>
          <w:color w:val="000000"/>
          <w:shd w:val="clear" w:color="auto" w:fill="FFFFFF"/>
        </w:rPr>
        <w:fldChar w:fldCharType="end"/>
      </w:r>
      <w:r w:rsidR="00D1126C">
        <w:rPr>
          <w:color w:val="000000"/>
          <w:shd w:val="clear" w:color="auto" w:fill="FFFFFF"/>
        </w:rPr>
        <w:t xml:space="preserve">. </w:t>
      </w:r>
      <w:r w:rsidR="00A7458F">
        <w:rPr>
          <w:color w:val="000000"/>
          <w:shd w:val="clear" w:color="auto" w:fill="FFFFFF"/>
        </w:rPr>
        <w:t xml:space="preserve">Joint management would also mean addressing the conditions in harmony rather than in isolation and taking a holistic approach of tailoring the management to the patient’s clinical needs. </w:t>
      </w:r>
      <w:r w:rsidR="00D1126C">
        <w:rPr>
          <w:color w:val="000000"/>
          <w:shd w:val="clear" w:color="auto" w:fill="FFFFFF"/>
        </w:rPr>
        <w:t>Likewise,</w:t>
      </w:r>
      <w:r w:rsidR="00A7458F">
        <w:rPr>
          <w:color w:val="000000"/>
          <w:shd w:val="clear" w:color="auto" w:fill="FFFFFF"/>
        </w:rPr>
        <w:t xml:space="preserve"> </w:t>
      </w:r>
      <w:r w:rsidR="00D1126C">
        <w:rPr>
          <w:color w:val="000000"/>
          <w:shd w:val="clear" w:color="auto" w:fill="FFFFFF"/>
        </w:rPr>
        <w:t xml:space="preserve">the relationships between type </w:t>
      </w:r>
      <w:r w:rsidR="009D7D5B">
        <w:rPr>
          <w:color w:val="000000"/>
          <w:shd w:val="clear" w:color="auto" w:fill="FFFFFF"/>
        </w:rPr>
        <w:t>2</w:t>
      </w:r>
      <w:r w:rsidR="00D1126C">
        <w:rPr>
          <w:color w:val="000000"/>
          <w:shd w:val="clear" w:color="auto" w:fill="FFFFFF"/>
        </w:rPr>
        <w:t xml:space="preserve"> diabetes, cardiovascular disease, and heart failure-particularly </w:t>
      </w:r>
      <w:proofErr w:type="gramStart"/>
      <w:r w:rsidR="00D1126C">
        <w:rPr>
          <w:color w:val="000000"/>
          <w:shd w:val="clear" w:color="auto" w:fill="FFFFFF"/>
        </w:rPr>
        <w:t>as a consequence</w:t>
      </w:r>
      <w:proofErr w:type="gramEnd"/>
      <w:r w:rsidR="00D1126C">
        <w:rPr>
          <w:color w:val="000000"/>
          <w:shd w:val="clear" w:color="auto" w:fill="FFFFFF"/>
        </w:rPr>
        <w:t xml:space="preserve"> of metabolic syndrome, poses the need for treatment which can address their shared factors without requiring multiple medications.</w:t>
      </w:r>
    </w:p>
    <w:p w14:paraId="1FE85243" w14:textId="6DD669D7" w:rsidR="00F03196" w:rsidRDefault="00F03196" w:rsidP="00967B77">
      <w:pPr>
        <w:jc w:val="both"/>
        <w:rPr>
          <w:color w:val="000000"/>
          <w:shd w:val="clear" w:color="auto" w:fill="FFFFFF"/>
        </w:rPr>
      </w:pPr>
      <w:r>
        <w:rPr>
          <w:color w:val="000000"/>
          <w:shd w:val="clear" w:color="auto" w:fill="FFFFFF"/>
        </w:rPr>
        <w:t xml:space="preserve">Considering this, attention has shifted towards two novel classes of anti-hyperglycaemic agents known as glucagon-like peptide receptor antagonists (GLP RA) and sodium glucose cotransporter 2 inhibitors (SGLT2i). Each drug class has shown promising outcomes in reducing cardiovascular risk in those with </w:t>
      </w:r>
      <w:proofErr w:type="gramStart"/>
      <w:r>
        <w:rPr>
          <w:color w:val="000000"/>
          <w:shd w:val="clear" w:color="auto" w:fill="FFFFFF"/>
        </w:rPr>
        <w:t>T2DM</w:t>
      </w:r>
      <w:proofErr w:type="gramEnd"/>
      <w:r>
        <w:rPr>
          <w:color w:val="000000"/>
          <w:shd w:val="clear" w:color="auto" w:fill="FFFFFF"/>
        </w:rPr>
        <w:fldChar w:fldCharType="begin">
          <w:fldData xml:space="preserve">PEVuZE5vdGU+PENpdGU+PEF1dGhvcj5aZWxuaWtlcjwvQXV0aG9yPjxZZWFyPjIwMTk8L1llYXI+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=
</w:fldData>
        </w:fldChar>
      </w:r>
      <w:r w:rsidR="009876B7">
        <w:rPr>
          <w:color w:val="000000"/>
          <w:shd w:val="clear" w:color="auto" w:fill="FFFFFF"/>
        </w:rPr>
        <w:instrText xml:space="preserve"> ADDIN EN.CITE </w:instrText>
      </w:r>
      <w:r w:rsidR="009876B7">
        <w:rPr>
          <w:color w:val="000000"/>
          <w:shd w:val="clear" w:color="auto" w:fill="FFFFFF"/>
        </w:rPr>
        <w:fldChar w:fldCharType="begin">
          <w:fldData xml:space="preserve">PEVuZE5vdGU+PENpdGU+PEF1dGhvcj5aZWxuaWtlcjwvQXV0aG9yPjxZZWFyPjIwMTk8L1llYXI+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=
</w:fldData>
        </w:fldChar>
      </w:r>
      <w:r w:rsidR="009876B7">
        <w:rPr>
          <w:color w:val="000000"/>
          <w:shd w:val="clear" w:color="auto" w:fill="FFFFFF"/>
        </w:rPr>
        <w:instrText xml:space="preserve"> ADDIN EN.CITE.DATA </w:instrText>
      </w:r>
      <w:r w:rsidR="009876B7">
        <w:rPr>
          <w:color w:val="000000"/>
          <w:shd w:val="clear" w:color="auto" w:fill="FFFFFF"/>
        </w:rPr>
      </w:r>
      <w:r w:rsidR="009876B7">
        <w:rPr>
          <w:color w:val="000000"/>
          <w:shd w:val="clear" w:color="auto" w:fill="FFFFFF"/>
        </w:rPr>
        <w:fldChar w:fldCharType="end"/>
      </w:r>
      <w:r>
        <w:rPr>
          <w:color w:val="000000"/>
          <w:shd w:val="clear" w:color="auto" w:fill="FFFFFF"/>
        </w:rPr>
        <w:fldChar w:fldCharType="separate"/>
      </w:r>
      <w:r w:rsidR="009876B7">
        <w:rPr>
          <w:noProof/>
          <w:color w:val="000000"/>
          <w:shd w:val="clear" w:color="auto" w:fill="FFFFFF"/>
        </w:rPr>
        <w:t>[29,30]</w:t>
      </w:r>
      <w:r>
        <w:rPr>
          <w:color w:val="000000"/>
          <w:shd w:val="clear" w:color="auto" w:fill="FFFFFF"/>
        </w:rPr>
        <w:fldChar w:fldCharType="end"/>
      </w:r>
      <w:r>
        <w:rPr>
          <w:color w:val="000000"/>
          <w:shd w:val="clear" w:color="auto" w:fill="FFFFFF"/>
        </w:rPr>
        <w:t xml:space="preserve">. </w:t>
      </w:r>
    </w:p>
    <w:p w14:paraId="46023231" w14:textId="77777777" w:rsidR="005A620B" w:rsidRDefault="005A620B" w:rsidP="00967B77">
      <w:pPr>
        <w:jc w:val="both"/>
        <w:rPr>
          <w:color w:val="000000"/>
          <w:shd w:val="clear" w:color="auto" w:fill="FFFFFF"/>
        </w:rPr>
      </w:pPr>
    </w:p>
    <w:p w14:paraId="3FC850BF" w14:textId="77777777" w:rsidR="00DC71C1" w:rsidRPr="007A1C19" w:rsidRDefault="00DC71C1" w:rsidP="00967B77">
      <w:pPr>
        <w:jc w:val="both"/>
        <w:rPr>
          <w:b/>
          <w:bCs/>
          <w:u w:val="single"/>
        </w:rPr>
      </w:pPr>
      <w:r w:rsidRPr="007A1C19">
        <w:rPr>
          <w:b/>
          <w:bCs/>
          <w:color w:val="000000"/>
          <w:u w:val="single"/>
          <w:shd w:val="clear" w:color="auto" w:fill="FFFFFF"/>
        </w:rPr>
        <w:t>Introduction to SGLT2i</w:t>
      </w:r>
    </w:p>
    <w:p w14:paraId="02CE83FC" w14:textId="471E8E6C" w:rsidR="00DC71C1" w:rsidRDefault="00DC71C1" w:rsidP="00967B77">
      <w:pPr>
        <w:jc w:val="both"/>
      </w:pPr>
      <w:r>
        <w:t xml:space="preserve">Expressed in the first segment of proximal tubules in the kidney, sodium glucose co- transporters 2 (SGLT2) are the principal transporters of glucose from the glomerular filtrate, </w:t>
      </w:r>
      <w:r w:rsidRPr="00CE702E">
        <w:t>reabsorbing 80-90% of gluco</w:t>
      </w:r>
      <w:r>
        <w:t>s</w:t>
      </w:r>
      <w:r w:rsidRPr="00CE702E">
        <w:t xml:space="preserve">e filtered by </w:t>
      </w:r>
      <w:r>
        <w:t xml:space="preserve">the </w:t>
      </w:r>
      <w:r w:rsidRPr="00CE702E">
        <w:t xml:space="preserve">glomeruli </w:t>
      </w:r>
      <w:r>
        <w:fldChar w:fldCharType="begin">
          <w:fldData xml:space="preserve">PEVuZE5vdGU+PENpdGU+PEF1dGhvcj5SYXo8L0F1dGhvcj48WWVhcj4yMDE4PC9ZZWFyPjxSZWNO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</w:fldData>
        </w:fldChar>
      </w:r>
      <w:r w:rsidR="00A93367">
        <w:instrText xml:space="preserve"> ADDIN EN.CITE </w:instrText>
      </w:r>
      <w:r w:rsidR="00A93367">
        <w:fldChar w:fldCharType="begin">
          <w:fldData xml:space="preserve">PEVuZE5vdGU+PENpdGU+PEF1dGhvcj5SYXo8L0F1dGhvcj48WWVhcj4yMDE4PC9ZZWFyPjxSZWNO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</w:fldData>
        </w:fldChar>
      </w:r>
      <w:r w:rsidR="00A93367">
        <w:instrText xml:space="preserve"> ADDIN EN.CITE.DATA </w:instrText>
      </w:r>
      <w:r w:rsidR="00A93367">
        <w:fldChar w:fldCharType="end"/>
      </w:r>
      <w:r>
        <w:fldChar w:fldCharType="separate"/>
      </w:r>
      <w:r w:rsidR="00A93367">
        <w:rPr>
          <w:noProof/>
        </w:rPr>
        <w:t>[6]</w:t>
      </w:r>
      <w:r>
        <w:fldChar w:fldCharType="end"/>
      </w:r>
      <w:r>
        <w:t>. SG</w:t>
      </w:r>
      <w:r w:rsidR="009D7D5B">
        <w:t>L</w:t>
      </w:r>
      <w:r>
        <w:t xml:space="preserve">T2 are responsible for returning almost 200g of glucose back to the circulation </w:t>
      </w:r>
      <w:r w:rsidR="00D46998">
        <w:t xml:space="preserve">each day, </w:t>
      </w:r>
      <w:r>
        <w:t xml:space="preserve">and in patients with type </w:t>
      </w:r>
      <w:r w:rsidR="009D7D5B">
        <w:t>2</w:t>
      </w:r>
      <w:r>
        <w:t xml:space="preserve"> diabetes glucose reabsorption is increased </w:t>
      </w:r>
      <w:r w:rsidR="00D46998">
        <w:t xml:space="preserve">thus exacerbating existing </w:t>
      </w:r>
      <w:r>
        <w:t xml:space="preserve">hyperglycaemia </w:t>
      </w:r>
      <w:r>
        <w:fldChar w:fldCharType="begin">
          <w:fldData xml:space="preserve">PEVuZE5vdGU+PENpdGU+PEF1dGhvcj5GREE8L0F1dGhvcj48WWVhcj4yMDE5PC9ZZWFyPjxSZWNO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</w:fldData>
        </w:fldChar>
      </w:r>
      <w:r w:rsidR="009876B7">
        <w:instrText xml:space="preserve"> ADDIN EN.CITE </w:instrText>
      </w:r>
      <w:r w:rsidR="009876B7">
        <w:fldChar w:fldCharType="begin">
          <w:fldData xml:space="preserve">PEVuZE5vdGU+PENpdGU+PEF1dGhvcj5GREE8L0F1dGhvcj48WWVhcj4yMDE5PC9ZZWFyPjxSZWNO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</w:fldData>
        </w:fldChar>
      </w:r>
      <w:r w:rsidR="009876B7">
        <w:instrText xml:space="preserve"> ADDIN EN.CITE.DATA </w:instrText>
      </w:r>
      <w:r w:rsidR="009876B7">
        <w:fldChar w:fldCharType="end"/>
      </w:r>
      <w:r>
        <w:fldChar w:fldCharType="separate"/>
      </w:r>
      <w:r w:rsidR="009876B7">
        <w:rPr>
          <w:noProof/>
        </w:rPr>
        <w:t>[31-33]</w:t>
      </w:r>
      <w:r>
        <w:fldChar w:fldCharType="end"/>
      </w:r>
      <w:r w:rsidR="009D7D5B">
        <w:t>.</w:t>
      </w:r>
      <w:r>
        <w:t xml:space="preserve"> </w:t>
      </w:r>
      <w:r w:rsidR="009D7D5B">
        <w:t xml:space="preserve"> </w:t>
      </w:r>
      <w:r>
        <w:t xml:space="preserve">Inhibition of SGLT2 blocks reabsorption of filtered renal glucose and increases urinary glucose excretion </w:t>
      </w:r>
      <w:r w:rsidR="004B139C">
        <w:t xml:space="preserve">thus </w:t>
      </w:r>
      <w:r>
        <w:t xml:space="preserve">reducing plasma glucose </w:t>
      </w:r>
      <w:r>
        <w:fldChar w:fldCharType="begin">
          <w:fldData xml:space="preserve">PEVuZE5vdGU+PENpdGU+PEF1dGhvcj5XaXZpb3R0PC9BdXRob3I+PFllYXI+MjAxOTwvWWVhcj48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</w:fldData>
        </w:fldChar>
      </w:r>
      <w:r w:rsidR="009876B7">
        <w:instrText xml:space="preserve"> ADDIN EN.CITE </w:instrText>
      </w:r>
      <w:r w:rsidR="009876B7">
        <w:fldChar w:fldCharType="begin">
          <w:fldData xml:space="preserve">PEVuZE5vdGU+PENpdGU+PEF1dGhvcj5XaXZpb3R0PC9BdXRob3I+PFllYXI+MjAxOTwvWWVhcj48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</w:fldData>
        </w:fldChar>
      </w:r>
      <w:r w:rsidR="009876B7">
        <w:instrText xml:space="preserve"> ADDIN EN.CITE.DATA </w:instrText>
      </w:r>
      <w:r w:rsidR="009876B7">
        <w:fldChar w:fldCharType="end"/>
      </w:r>
      <w:r>
        <w:fldChar w:fldCharType="separate"/>
      </w:r>
      <w:r w:rsidR="009876B7">
        <w:rPr>
          <w:noProof/>
        </w:rPr>
        <w:t>[5,10,31,33,34]</w:t>
      </w:r>
      <w:r>
        <w:fldChar w:fldCharType="end"/>
      </w:r>
      <w:r>
        <w:t>.</w:t>
      </w:r>
      <w:r w:rsidR="00C45F21">
        <w:t xml:space="preserve">  As </w:t>
      </w:r>
      <w:r w:rsidR="00905594">
        <w:t xml:space="preserve">their </w:t>
      </w:r>
      <w:r w:rsidR="00C45F21">
        <w:t xml:space="preserve">name suggests, SGLT2 inhibitors also promote </w:t>
      </w:r>
      <w:proofErr w:type="spellStart"/>
      <w:r w:rsidR="00C45F21">
        <w:t>natriuresis</w:t>
      </w:r>
      <w:proofErr w:type="spellEnd"/>
      <w:r w:rsidR="00905594">
        <w:t xml:space="preserve">, and this may contribute to a reduction in sodium retention that is a feature of T2DM, and to their known effects to reduce blood </w:t>
      </w:r>
      <w:r w:rsidR="004F6F83">
        <w:t>pressure and circulating volume</w:t>
      </w:r>
      <w:r w:rsidR="00C45F21">
        <w:t xml:space="preserve"> </w:t>
      </w:r>
      <w:r w:rsidR="00C45F21" w:rsidRPr="00C45F21">
        <w:fldChar w:fldCharType="begin">
          <w:fldData xml:space="preserve">PEVuZE5vdGU+PENpdGU+PEF1dGhvcj5XaXZpb3R0PC9BdXRob3I+PFllYXI+MjAxOTwvWWVhcj48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</w:fldData>
        </w:fldChar>
      </w:r>
      <w:r w:rsidR="009876B7">
        <w:instrText xml:space="preserve"> ADDIN EN.CITE </w:instrText>
      </w:r>
      <w:r w:rsidR="009876B7">
        <w:fldChar w:fldCharType="begin">
          <w:fldData xml:space="preserve">PEVuZE5vdGU+PENpdGU+PEF1dGhvcj5XaXZpb3R0PC9BdXRob3I+PFllYXI+MjAxOTwvWWVhcj48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</w:fldData>
        </w:fldChar>
      </w:r>
      <w:r w:rsidR="009876B7">
        <w:instrText xml:space="preserve"> ADDIN EN.CITE.DATA </w:instrText>
      </w:r>
      <w:r w:rsidR="009876B7">
        <w:fldChar w:fldCharType="end"/>
      </w:r>
      <w:r w:rsidR="00C45F21" w:rsidRPr="00C45F21">
        <w:fldChar w:fldCharType="separate"/>
      </w:r>
      <w:r w:rsidR="009876B7">
        <w:rPr>
          <w:noProof/>
        </w:rPr>
        <w:t>[5,10,31,33,34]</w:t>
      </w:r>
      <w:r w:rsidR="00C45F21" w:rsidRPr="00C45F21">
        <w:fldChar w:fldCharType="end"/>
      </w:r>
      <w:r w:rsidR="00C45F21">
        <w:t xml:space="preserve">. </w:t>
      </w:r>
    </w:p>
    <w:p w14:paraId="7012E312" w14:textId="319521CD" w:rsidR="00C45F21" w:rsidRDefault="00C45F21" w:rsidP="00967B77">
      <w:pPr>
        <w:jc w:val="both"/>
      </w:pPr>
    </w:p>
    <w:p w14:paraId="47AA10CB" w14:textId="77777777" w:rsidR="00DC71C1" w:rsidRPr="007A1C19" w:rsidRDefault="00DC71C1" w:rsidP="00967B77">
      <w:pPr>
        <w:jc w:val="both"/>
        <w:rPr>
          <w:b/>
          <w:bCs/>
          <w:u w:val="single"/>
        </w:rPr>
      </w:pPr>
      <w:bookmarkStart w:id="0" w:name="_Hlk21308183"/>
      <w:r w:rsidRPr="007A1C19">
        <w:rPr>
          <w:b/>
          <w:bCs/>
          <w:u w:val="single"/>
        </w:rPr>
        <w:t>Dapagliflozin Pharmacology</w:t>
      </w:r>
    </w:p>
    <w:p w14:paraId="62532911" w14:textId="3FCBD395" w:rsidR="00DC71C1" w:rsidRDefault="00DC71C1" w:rsidP="00967B77">
      <w:pPr>
        <w:shd w:val="clear" w:color="auto" w:fill="FFFFFF"/>
        <w:spacing w:after="143" w:line="240" w:lineRule="auto"/>
        <w:jc w:val="both"/>
      </w:pPr>
      <w:r>
        <w:lastRenderedPageBreak/>
        <w:t xml:space="preserve">Dapagliflozin, a potent selective and reversible inhibitor of SGLT2 </w:t>
      </w:r>
      <w:r>
        <w:fldChar w:fldCharType="begin"/>
      </w:r>
      <w:r w:rsidR="009876B7">
        <w:instrText xml:space="preserve"> ADDIN EN.CITE &lt;EndNote&gt;&lt;Cite&gt;&lt;Author&gt;EMC&lt;/Author&gt;&lt;Year&gt;of first authorisation: 12 November 2012Date of latest renewal: 28 August 2017&lt;/Year&gt;&lt;RecNum&gt;0&lt;/RecNum&gt;&lt;IDText&gt;Forxiga 10 mg film-coated tablets - Summary of Product Characteristics (SmPC) - (emc)&lt;/IDText&gt;&lt;DisplayText&gt;[32]&lt;/DisplayText&gt;&lt;record&gt;&lt;urls&gt;&lt;related-urls&gt;&lt;url&gt;https://www.medicines.org.uk/emc/product/7607/smpc&lt;/url&gt;&lt;/related-urls&gt;&lt;/urls&gt;&lt;titles&gt;&lt;title&gt;Forxiga 10 mg film-coated tablets - Summary of Product Characteristics (SmPC) - (emc)&lt;/title&gt;&lt;/titles&gt;&lt;contributors&gt;&lt;authors&gt;&lt;author&gt;EMC&lt;/author&gt;&lt;/authors&gt;&lt;/contributors&gt;&lt;added-date format="utc"&gt;1569431827&lt;/added-date&gt;&lt;ref-type name="Web Page"&gt;12&lt;/ref-type&gt;&lt;dates&gt;&lt;year&gt;of first authorisation: 12 November 2012Date of latest renewal: 28 August 2017&lt;/year&gt;&lt;/dates&gt;&lt;rec-number&gt;102&lt;/rec-number&gt;&lt;last-updated-date format="utc"&gt;1569431827&lt;/last-updated-date&gt;&lt;/record&gt;&lt;/Cite&gt;&lt;/EndNote&gt;</w:instrText>
      </w:r>
      <w:r>
        <w:fldChar w:fldCharType="separate"/>
      </w:r>
      <w:r w:rsidR="009876B7">
        <w:rPr>
          <w:noProof/>
        </w:rPr>
        <w:t>[32]</w:t>
      </w:r>
      <w:r>
        <w:fldChar w:fldCharType="end"/>
      </w:r>
      <w:r>
        <w:t xml:space="preserve">, belongs to the drug class of oral antidiabetics known as SGLT2 inhibitors (SGLT2i). It is </w:t>
      </w:r>
      <w:r w:rsidRPr="009223D9">
        <w:t>a C-</w:t>
      </w:r>
      <w:proofErr w:type="spellStart"/>
      <w:r w:rsidRPr="009223D9">
        <w:t>glycosyl</w:t>
      </w:r>
      <w:proofErr w:type="spellEnd"/>
      <w:r w:rsidRPr="009223D9">
        <w:t xml:space="preserve"> containing beta-D-glucose wherein the </w:t>
      </w:r>
      <w:proofErr w:type="spellStart"/>
      <w:r w:rsidRPr="009223D9">
        <w:t>anomeric</w:t>
      </w:r>
      <w:proofErr w:type="spellEnd"/>
      <w:r w:rsidRPr="009223D9">
        <w:t xml:space="preserve"> </w:t>
      </w:r>
      <w:proofErr w:type="spellStart"/>
      <w:r w:rsidRPr="009223D9">
        <w:t>hydroxy</w:t>
      </w:r>
      <w:proofErr w:type="spellEnd"/>
      <w:r w:rsidRPr="009223D9">
        <w:t xml:space="preserve"> group is </w:t>
      </w:r>
      <w:r>
        <w:t>substituted</w:t>
      </w:r>
      <w:r w:rsidRPr="009223D9">
        <w:t xml:space="preserve"> by a 4-chloro-3-(4-ethoxybenzyl)</w:t>
      </w:r>
      <w:r>
        <w:t xml:space="preserve"> </w:t>
      </w:r>
      <w:r w:rsidRPr="009223D9">
        <w:t>phenyl group</w:t>
      </w:r>
      <w:r>
        <w:t xml:space="preserve">—giving its molecular formula, </w:t>
      </w:r>
      <w:r w:rsidRPr="009223D9">
        <w:rPr>
          <w:rFonts w:ascii="Segoe UI" w:hAnsi="Segoe UI" w:cs="Segoe UI"/>
          <w:shd w:val="clear" w:color="auto" w:fill="FFFFFF"/>
        </w:rPr>
        <w:t>C</w:t>
      </w:r>
      <w:r w:rsidRPr="009223D9">
        <w:rPr>
          <w:rFonts w:ascii="Segoe UI" w:hAnsi="Segoe UI" w:cs="Segoe UI"/>
          <w:sz w:val="18"/>
          <w:szCs w:val="18"/>
          <w:shd w:val="clear" w:color="auto" w:fill="FFFFFF"/>
          <w:vertAlign w:val="subscript"/>
        </w:rPr>
        <w:t>21</w:t>
      </w:r>
      <w:r w:rsidRPr="009223D9">
        <w:rPr>
          <w:rFonts w:ascii="Segoe UI" w:hAnsi="Segoe UI" w:cs="Segoe UI"/>
          <w:shd w:val="clear" w:color="auto" w:fill="FFFFFF"/>
        </w:rPr>
        <w:t>H</w:t>
      </w:r>
      <w:r w:rsidRPr="009223D9">
        <w:rPr>
          <w:rFonts w:ascii="Segoe UI" w:hAnsi="Segoe UI" w:cs="Segoe UI"/>
          <w:sz w:val="18"/>
          <w:szCs w:val="18"/>
          <w:shd w:val="clear" w:color="auto" w:fill="FFFFFF"/>
          <w:vertAlign w:val="subscript"/>
        </w:rPr>
        <w:t>25</w:t>
      </w:r>
      <w:r w:rsidRPr="009223D9">
        <w:rPr>
          <w:rFonts w:ascii="Segoe UI" w:hAnsi="Segoe UI" w:cs="Segoe UI"/>
          <w:shd w:val="clear" w:color="auto" w:fill="FFFFFF"/>
        </w:rPr>
        <w:t>ClO</w:t>
      </w:r>
      <w:r w:rsidRPr="009223D9">
        <w:rPr>
          <w:rFonts w:ascii="Segoe UI" w:hAnsi="Segoe UI" w:cs="Segoe UI"/>
          <w:sz w:val="18"/>
          <w:szCs w:val="18"/>
          <w:shd w:val="clear" w:color="auto" w:fill="FFFFFF"/>
          <w:vertAlign w:val="subscript"/>
        </w:rPr>
        <w:t>6</w:t>
      </w:r>
      <w:r>
        <w:rPr>
          <w:rFonts w:ascii="Segoe UI" w:hAnsi="Segoe UI" w:cs="Segoe UI"/>
          <w:sz w:val="18"/>
          <w:szCs w:val="18"/>
          <w:shd w:val="clear" w:color="auto" w:fill="FFFFFF"/>
          <w:vertAlign w:val="subscript"/>
        </w:rPr>
        <w:t xml:space="preserve"> </w:t>
      </w:r>
      <w:r>
        <w:fldChar w:fldCharType="begin"/>
      </w:r>
      <w:r w:rsidR="009876B7">
        <w:instrText xml:space="preserve"> ADDIN EN.CITE &lt;EndNote&gt;&lt;Cite&gt;&lt;Author&gt;PubChem&lt;/Author&gt;&lt;Year&gt;2019&lt;/Year&gt;&lt;RecNum&gt;0&lt;/RecNum&gt;&lt;IDText&gt;Dapagliflozin&lt;/IDText&gt;&lt;DisplayText&gt;[35]&lt;/DisplayText&gt;&lt;record&gt;&lt;urls&gt;&lt;related-urls&gt;&lt;url&gt;https://www.ncbi.nlm.nih.gov/pubmed/&lt;/url&gt;&lt;/related-urls&gt;&lt;/urls&gt;&lt;titles&gt;&lt;title&gt;Dapagliflozin&lt;/title&gt;&lt;/titles&gt;&lt;contributors&gt;&lt;authors&gt;&lt;author&gt;PubChem&lt;/author&gt;&lt;/authors&gt;&lt;/contributors&gt;&lt;added-date format="utc"&gt;1569432427&lt;/added-date&gt;&lt;ref-type name="Web Page"&gt;12&lt;/ref-type&gt;&lt;dates&gt;&lt;year&gt;2019&lt;/year&gt;&lt;/dates&gt;&lt;rec-number&gt;105&lt;/rec-number&gt;&lt;last-updated-date format="utc"&gt;1569432427&lt;/last-updated-date&gt;&lt;/record&gt;&lt;/Cite&gt;&lt;/EndNote&gt;</w:instrText>
      </w:r>
      <w:r>
        <w:fldChar w:fldCharType="separate"/>
      </w:r>
      <w:r w:rsidR="009876B7">
        <w:rPr>
          <w:noProof/>
        </w:rPr>
        <w:t>[35]</w:t>
      </w:r>
      <w:r>
        <w:fldChar w:fldCharType="end"/>
      </w:r>
      <w:r>
        <w:t xml:space="preserve">. In the fasting state, maximum plasma concentration is achieved within two hours following oral administration </w:t>
      </w:r>
      <w:r>
        <w:fldChar w:fldCharType="begin"/>
      </w:r>
      <w:r w:rsidR="009876B7">
        <w:instrText xml:space="preserve"> ADDIN EN.CITE &lt;EndNote&gt;&lt;Cite&gt;&lt;Author&gt;EMC&lt;/Author&gt;&lt;Year&gt;of first authorisation: 12 November 2012Date of latest renewal: 28 August 2017&lt;/Year&gt;&lt;RecNum&gt;0&lt;/RecNum&gt;&lt;IDText&gt;Forxiga 10 mg film-coated tablets - Summary of Product Characteristics (SmPC) - (emc)&lt;/IDText&gt;&lt;DisplayText&gt;[31,32]&lt;/DisplayText&gt;&lt;record&gt;&lt;urls&gt;&lt;related-urls&gt;&lt;url&gt;https://www.medicines.org.uk/emc/product/7607/smpc&lt;/url&gt;&lt;/related-urls&gt;&lt;/urls&gt;&lt;titles&gt;&lt;title&gt;Forxiga 10 mg film-coated tablets - Summary of Product Characteristics (SmPC) - (emc)&lt;/title&gt;&lt;/titles&gt;&lt;contributors&gt;&lt;authors&gt;&lt;author&gt;EMC&lt;/author&gt;&lt;/authors&gt;&lt;/contributors&gt;&lt;added-date format="utc"&gt;1569431827&lt;/added-date&gt;&lt;ref-type name="Web Page"&gt;12&lt;/ref-type&gt;&lt;dates&gt;&lt;year&gt;of first authorisation: 12 November 2012Date of latest renewal: 28 August 2017&lt;/year&gt;&lt;/dates&gt;&lt;rec-number&gt;102&lt;/rec-number&gt;&lt;last-updated-date format="utc"&gt;1569431827&lt;/last-updated-date&gt;&lt;/record&gt;&lt;/Cite&gt;&lt;Cite&gt;&lt;Author&gt;FDA&lt;/Author&gt;&lt;Year&gt;2019&lt;/Year&gt;&lt;RecNum&gt;0&lt;/RecNum&gt;&lt;IDText&gt;Dapagliflozin Label&lt;/IDText&gt;&lt;record&gt;&lt;urls&gt;&lt;related-urls&gt;&lt;url&gt;https://www.accessdata.fda.gov/drugsatfda_docs/label/2014/202293s003lbl.pdf&lt;/url&gt;&lt;/related-urls&gt;&lt;/urls&gt;&lt;titles&gt;&lt;title&gt;Dapagliflozin Label&lt;/title&gt;&lt;/titles&gt;&lt;contributors&gt;&lt;authors&gt;&lt;author&gt;FDA&lt;/author&gt;&lt;/authors&gt;&lt;/contributors&gt;&lt;added-date format="utc"&gt;1569186784&lt;/added-date&gt;&lt;ref-type name="Web Page"&gt;12&lt;/ref-type&gt;&lt;dates&gt;&lt;year&gt;2019&lt;/year&gt;&lt;/dates&gt;&lt;rec-number&gt;79&lt;/rec-number&gt;&lt;last-updated-date format="utc"&gt;1569186784&lt;/last-updated-date&gt;&lt;/record&gt;&lt;/Cite&gt;&lt;/EndNote&gt;</w:instrText>
      </w:r>
      <w:r>
        <w:fldChar w:fldCharType="separate"/>
      </w:r>
      <w:r w:rsidR="009876B7">
        <w:rPr>
          <w:noProof/>
        </w:rPr>
        <w:t>[31,32]</w:t>
      </w:r>
      <w:r>
        <w:fldChar w:fldCharType="end"/>
      </w:r>
      <w:r>
        <w:t>. Bioavailability is 78% and half-life is approximately 12.9h with a dose of 10mg</w:t>
      </w:r>
      <w:r>
        <w:fldChar w:fldCharType="begin"/>
      </w:r>
      <w:r w:rsidR="009876B7">
        <w:instrText xml:space="preserve"> ADDIN EN.CITE &lt;EndNote&gt;&lt;Cite&gt;&lt;Author&gt;FDA&lt;/Author&gt;&lt;Year&gt;2019&lt;/Year&gt;&lt;RecNum&gt;0&lt;/RecNum&gt;&lt;IDText&gt;Dapagliflozin Label&lt;/IDText&gt;&lt;DisplayText&gt;[31,32]&lt;/DisplayText&gt;&lt;record&gt;&lt;urls&gt;&lt;related-urls&gt;&lt;url&gt;https://www.accessdata.fda.gov/drugsatfda_docs/label/2014/202293s003lbl.pdf&lt;/url&gt;&lt;/related-urls&gt;&lt;/urls&gt;&lt;titles&gt;&lt;title&gt;Dapagliflozin Label&lt;/title&gt;&lt;/titles&gt;&lt;contributors&gt;&lt;authors&gt;&lt;author&gt;FDA&lt;/author&gt;&lt;/authors&gt;&lt;/contributors&gt;&lt;added-date format="utc"&gt;1569186784&lt;/added-date&gt;&lt;ref-type name="Web Page"&gt;12&lt;/ref-type&gt;&lt;dates&gt;&lt;year&gt;2019&lt;/year&gt;&lt;/dates&gt;&lt;rec-number&gt;79&lt;/rec-number&gt;&lt;last-updated-date format="utc"&gt;1569186784&lt;/last-updated-date&gt;&lt;/record&gt;&lt;/Cite&gt;&lt;Cite&gt;&lt;Author&gt;EMC&lt;/Author&gt;&lt;Year&gt;of first authorisation: 12 November 2012Date of latest renewal: 28 August 2017&lt;/Year&gt;&lt;RecNum&gt;0&lt;/RecNum&gt;&lt;IDText&gt;Forxiga 10 mg film-coated tablets - Summary of Product Characteristics (SmPC) - (emc)&lt;/IDText&gt;&lt;record&gt;&lt;urls&gt;&lt;related-urls&gt;&lt;url&gt;https://www.medicines.org.uk/emc/product/7607/smpc&lt;/url&gt;&lt;/related-urls&gt;&lt;/urls&gt;&lt;titles&gt;&lt;title&gt;Forxiga 10 mg film-coated tablets - Summary of Product Characteristics (SmPC) - (emc)&lt;/title&gt;&lt;/titles&gt;&lt;contributors&gt;&lt;authors&gt;&lt;author&gt;EMC&lt;/author&gt;&lt;/authors&gt;&lt;/contributors&gt;&lt;added-date format="utc"&gt;1569431827&lt;/added-date&gt;&lt;ref-type name="Web Page"&gt;12&lt;/ref-type&gt;&lt;dates&gt;&lt;year&gt;of first authorisation: 12 November 2012Date of latest renewal: 28 August 2017&lt;/year&gt;&lt;/dates&gt;&lt;rec-number&gt;102&lt;/rec-number&gt;&lt;last-updated-date format="utc"&gt;1569431827&lt;/last-updated-date&gt;&lt;/record&gt;&lt;/Cite&gt;&lt;/EndNote&gt;</w:instrText>
      </w:r>
      <w:r>
        <w:fldChar w:fldCharType="separate"/>
      </w:r>
      <w:r w:rsidR="009876B7">
        <w:rPr>
          <w:noProof/>
        </w:rPr>
        <w:t>[31,32]</w:t>
      </w:r>
      <w:r>
        <w:fldChar w:fldCharType="end"/>
      </w:r>
      <w:r>
        <w:t>. Elimination is largely through urine (75%) and faeces (21%)</w:t>
      </w:r>
      <w:r>
        <w:fldChar w:fldCharType="begin"/>
      </w:r>
      <w:r w:rsidR="009876B7">
        <w:instrText xml:space="preserve"> ADDIN EN.CITE &lt;EndNote&gt;&lt;Cite&gt;&lt;Author&gt;FDA&lt;/Author&gt;&lt;Year&gt;2019&lt;/Year&gt;&lt;RecNum&gt;0&lt;/RecNum&gt;&lt;IDText&gt;Dapagliflozin Label&lt;/IDText&gt;&lt;DisplayText&gt;[31,32]&lt;/DisplayText&gt;&lt;record&gt;&lt;urls&gt;&lt;related-urls&gt;&lt;url&gt;https://www.accessdata.fda.gov/drugsatfda_docs/label/2014/202293s003lbl.pdf&lt;/url&gt;&lt;/related-urls&gt;&lt;/urls&gt;&lt;titles&gt;&lt;title&gt;Dapagliflozin Label&lt;/title&gt;&lt;/titles&gt;&lt;contributors&gt;&lt;authors&gt;&lt;author&gt;FDA&lt;/author&gt;&lt;/authors&gt;&lt;/contributors&gt;&lt;added-date format="utc"&gt;1569186784&lt;/added-date&gt;&lt;ref-type name="Web Page"&gt;12&lt;/ref-type&gt;&lt;dates&gt;&lt;year&gt;2019&lt;/year&gt;&lt;/dates&gt;&lt;rec-number&gt;79&lt;/rec-number&gt;&lt;last-updated-date format="utc"&gt;1569186784&lt;/last-updated-date&gt;&lt;/record&gt;&lt;/Cite&gt;&lt;Cite&gt;&lt;Author&gt;EMC&lt;/Author&gt;&lt;Year&gt;of first authorisation: 12 November 2012Date of latest renewal: 28 August 2017&lt;/Year&gt;&lt;RecNum&gt;0&lt;/RecNum&gt;&lt;IDText&gt;Forxiga 10 mg film-coated tablets - Summary of Product Characteristics (SmPC) - (emc)&lt;/IDText&gt;&lt;record&gt;&lt;urls&gt;&lt;related-urls&gt;&lt;url&gt;https://www.medicines.org.uk/emc/product/7607/smpc&lt;/url&gt;&lt;/related-urls&gt;&lt;/urls&gt;&lt;titles&gt;&lt;title&gt;Forxiga 10 mg film-coated tablets - Summary of Product Characteristics (SmPC) - (emc)&lt;/title&gt;&lt;/titles&gt;&lt;contributors&gt;&lt;authors&gt;&lt;author&gt;EMC&lt;/author&gt;&lt;/authors&gt;&lt;/contributors&gt;&lt;added-date format="utc"&gt;1569431827&lt;/added-date&gt;&lt;ref-type name="Web Page"&gt;12&lt;/ref-type&gt;&lt;dates&gt;&lt;year&gt;of first authorisation: 12 November 2012Date of latest renewal: 28 August 2017&lt;/year&gt;&lt;/dates&gt;&lt;rec-number&gt;102&lt;/rec-number&gt;&lt;last-updated-date format="utc"&gt;1569431827&lt;/last-updated-date&gt;&lt;/record&gt;&lt;/Cite&gt;&lt;/EndNote&gt;</w:instrText>
      </w:r>
      <w:r>
        <w:fldChar w:fldCharType="separate"/>
      </w:r>
      <w:r w:rsidR="009876B7">
        <w:rPr>
          <w:noProof/>
        </w:rPr>
        <w:t>[31,32]</w:t>
      </w:r>
      <w:r>
        <w:fldChar w:fldCharType="end"/>
      </w:r>
      <w:r>
        <w:t xml:space="preserve">. </w:t>
      </w:r>
    </w:p>
    <w:bookmarkEnd w:id="0"/>
    <w:p w14:paraId="68CB6B5E" w14:textId="77777777" w:rsidR="006774B3" w:rsidRPr="007A1C19" w:rsidRDefault="006774B3" w:rsidP="00967B77">
      <w:pPr>
        <w:shd w:val="clear" w:color="auto" w:fill="FFFFFF"/>
        <w:spacing w:after="143" w:line="240" w:lineRule="auto"/>
        <w:jc w:val="both"/>
        <w:rPr>
          <w:b/>
          <w:bCs/>
          <w:u w:val="single"/>
        </w:rPr>
      </w:pPr>
      <w:r w:rsidRPr="007A1C19">
        <w:rPr>
          <w:b/>
          <w:bCs/>
          <w:u w:val="single"/>
        </w:rPr>
        <w:t>Benefits of Dapagliflozin</w:t>
      </w:r>
    </w:p>
    <w:p w14:paraId="2B5B628B" w14:textId="3AA50AFF" w:rsidR="00DC71C1" w:rsidRDefault="00DC71C1" w:rsidP="00967B77">
      <w:pPr>
        <w:shd w:val="clear" w:color="auto" w:fill="FFFFFF"/>
        <w:spacing w:after="143" w:line="240" w:lineRule="auto"/>
        <w:jc w:val="both"/>
      </w:pPr>
      <w:r>
        <w:t xml:space="preserve">Dapagliflozin has proved to be an effective therapeutic agent </w:t>
      </w:r>
      <w:bookmarkStart w:id="1" w:name="_Hlk21308376"/>
      <w:r>
        <w:t>improving glycaemic control in a diverse range of p</w:t>
      </w:r>
      <w:r w:rsidR="00D27969">
        <w:t>eople with T2DM</w:t>
      </w:r>
      <w:bookmarkEnd w:id="1"/>
      <w:r>
        <w:t xml:space="preserve"> </w:t>
      </w:r>
      <w:r>
        <w:fldChar w:fldCharType="begin">
          <w:fldData xml:space="preserve">PEVuZE5vdGU+PENpdGU+PEF1dGhvcj5Cb2xpbmRlcjwvQXV0aG9yPjxZZWFyPjIwMTI8L1llYXI+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</w:fldData>
        </w:fldChar>
      </w:r>
      <w:r w:rsidR="009876B7">
        <w:instrText xml:space="preserve"> ADDIN EN.CITE </w:instrText>
      </w:r>
      <w:r w:rsidR="009876B7">
        <w:fldChar w:fldCharType="begin">
          <w:fldData xml:space="preserve">PEVuZE5vdGU+PENpdGU+PEF1dGhvcj5Cb2xpbmRlcjwvQXV0aG9yPjxZZWFyPjIwMTI8L1llYXI+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</w:fldData>
        </w:fldChar>
      </w:r>
      <w:r w:rsidR="009876B7">
        <w:instrText xml:space="preserve"> ADDIN EN.CITE.DATA </w:instrText>
      </w:r>
      <w:r w:rsidR="009876B7">
        <w:fldChar w:fldCharType="end"/>
      </w:r>
      <w:r>
        <w:fldChar w:fldCharType="separate"/>
      </w:r>
      <w:r w:rsidR="009876B7">
        <w:rPr>
          <w:noProof/>
        </w:rPr>
        <w:t>[5,6,33,34]</w:t>
      </w:r>
      <w:r>
        <w:fldChar w:fldCharType="end"/>
      </w:r>
      <w:r>
        <w:t xml:space="preserve">. </w:t>
      </w:r>
      <w:r w:rsidR="00D27969">
        <w:t xml:space="preserve">It is effective </w:t>
      </w:r>
      <w:r w:rsidR="009D7D5B">
        <w:t xml:space="preserve">when used </w:t>
      </w:r>
      <w:r>
        <w:t xml:space="preserve">as monotherapy, and in combination with metformin, </w:t>
      </w:r>
      <w:r w:rsidRPr="006B58B9">
        <w:t>glimepiride, pioglitazone,</w:t>
      </w:r>
      <w:r>
        <w:t xml:space="preserve"> </w:t>
      </w:r>
      <w:proofErr w:type="spellStart"/>
      <w:r w:rsidRPr="006B58B9">
        <w:t>sitagliptin</w:t>
      </w:r>
      <w:proofErr w:type="spellEnd"/>
      <w:r>
        <w:t>, and insulin</w:t>
      </w:r>
      <w:r w:rsidR="009D7D5B">
        <w:t xml:space="preserve"> </w:t>
      </w:r>
      <w:r>
        <w:fldChar w:fldCharType="begin">
          <w:fldData xml:space="preserve">PEVuZE5vdGU+PENpdGU+PEF1dGhvcj5GREE8L0F1dGhvcj48WWVhcj4yMDE5PC9ZZWFyPjxSZWNO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</w:fldData>
        </w:fldChar>
      </w:r>
      <w:r w:rsidR="009876B7">
        <w:instrText xml:space="preserve"> ADDIN EN.CITE </w:instrText>
      </w:r>
      <w:r w:rsidR="009876B7">
        <w:fldChar w:fldCharType="begin">
          <w:fldData xml:space="preserve">PEVuZE5vdGU+PENpdGU+PEF1dGhvcj5GREE8L0F1dGhvcj48WWVhcj4yMDE5PC9ZZWFyPjxSZWNO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</w:fldData>
        </w:fldChar>
      </w:r>
      <w:r w:rsidR="009876B7">
        <w:instrText xml:space="preserve"> ADDIN EN.CITE.DATA </w:instrText>
      </w:r>
      <w:r w:rsidR="009876B7">
        <w:fldChar w:fldCharType="end"/>
      </w:r>
      <w:r>
        <w:fldChar w:fldCharType="separate"/>
      </w:r>
      <w:r w:rsidR="009876B7">
        <w:rPr>
          <w:noProof/>
        </w:rPr>
        <w:t>[6,31,33,34]</w:t>
      </w:r>
      <w:r>
        <w:fldChar w:fldCharType="end"/>
      </w:r>
      <w:r>
        <w:t xml:space="preserve">. Additionally, </w:t>
      </w:r>
      <w:r w:rsidR="009D7D5B">
        <w:t>d</w:t>
      </w:r>
      <w:r>
        <w:t xml:space="preserve">apagliflozin acts independently of insulin secretion or action and </w:t>
      </w:r>
      <w:r w:rsidR="009D7D5B">
        <w:t>is thus unlikely to cause</w:t>
      </w:r>
      <w:r>
        <w:t xml:space="preserve"> hypoglycaemia </w:t>
      </w:r>
      <w:r>
        <w:fldChar w:fldCharType="begin"/>
      </w:r>
      <w:r w:rsidR="009876B7">
        <w:instrText xml:space="preserve"> ADDIN EN.CITE &lt;EndNote&gt;&lt;Cite&gt;&lt;Author&gt;Zelniker&lt;/Author&gt;&lt;Year&gt;2019&lt;/Year&gt;&lt;RecNum&gt;10153&lt;/RecNum&gt;&lt;IDText&gt;SGLT2 inhibitors for primary and secondary prevention of cardiovascular and renal outcomes in type 2 diabetes: a systematic review and meta-analysis of cardiovascular outcome trials&lt;/IDText&gt;&lt;DisplayText&gt;[30]&lt;/DisplayText&gt;&lt;record&gt;&lt;rec-number&gt;10153&lt;/rec-number&gt;&lt;foreign-keys&gt;&lt;key app="EN" db-id="9fxzeff5re22rmedez65eavdrewz0s0exw5z" timestamp="1562076886" guid="6e752d5e-c631-4ae2-a1ce-5a7142968c29"&gt;10153&lt;/key&gt;&lt;/foreign-keys&gt;&lt;ref-type name="Journal Article"&gt;17&lt;/ref-type&gt;&lt;contributors&gt;&lt;authors&gt;&lt;author&gt;Zelniker, T. A.&lt;/author&gt;&lt;author&gt;Wiviott, S. D.&lt;/author&gt;&lt;author&gt;Raz, I.&lt;/author&gt;&lt;author&gt;Im, K.&lt;/author&gt;&lt;author&gt;Goodrich, E. L.&lt;/author&gt;&lt;author&gt;Bonaca, M. P.&lt;/author&gt;&lt;author&gt;Mosenzon, O.&lt;/author&gt;&lt;author&gt;Kato, E. T.&lt;/author&gt;&lt;author&gt;Cahn, A.&lt;/author&gt;&lt;author&gt;Furtado, R. H. M.&lt;/author&gt;&lt;author&gt;Bhatt, D. L.&lt;/author&gt;&lt;author&gt;Leiter, L. A.&lt;/author&gt;&lt;author&gt;McGuire, D. K.&lt;/author&gt;&lt;author&gt;Wilding, J. P. H.&lt;/author&gt;&lt;author&gt;Sabatine, M. S.&lt;/author&gt;&lt;/authors&gt;&lt;/contributors&gt;&lt;titles&gt;&lt;title&gt;SGLT2 inhibitors for primary and secondary prevention of cardiovascular and renal outcomes in type 2 diabetes: a systematic review and meta-analysis of cardiovascular outcome trials&lt;/title&gt;&lt;secondary-title&gt;Lancet&lt;/secondary-title&gt;&lt;/titles&gt;&lt;periodical&gt;&lt;full-title&gt;Lancet&lt;/full-title&gt;&lt;/periodical&gt;&lt;pages&gt;31-39&lt;/pages&gt;&lt;volume&gt;393&lt;/volume&gt;&lt;number&gt;10166&lt;/number&gt;&lt;dates&gt;&lt;year&gt;2019&lt;/year&gt;&lt;pub-dates&gt;&lt;date&gt;Jan&lt;/date&gt;&lt;/pub-dates&gt;&lt;/dates&gt;&lt;isbn&gt;0140-6736&lt;/isbn&gt;&lt;accession-num&gt;WOS:000454925000030&lt;/accession-num&gt;&lt;urls&gt;&lt;related-urls&gt;&lt;url&gt;&amp;lt;Go to ISI&amp;gt;://WOS:000454925000030&lt;/url&gt;&lt;/related-urls&gt;&lt;/urls&gt;&lt;electronic-resource-num&gt;10.1016/s0140-6736(18)32590-x&lt;/electronic-resource-num&gt;&lt;/record&gt;&lt;/Cite&gt;&lt;/EndNote&gt;</w:instrText>
      </w:r>
      <w:r>
        <w:fldChar w:fldCharType="separate"/>
      </w:r>
      <w:r w:rsidR="009876B7">
        <w:rPr>
          <w:noProof/>
        </w:rPr>
        <w:t>[30]</w:t>
      </w:r>
      <w:r>
        <w:fldChar w:fldCharType="end"/>
      </w:r>
      <w:r>
        <w:t>.</w:t>
      </w:r>
    </w:p>
    <w:p w14:paraId="153E48B0" w14:textId="2207A6BA" w:rsidR="00DC71C1" w:rsidRDefault="00DC71C1" w:rsidP="00967B77">
      <w:pPr>
        <w:shd w:val="clear" w:color="auto" w:fill="FFFFFF"/>
        <w:spacing w:after="143" w:line="240" w:lineRule="auto"/>
        <w:jc w:val="both"/>
      </w:pPr>
      <w:bookmarkStart w:id="2" w:name="_Hlk21308384"/>
      <w:r>
        <w:t xml:space="preserve">Although not fully understood, SGLT2 inhibition caused by dapagliflozin sequentially corrects and effects multiple metabolic and haemodynamic risk factors particularly associated with diabetes and cardiovascular disease </w:t>
      </w:r>
      <w: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wLDE1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FiZHVsLUdoYW5pPC9BdXRob3I+PFll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</w:fldData>
        </w:fldChar>
      </w:r>
      <w:r w:rsidR="00A93367">
        <w:instrText xml:space="preserve"> ADDIN EN.CITE </w:instrText>
      </w:r>
      <w:r w:rsidR="00A93367">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wLDE1XTwvRGlzcGxheVRleHQ+PHJlY29yZD48ZGF0ZXM+PHB1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</w:fldData>
        </w:fldChar>
      </w:r>
      <w:r w:rsidR="00A93367">
        <w:instrText xml:space="preserve"> ADDIN EN.CITE.DATA </w:instrText>
      </w:r>
      <w:r w:rsidR="00A93367">
        <w:fldChar w:fldCharType="end"/>
      </w:r>
      <w:r>
        <w:fldChar w:fldCharType="separate"/>
      </w:r>
      <w:r w:rsidR="00A93367">
        <w:rPr>
          <w:noProof/>
        </w:rPr>
        <w:t>[10,15]</w:t>
      </w:r>
      <w:r>
        <w:fldChar w:fldCharType="end"/>
      </w:r>
      <w:r>
        <w:t>. In addition to plasma glucose reduction,</w:t>
      </w:r>
      <w:r w:rsidRPr="00A8439F">
        <w:rPr>
          <w:rFonts w:ascii="Arial" w:eastAsia="Times New Roman" w:hAnsi="Arial" w:cs="Arial"/>
          <w:color w:val="000000"/>
          <w:sz w:val="19"/>
          <w:szCs w:val="19"/>
          <w:lang w:eastAsia="en-GB"/>
        </w:rPr>
        <w:t xml:space="preserve"> </w:t>
      </w:r>
      <w:r>
        <w:t>g</w:t>
      </w:r>
      <w:r w:rsidRPr="00A8439F">
        <w:t>lucosuria</w:t>
      </w:r>
      <w:r w:rsidRPr="008058BF">
        <w:t xml:space="preserve"> </w:t>
      </w:r>
      <w:r w:rsidRPr="00A8439F">
        <w:t>prod</w:t>
      </w:r>
      <w:r>
        <w:t>uces</w:t>
      </w:r>
      <w:r w:rsidRPr="00A8439F">
        <w:t xml:space="preserve"> a negative </w:t>
      </w:r>
      <w:r w:rsidR="009D7D5B">
        <w:t>energy</w:t>
      </w:r>
      <w:r w:rsidRPr="00A8439F">
        <w:t xml:space="preserve"> balance</w:t>
      </w:r>
      <w:r>
        <w:t xml:space="preserve"> and in combination with</w:t>
      </w:r>
      <w:r w:rsidRPr="00A8439F">
        <w:t xml:space="preserve"> </w:t>
      </w:r>
      <w:r>
        <w:t xml:space="preserve">fluid loss secondary to osmotic diuresis contributes to weight reduction </w:t>
      </w:r>
      <w:r>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AsMzIsMzRdPC9EaXNwbGF5VGV4dD48cmVjb3Jk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</w:fldData>
        </w:fldChar>
      </w:r>
      <w:r w:rsidR="009876B7">
        <w:instrText xml:space="preserve"> ADDIN EN.CITE </w:instrText>
      </w:r>
      <w:r w:rsidR="009876B7">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AsMzIsMzRdPC9EaXNwbGF5VGV4dD48cmVjb3Jk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</w:fldData>
        </w:fldChar>
      </w:r>
      <w:r w:rsidR="009876B7">
        <w:instrText xml:space="preserve"> ADDIN EN.CITE.DATA </w:instrText>
      </w:r>
      <w:r w:rsidR="009876B7">
        <w:fldChar w:fldCharType="end"/>
      </w:r>
      <w:r>
        <w:fldChar w:fldCharType="separate"/>
      </w:r>
      <w:r w:rsidR="009876B7">
        <w:rPr>
          <w:noProof/>
        </w:rPr>
        <w:t>[10,32,34]</w:t>
      </w:r>
      <w:r>
        <w:fldChar w:fldCharType="end"/>
      </w:r>
      <w:r>
        <w:t xml:space="preserve">. Previous studies have shown a total body weight loss of over 2kg in 24 weeks following a combination of dapagliflozin 10mg and metformin </w:t>
      </w:r>
      <w:r>
        <w:fldChar w:fldCharType="begin">
          <w:fldData xml:space="preserve">PEVuZE5vdGU+PENpdGU+PEF1dGhvcj5Cb2xpbmRlcjwvQXV0aG9yPjxZZWFyPjIwMTI8L1llYXI+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</w:fldData>
        </w:fldChar>
      </w:r>
      <w:r w:rsidR="009876B7">
        <w:instrText xml:space="preserve"> ADDIN EN.CITE </w:instrText>
      </w:r>
      <w:r w:rsidR="009876B7">
        <w:fldChar w:fldCharType="begin">
          <w:fldData xml:space="preserve">PEVuZE5vdGU+PENpdGU+PEF1dGhvcj5Cb2xpbmRlcjwvQXV0aG9yPjxZZWFyPjIwMTI8L1llYXI+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</w:fldData>
        </w:fldChar>
      </w:r>
      <w:r w:rsidR="009876B7">
        <w:instrText xml:space="preserve"> ADDIN EN.CITE.DATA </w:instrText>
      </w:r>
      <w:r w:rsidR="009876B7">
        <w:fldChar w:fldCharType="end"/>
      </w:r>
      <w:r>
        <w:fldChar w:fldCharType="separate"/>
      </w:r>
      <w:r w:rsidR="009876B7">
        <w:rPr>
          <w:noProof/>
        </w:rPr>
        <w:t>[34]</w:t>
      </w:r>
      <w:r>
        <w:fldChar w:fldCharType="end"/>
      </w:r>
      <w:r>
        <w:t>. It also promotes urinary excretion of sodium</w:t>
      </w:r>
      <w:r w:rsidR="004B139C">
        <w:t>,</w:t>
      </w:r>
      <w:r>
        <w:t xml:space="preserve"> which in turn reduces plasma volume and blood pressure </w:t>
      </w:r>
      <w:r>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YsMTAsMTVdPC9EaXNwbGF5VGV4dD48cmVjb3JkPjxkYXRlcz48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</w:fldData>
        </w:fldChar>
      </w:r>
      <w:r w:rsidR="00A93367">
        <w:instrText xml:space="preserve"> ADDIN EN.CITE </w:instrText>
      </w:r>
      <w:r w:rsidR="00A93367">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YsMTAsMTVdPC9EaXNwbGF5VGV4dD48cmVjb3JkPjxkYXRlcz48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</w:fldData>
        </w:fldChar>
      </w:r>
      <w:r w:rsidR="00A93367">
        <w:instrText xml:space="preserve"> ADDIN EN.CITE.DATA </w:instrText>
      </w:r>
      <w:r w:rsidR="00A93367">
        <w:fldChar w:fldCharType="end"/>
      </w:r>
      <w:r>
        <w:fldChar w:fldCharType="separate"/>
      </w:r>
      <w:r w:rsidR="00A93367">
        <w:rPr>
          <w:noProof/>
        </w:rPr>
        <w:t>[6,10,15]</w:t>
      </w:r>
      <w:r>
        <w:fldChar w:fldCharType="end"/>
      </w:r>
      <w:r>
        <w:t xml:space="preserve">. Systolic blood pressure has been reduced by 3-5mmHg compared to placebo in those taking </w:t>
      </w:r>
      <w:r w:rsidR="009D7D5B">
        <w:t>d</w:t>
      </w:r>
      <w:r>
        <w:t xml:space="preserve">apagliflozin 10mg </w:t>
      </w:r>
      <w:r>
        <w:fldChar w:fldCharType="begin">
          <w:fldData xml:space="preserve">PEVuZE5vdGU+PENpdGU+PEF1dGhvcj5XaXZpb3R0PC9BdXRob3I+PFllYXI+MjAxODwvWWVhcj48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</w:fldData>
        </w:fldChar>
      </w:r>
      <w:r w:rsidR="009876B7">
        <w:instrText xml:space="preserve"> ADDIN EN.CITE </w:instrText>
      </w:r>
      <w:r w:rsidR="009876B7">
        <w:fldChar w:fldCharType="begin">
          <w:fldData xml:space="preserve">PEVuZE5vdGU+PENpdGU+PEF1dGhvcj5XaXZpb3R0PC9BdXRob3I+PFllYXI+MjAxODwvWWVhcj48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</w:fldData>
        </w:fldChar>
      </w:r>
      <w:r w:rsidR="009876B7">
        <w:instrText xml:space="preserve"> ADDIN EN.CITE.DATA </w:instrText>
      </w:r>
      <w:r w:rsidR="009876B7">
        <w:fldChar w:fldCharType="end"/>
      </w:r>
      <w:r>
        <w:fldChar w:fldCharType="separate"/>
      </w:r>
      <w:r w:rsidR="009876B7">
        <w:rPr>
          <w:noProof/>
        </w:rPr>
        <w:t>[36]</w:t>
      </w:r>
      <w:r>
        <w:fldChar w:fldCharType="end"/>
      </w:r>
      <w:r>
        <w:t xml:space="preserve">. Dapagliflozin is also associated with lowering </w:t>
      </w:r>
      <w:r w:rsidR="00D27969">
        <w:t xml:space="preserve">of </w:t>
      </w:r>
      <w:r>
        <w:t xml:space="preserve">uric acid levels and albuminuria </w:t>
      </w:r>
      <w:r>
        <w:fldChar w:fldCharType="begin"/>
      </w:r>
      <w:r w:rsidR="009876B7">
        <w:instrText xml:space="preserve"> ADDIN EN.CITE &lt;EndNote&gt;&lt;Cite&gt;&lt;Author&gt;Zelniker&lt;/Author&gt;&lt;Year&gt;2019&lt;/Year&gt;&lt;RecNum&gt;10153&lt;/RecNum&gt;&lt;IDText&gt;SGLT2 inhibitors for primary and secondary prevention of cardiovascular and renal outcomes in type 2 diabetes: a systematic review and meta-analysis of cardiovascular outcome trials&lt;/IDText&gt;&lt;DisplayText&gt;[30]&lt;/DisplayText&gt;&lt;record&gt;&lt;rec-number&gt;10153&lt;/rec-number&gt;&lt;foreign-keys&gt;&lt;key app="EN" db-id="9fxzeff5re22rmedez65eavdrewz0s0exw5z" timestamp="1562076886" guid="6e752d5e-c631-4ae2-a1ce-5a7142968c29"&gt;10153&lt;/key&gt;&lt;/foreign-keys&gt;&lt;ref-type name="Journal Article"&gt;17&lt;/ref-type&gt;&lt;contributors&gt;&lt;authors&gt;&lt;author&gt;Zelniker, T. A.&lt;/author&gt;&lt;author&gt;Wiviott, S. D.&lt;/author&gt;&lt;author&gt;Raz, I.&lt;/author&gt;&lt;author&gt;Im, K.&lt;/author&gt;&lt;author&gt;Goodrich, E. L.&lt;/author&gt;&lt;author&gt;Bonaca, M. P.&lt;/author&gt;&lt;author&gt;Mosenzon, O.&lt;/author&gt;&lt;author&gt;Kato, E. T.&lt;/author&gt;&lt;author&gt;Cahn, A.&lt;/author&gt;&lt;author&gt;Furtado, R. H. M.&lt;/author&gt;&lt;author&gt;Bhatt, D. L.&lt;/author&gt;&lt;author&gt;Leiter, L. A.&lt;/author&gt;&lt;author&gt;McGuire, D. K.&lt;/author&gt;&lt;author&gt;Wilding, J. P. H.&lt;/author&gt;&lt;author&gt;Sabatine, M. S.&lt;/author&gt;&lt;/authors&gt;&lt;/contributors&gt;&lt;titles&gt;&lt;title&gt;SGLT2 inhibitors for primary and secondary prevention of cardiovascular and renal outcomes in type 2 diabetes: a systematic review and meta-analysis of cardiovascular outcome trials&lt;/title&gt;&lt;secondary-title&gt;Lancet&lt;/secondary-title&gt;&lt;/titles&gt;&lt;periodical&gt;&lt;full-title&gt;Lancet&lt;/full-title&gt;&lt;/periodical&gt;&lt;pages&gt;31-39&lt;/pages&gt;&lt;volume&gt;393&lt;/volume&gt;&lt;number&gt;10166&lt;/number&gt;&lt;dates&gt;&lt;year&gt;2019&lt;/year&gt;&lt;pub-dates&gt;&lt;date&gt;Jan&lt;/date&gt;&lt;/pub-dates&gt;&lt;/dates&gt;&lt;isbn&gt;0140-6736&lt;/isbn&gt;&lt;accession-num&gt;WOS:000454925000030&lt;/accession-num&gt;&lt;urls&gt;&lt;related-urls&gt;&lt;url&gt;&amp;lt;Go to ISI&amp;gt;://WOS:000454925000030&lt;/url&gt;&lt;/related-urls&gt;&lt;/urls&gt;&lt;electronic-resource-num&gt;10.1016/s0140-6736(18)32590-x&lt;/electronic-resource-num&gt;&lt;/record&gt;&lt;/Cite&gt;&lt;/EndNote&gt;</w:instrText>
      </w:r>
      <w:r>
        <w:fldChar w:fldCharType="separate"/>
      </w:r>
      <w:r w:rsidR="009876B7">
        <w:rPr>
          <w:noProof/>
        </w:rPr>
        <w:t>[30]</w:t>
      </w:r>
      <w:r>
        <w:fldChar w:fldCharType="end"/>
      </w:r>
      <w:r>
        <w:t>.</w:t>
      </w:r>
    </w:p>
    <w:p w14:paraId="1177326D" w14:textId="36C29F40" w:rsidR="00DC71C1" w:rsidRDefault="00DC71C1" w:rsidP="00967B77">
      <w:pPr>
        <w:shd w:val="clear" w:color="auto" w:fill="FFFFFF"/>
        <w:spacing w:after="143" w:line="240" w:lineRule="auto"/>
        <w:jc w:val="both"/>
        <w:rPr>
          <w:b/>
          <w:bCs/>
          <w:u w:val="single"/>
        </w:rPr>
      </w:pPr>
      <w:bookmarkStart w:id="3" w:name="_Hlk21308418"/>
      <w:bookmarkEnd w:id="2"/>
      <w:r w:rsidRPr="007A1C19">
        <w:rPr>
          <w:b/>
          <w:bCs/>
          <w:u w:val="single"/>
        </w:rPr>
        <w:t>Clinical Efficacy of SGLT2</w:t>
      </w:r>
      <w:r w:rsidR="00B919DF">
        <w:rPr>
          <w:b/>
          <w:bCs/>
          <w:u w:val="single"/>
        </w:rPr>
        <w:t xml:space="preserve"> Inhibitors </w:t>
      </w:r>
      <w:r w:rsidRPr="007A1C19">
        <w:rPr>
          <w:b/>
          <w:bCs/>
          <w:u w:val="single"/>
        </w:rPr>
        <w:t xml:space="preserve"> </w:t>
      </w:r>
    </w:p>
    <w:p w14:paraId="2871AB4B" w14:textId="4C62EC80" w:rsidR="00E03A82" w:rsidRDefault="00040E90" w:rsidP="00967B77">
      <w:pPr>
        <w:shd w:val="clear" w:color="auto" w:fill="FFFFFF"/>
        <w:spacing w:after="143" w:line="240" w:lineRule="auto"/>
        <w:jc w:val="both"/>
      </w:pPr>
      <w:r>
        <w:t>Following the controversy surrounding rosiglitazone o</w:t>
      </w:r>
      <w:r w:rsidR="00DC71C1" w:rsidRPr="007137BB">
        <w:t xml:space="preserve">ver a decade ago, the Centre for Drug Evaluation and Research at the Food and Drug Administration (FDA) in the United States published guidance mandating any new glucose lowering drugs intended for the treatment of type two diabetes to </w:t>
      </w:r>
      <w:r w:rsidR="00DC71C1">
        <w:t>rule out</w:t>
      </w:r>
      <w:r w:rsidR="00DC71C1" w:rsidRPr="007137BB">
        <w:t xml:space="preserve"> </w:t>
      </w:r>
      <w:r w:rsidR="00DC71C1">
        <w:t xml:space="preserve">a </w:t>
      </w:r>
      <w:r w:rsidR="00DC71C1" w:rsidRPr="007137BB">
        <w:t>statistically significant unacceptable increase in cardiovascular risk</w:t>
      </w:r>
      <w:r w:rsidR="00DC71C1">
        <w:t xml:space="preserve"> </w:t>
      </w:r>
      <w:r w:rsidR="00DC71C1">
        <w:fldChar w:fldCharType="begin">
          <w:fldData xml:space="preserve">PEVuZE5vdGU+PENpdGU+PEF1dGhvcj5AVVNfRkRBPC9BdXRob3I+PFllYXI+MjAxOTwvWWVhcj48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</w:fldData>
        </w:fldChar>
      </w:r>
      <w:r w:rsidR="009876B7">
        <w:instrText xml:space="preserve"> ADDIN EN.CITE </w:instrText>
      </w:r>
      <w:r w:rsidR="009876B7">
        <w:fldChar w:fldCharType="begin">
          <w:fldData xml:space="preserve">PEVuZE5vdGU+PENpdGU+PEF1dGhvcj5AVVNfRkRBPC9BdXRob3I+PFllYXI+MjAxOTwvWWVhcj48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</w:fldData>
        </w:fldChar>
      </w:r>
      <w:r w:rsidR="009876B7">
        <w:instrText xml:space="preserve"> ADDIN EN.CITE.DATA </w:instrText>
      </w:r>
      <w:r w:rsidR="009876B7">
        <w:fldChar w:fldCharType="end"/>
      </w:r>
      <w:r w:rsidR="00DC71C1">
        <w:fldChar w:fldCharType="separate"/>
      </w:r>
      <w:r w:rsidR="009876B7">
        <w:rPr>
          <w:noProof/>
        </w:rPr>
        <w:t>[24-26]</w:t>
      </w:r>
      <w:r w:rsidR="00DC71C1">
        <w:fldChar w:fldCharType="end"/>
      </w:r>
      <w:r w:rsidR="00DC71C1" w:rsidRPr="007137BB">
        <w:t>.</w:t>
      </w:r>
      <w:r w:rsidR="00E03A82">
        <w:t xml:space="preserve">  </w:t>
      </w:r>
      <w:r w:rsidR="004652A8">
        <w:t xml:space="preserve">Prespecified primary composite endpoint outcomes required for evaluation of cardiovascular risk included </w:t>
      </w:r>
      <w:r w:rsidR="00A356DD">
        <w:t xml:space="preserve">cardiovascular mortality, non-fatal myocardial infarction, and non-fatal stroke </w:t>
      </w:r>
      <w:r w:rsidR="00A356DD">
        <w:fldChar w:fldCharType="begin">
          <w:fldData xml:space="preserve">PEVuZE5vdGU+PENpdGU+PEF1dGhvcj5AVVNfRkRBPC9BdXRob3I+PFllYXI+MjAxOTwvWWVhcj48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</w:fldData>
        </w:fldChar>
      </w:r>
      <w:r w:rsidR="009876B7">
        <w:instrText xml:space="preserve"> ADDIN EN.CITE </w:instrText>
      </w:r>
      <w:r w:rsidR="009876B7">
        <w:fldChar w:fldCharType="begin">
          <w:fldData xml:space="preserve">PEVuZE5vdGU+PENpdGU+PEF1dGhvcj5AVVNfRkRBPC9BdXRob3I+PFllYXI+MjAxOTwvWWVhcj48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</w:fldData>
        </w:fldChar>
      </w:r>
      <w:r w:rsidR="009876B7">
        <w:instrText xml:space="preserve"> ADDIN EN.CITE.DATA </w:instrText>
      </w:r>
      <w:r w:rsidR="009876B7">
        <w:fldChar w:fldCharType="end"/>
      </w:r>
      <w:r w:rsidR="00A356DD">
        <w:fldChar w:fldCharType="separate"/>
      </w:r>
      <w:r w:rsidR="009876B7">
        <w:rPr>
          <w:noProof/>
        </w:rPr>
        <w:t>[25,37]</w:t>
      </w:r>
      <w:r w:rsidR="00A356DD">
        <w:fldChar w:fldCharType="end"/>
      </w:r>
      <w:r w:rsidR="00A356DD">
        <w:t>. This</w:t>
      </w:r>
      <w:r w:rsidR="009D7D5B">
        <w:t xml:space="preserve"> is</w:t>
      </w:r>
      <w:r w:rsidR="00A356DD">
        <w:t xml:space="preserve"> known as the classic 3-point Major Adverse Cardiovascular Events (MACE)</w:t>
      </w:r>
      <w:r w:rsidR="004513D1">
        <w:t xml:space="preserve"> </w:t>
      </w:r>
      <w:r w:rsidR="004513D1">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hdPC9EaXNwbGF5VGV4dD48cmVjb3Jk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</w:fldData>
        </w:fldChar>
      </w:r>
      <w:r w:rsidR="009876B7">
        <w:instrText xml:space="preserve"> ADDIN EN.CITE </w:instrText>
      </w:r>
      <w:r w:rsidR="009876B7">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hdPC9EaXNwbGF5VGV4dD48cmVjb3Jk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</w:fldData>
        </w:fldChar>
      </w:r>
      <w:r w:rsidR="009876B7">
        <w:instrText xml:space="preserve"> ADDIN EN.CITE.DATA </w:instrText>
      </w:r>
      <w:r w:rsidR="009876B7">
        <w:fldChar w:fldCharType="end"/>
      </w:r>
      <w:r w:rsidR="004513D1">
        <w:fldChar w:fldCharType="separate"/>
      </w:r>
      <w:r w:rsidR="009876B7">
        <w:rPr>
          <w:noProof/>
        </w:rPr>
        <w:t>[38]</w:t>
      </w:r>
      <w:r w:rsidR="004513D1">
        <w:fldChar w:fldCharType="end"/>
      </w:r>
      <w:r w:rsidR="00A356DD">
        <w:t xml:space="preserve">. Often other endpoints </w:t>
      </w:r>
      <w:r w:rsidR="004513D1">
        <w:t>are included under the umbrella term of M</w:t>
      </w:r>
      <w:r w:rsidR="001F3BE4">
        <w:t xml:space="preserve">ACE including hospitalisation for heart failure, unstable angina and overall mortality </w:t>
      </w:r>
      <w:r w:rsidR="001F3BE4">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csMzhdPC9EaXNwbGF5VGV4dD48cmVj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</w:fldData>
        </w:fldChar>
      </w:r>
      <w:r w:rsidR="009876B7">
        <w:instrText xml:space="preserve"> ADDIN EN.CITE </w:instrText>
      </w:r>
      <w:r w:rsidR="009876B7">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csMzhdPC9EaXNwbGF5VGV4dD48cmVj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</w:fldData>
        </w:fldChar>
      </w:r>
      <w:r w:rsidR="009876B7">
        <w:instrText xml:space="preserve"> ADDIN EN.CITE.DATA </w:instrText>
      </w:r>
      <w:r w:rsidR="009876B7">
        <w:fldChar w:fldCharType="end"/>
      </w:r>
      <w:r w:rsidR="001F3BE4">
        <w:fldChar w:fldCharType="separate"/>
      </w:r>
      <w:r w:rsidR="009876B7">
        <w:rPr>
          <w:noProof/>
        </w:rPr>
        <w:t>[37,38]</w:t>
      </w:r>
      <w:r w:rsidR="001F3BE4">
        <w:fldChar w:fldCharType="end"/>
      </w:r>
      <w:r w:rsidR="001F3BE4">
        <w:t xml:space="preserve">. More recent trials </w:t>
      </w:r>
      <w:r w:rsidR="009E2A63">
        <w:t xml:space="preserve">use </w:t>
      </w:r>
      <w:r w:rsidR="001F3BE4">
        <w:t xml:space="preserve">the 3-point MACE system, particularly as </w:t>
      </w:r>
      <w:r w:rsidR="009E2A63">
        <w:t xml:space="preserve">different </w:t>
      </w:r>
      <w:r w:rsidR="001F3BE4">
        <w:t>end-points and heterogeneity amongst trials makes comparison of similar studies difficult and superiority is difficult to ascertain</w:t>
      </w:r>
      <w:r w:rsidR="00492E98">
        <w:t xml:space="preserve"> </w:t>
      </w:r>
      <w:r w:rsidR="001F3BE4">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hdPC9EaXNwbGF5VGV4dD48cmVjb3Jk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</w:fldData>
        </w:fldChar>
      </w:r>
      <w:r w:rsidR="009876B7">
        <w:instrText xml:space="preserve"> ADDIN EN.CITE </w:instrText>
      </w:r>
      <w:r w:rsidR="009876B7">
        <w:fldChar w:fldCharType="begin">
          <w:fldData xml:space="preserve">PEVuZE5vdGU+PENpdGU+PEF1dGhvcj5NYXJ4PC9BdXRob3I+PFllYXI+MjAxNzwvWWVhcj48UmVj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</w:fldData>
        </w:fldChar>
      </w:r>
      <w:r w:rsidR="009876B7">
        <w:instrText xml:space="preserve"> ADDIN EN.CITE.DATA </w:instrText>
      </w:r>
      <w:r w:rsidR="009876B7">
        <w:fldChar w:fldCharType="end"/>
      </w:r>
      <w:r w:rsidR="001F3BE4">
        <w:fldChar w:fldCharType="separate"/>
      </w:r>
      <w:r w:rsidR="009876B7">
        <w:rPr>
          <w:noProof/>
        </w:rPr>
        <w:t>[38]</w:t>
      </w:r>
      <w:r w:rsidR="001F3BE4">
        <w:fldChar w:fldCharType="end"/>
      </w:r>
      <w:r w:rsidR="001F3BE4">
        <w:t>. Since the release of FDA guidance in 2008,</w:t>
      </w:r>
      <w:r w:rsidR="00DC71C1" w:rsidRPr="007137BB">
        <w:t xml:space="preserve"> multiple large scale cardiovascular outcome trials </w:t>
      </w:r>
      <w:r w:rsidR="00147D86">
        <w:t>have</w:t>
      </w:r>
      <w:r w:rsidR="00DC71C1" w:rsidRPr="007137BB">
        <w:t xml:space="preserve"> </w:t>
      </w:r>
      <w:r w:rsidR="009E2A63">
        <w:t xml:space="preserve">provided new insights into how the </w:t>
      </w:r>
      <w:r w:rsidR="00DC71C1" w:rsidRPr="007137BB">
        <w:t xml:space="preserve">disease process </w:t>
      </w:r>
      <w:r w:rsidR="009E2A63">
        <w:t xml:space="preserve">can be modified by some treatment approaches, </w:t>
      </w:r>
      <w:r w:rsidR="00DC71C1" w:rsidRPr="007137BB">
        <w:t xml:space="preserve">causing a dramatic shift in therapeutic approach in type </w:t>
      </w:r>
      <w:r w:rsidR="009D7D5B">
        <w:t>2</w:t>
      </w:r>
      <w:r w:rsidR="00DC71C1" w:rsidRPr="007137BB">
        <w:t xml:space="preserve"> diabetes from </w:t>
      </w:r>
      <w:r w:rsidR="009E2A63">
        <w:t xml:space="preserve">a focus on </w:t>
      </w:r>
      <w:r w:rsidR="00DC71C1" w:rsidRPr="007137BB">
        <w:t xml:space="preserve">reducing HbA1c to </w:t>
      </w:r>
      <w:r w:rsidR="009E2A63">
        <w:t xml:space="preserve">recognition of the importance of </w:t>
      </w:r>
      <w:r w:rsidR="00DC71C1" w:rsidRPr="007137BB">
        <w:t>reduc</w:t>
      </w:r>
      <w:r w:rsidR="009E2A63">
        <w:t>ing</w:t>
      </w:r>
      <w:r w:rsidR="00DC71C1" w:rsidRPr="007137BB">
        <w:t xml:space="preserve"> cardiovascular risk </w:t>
      </w:r>
      <w:r w:rsidR="00DC71C1">
        <w:fldChar w:fldCharType="begin">
          <w:fldData xml:space="preserve">PEVuZE5vdGU+PENpdGU+PEF1dGhvcj5aZWxuaWtlcjwvQXV0aG9yPjxZZWFyPjIwMTk8L1llYXI+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</w:fldData>
        </w:fldChar>
      </w:r>
      <w:r w:rsidR="009876B7">
        <w:instrText xml:space="preserve"> ADDIN EN.CITE </w:instrText>
      </w:r>
      <w:r w:rsidR="009876B7">
        <w:fldChar w:fldCharType="begin">
          <w:fldData xml:space="preserve">PEVuZE5vdGU+PENpdGU+PEF1dGhvcj5aZWxuaWtlcjwvQXV0aG9yPjxZZWFyPjIwMTk8L1llYXI+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</w:fldData>
        </w:fldChar>
      </w:r>
      <w:r w:rsidR="009876B7">
        <w:instrText xml:space="preserve"> ADDIN EN.CITE.DATA </w:instrText>
      </w:r>
      <w:r w:rsidR="009876B7">
        <w:fldChar w:fldCharType="end"/>
      </w:r>
      <w:r w:rsidR="00DC71C1">
        <w:fldChar w:fldCharType="separate"/>
      </w:r>
      <w:r w:rsidR="009876B7">
        <w:rPr>
          <w:noProof/>
        </w:rPr>
        <w:t>[29]</w:t>
      </w:r>
      <w:r w:rsidR="00DC71C1">
        <w:fldChar w:fldCharType="end"/>
      </w:r>
      <w:r w:rsidR="00DC71C1" w:rsidRPr="007137BB">
        <w:t xml:space="preserve">. </w:t>
      </w:r>
    </w:p>
    <w:p w14:paraId="445698FE" w14:textId="61C4668D" w:rsidR="006A232E" w:rsidRPr="00881884" w:rsidRDefault="00C1314F" w:rsidP="006A232E">
      <w:pPr>
        <w:shd w:val="clear" w:color="auto" w:fill="FFFFFF"/>
        <w:spacing w:after="143" w:line="240" w:lineRule="auto"/>
        <w:jc w:val="both"/>
      </w:pPr>
      <w:r>
        <w:t xml:space="preserve">Unlike many </w:t>
      </w:r>
      <w:r w:rsidR="009D7D5B">
        <w:t>earlier glucose-lowering drugs</w:t>
      </w:r>
      <w:r>
        <w:t xml:space="preserve">, the associations of </w:t>
      </w:r>
      <w:proofErr w:type="spellStart"/>
      <w:r>
        <w:t>cardiometabolic</w:t>
      </w:r>
      <w:proofErr w:type="spellEnd"/>
      <w:r>
        <w:t xml:space="preserve"> and haemodynamic advantageous characteristics of SGLT2 inhibitor treatment</w:t>
      </w:r>
      <w:r w:rsidR="009E2A63">
        <w:t>,</w:t>
      </w:r>
      <w:r>
        <w:t xml:space="preserve"> a</w:t>
      </w:r>
      <w:r w:rsidR="003B065B">
        <w:t xml:space="preserve">longside </w:t>
      </w:r>
      <w:r>
        <w:t xml:space="preserve">supporting evidence raised the hypothesis that they would reduce the cardiovascular risk in </w:t>
      </w:r>
      <w:r w:rsidR="009E2A63">
        <w:t xml:space="preserve">T2DM </w:t>
      </w:r>
      <w:r>
        <w:t>independent</w:t>
      </w:r>
      <w:r w:rsidR="00EA2806">
        <w:t>ly</w:t>
      </w:r>
      <w:r>
        <w:t xml:space="preserve"> of </w:t>
      </w:r>
      <w:r w:rsidR="009E2A63">
        <w:t>their</w:t>
      </w:r>
      <w:r w:rsidR="00EA2806">
        <w:t xml:space="preserve"> </w:t>
      </w:r>
      <w:r>
        <w:t>glucose</w:t>
      </w:r>
      <w:r w:rsidR="00EA2806">
        <w:t>-lowering</w:t>
      </w:r>
      <w:r>
        <w:t xml:space="preserve"> </w:t>
      </w:r>
      <w:r w:rsidR="00585634">
        <w:t xml:space="preserve">effects </w:t>
      </w:r>
      <w:r w:rsidR="003B065B">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instrText xml:space="preserve"> ADDIN EN.CITE </w:instrText>
      </w:r>
      <w:r w:rsidR="00A93367">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instrText xml:space="preserve"> ADDIN EN.CITE.DATA </w:instrText>
      </w:r>
      <w:r w:rsidR="00A93367">
        <w:fldChar w:fldCharType="end"/>
      </w:r>
      <w:r w:rsidR="003B065B">
        <w:fldChar w:fldCharType="separate"/>
      </w:r>
      <w:r w:rsidR="00A93367">
        <w:rPr>
          <w:noProof/>
        </w:rPr>
        <w:t>[10]</w:t>
      </w:r>
      <w:r w:rsidR="003B065B">
        <w:fldChar w:fldCharType="end"/>
      </w:r>
      <w:r>
        <w:t xml:space="preserve">. This meant that while fulfilling the requirements set out by the FDA, </w:t>
      </w:r>
      <w:r w:rsidR="00D27969">
        <w:t xml:space="preserve">some of </w:t>
      </w:r>
      <w:r>
        <w:t xml:space="preserve">the </w:t>
      </w:r>
      <w:r w:rsidR="00D27969">
        <w:t xml:space="preserve">cardiovascular outcomes trials with </w:t>
      </w:r>
      <w:r>
        <w:t xml:space="preserve">SGLT2i </w:t>
      </w:r>
      <w:proofErr w:type="gramStart"/>
      <w:r>
        <w:t>were</w:t>
      </w:r>
      <w:r w:rsidR="00D27969">
        <w:t xml:space="preserve"> powered</w:t>
      </w:r>
      <w:proofErr w:type="gramEnd"/>
      <w:r w:rsidR="00D27969">
        <w:t xml:space="preserve"> </w:t>
      </w:r>
      <w:r>
        <w:t>for superiority as well as non-inferiority with placebo</w:t>
      </w:r>
      <w:r w:rsidR="00EA2806">
        <w:t xml:space="preserve"> </w:t>
      </w:r>
      <w:r w:rsidR="003B065B">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instrText xml:space="preserve"> ADDIN EN.CITE </w:instrText>
      </w:r>
      <w:r w:rsidR="00A93367">
        <w:fldChar w:fldCharType="begin">
          <w:fldData xml:space="preserve">PEVuZE5vdGU+PENpdGU+PEF1dGhvcj5BYmR1bC1HaGFuaTwvQXV0aG9yPjxZZWFyPjIwMTY8L1ll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</w:fldData>
        </w:fldChar>
      </w:r>
      <w:r w:rsidR="00A93367">
        <w:instrText xml:space="preserve"> ADDIN EN.CITE.DATA </w:instrText>
      </w:r>
      <w:r w:rsidR="00A93367">
        <w:fldChar w:fldCharType="end"/>
      </w:r>
      <w:r w:rsidR="003B065B">
        <w:fldChar w:fldCharType="separate"/>
      </w:r>
      <w:r w:rsidR="00A93367">
        <w:rPr>
          <w:noProof/>
        </w:rPr>
        <w:t>[10]</w:t>
      </w:r>
      <w:r w:rsidR="003B065B">
        <w:fldChar w:fldCharType="end"/>
      </w:r>
      <w:r>
        <w:t xml:space="preserve">. </w:t>
      </w:r>
      <w:r w:rsidR="006A232E" w:rsidRPr="00881884">
        <w:t xml:space="preserve">Prior to the results </w:t>
      </w:r>
      <w:r w:rsidR="00D27969">
        <w:t xml:space="preserve">of </w:t>
      </w:r>
      <w:r w:rsidR="006A232E">
        <w:t>t</w:t>
      </w:r>
      <w:r w:rsidR="006A232E" w:rsidRPr="00C1314F">
        <w:t>he Dapagliflozin Effect on Cardiovascular Evens- Thrombolysis in Myocardial Infarction 58</w:t>
      </w:r>
      <w:r w:rsidR="006A232E">
        <w:t xml:space="preserve"> trial (</w:t>
      </w:r>
      <w:r w:rsidR="006A232E" w:rsidRPr="00C1314F">
        <w:t>DECLARE-TIMI 58</w:t>
      </w:r>
      <w:r w:rsidR="006A232E">
        <w:t>),</w:t>
      </w:r>
      <w:r w:rsidR="006A232E" w:rsidRPr="00881884">
        <w:t xml:space="preserve"> the </w:t>
      </w:r>
      <w:r w:rsidR="00F75EB3">
        <w:t xml:space="preserve">phase 2 and 3 trials with </w:t>
      </w:r>
      <w:r w:rsidR="006A232E" w:rsidRPr="00881884">
        <w:t>dapagliflozin</w:t>
      </w:r>
      <w:r w:rsidR="00F75EB3">
        <w:t xml:space="preserve">, collected information </w:t>
      </w:r>
      <w:r w:rsidR="006A232E" w:rsidRPr="00881884">
        <w:t>on cardiovascular</w:t>
      </w:r>
      <w:r w:rsidR="009E2A63">
        <w:t xml:space="preserve"> </w:t>
      </w:r>
      <w:r w:rsidR="00F75EB3">
        <w:t>events</w:t>
      </w:r>
      <w:r w:rsidR="006A232E" w:rsidRPr="00881884">
        <w:t xml:space="preserve">. </w:t>
      </w:r>
      <w:r w:rsidR="00F75EB3">
        <w:t xml:space="preserve"> </w:t>
      </w:r>
      <w:r w:rsidR="006A232E" w:rsidRPr="00881884">
        <w:t xml:space="preserve">In a meta-analysis investigating cardiovascular outcomes from </w:t>
      </w:r>
      <w:r w:rsidR="00F75EB3">
        <w:t xml:space="preserve">these </w:t>
      </w:r>
      <w:r w:rsidR="006A232E" w:rsidRPr="00881884">
        <w:t>studies there was no suggestion of increased risk for major adverse cardiovascular events</w:t>
      </w:r>
      <w:r w:rsidR="009E2A63">
        <w:t xml:space="preserve">; furthermore, </w:t>
      </w:r>
      <w:r w:rsidR="006A232E" w:rsidRPr="00881884">
        <w:t xml:space="preserve">there was evidence of potential cardiovascular benefit, </w:t>
      </w:r>
      <w:r w:rsidR="006A232E" w:rsidRPr="00881884">
        <w:lastRenderedPageBreak/>
        <w:t xml:space="preserve">particularly </w:t>
      </w:r>
      <w:r w:rsidR="00F72E72">
        <w:t xml:space="preserve">reduction in </w:t>
      </w:r>
      <w:r w:rsidR="006A232E" w:rsidRPr="00881884">
        <w:t xml:space="preserve">hospitalisation for heart failure and a decreased incidence of MI and other MACE events in patients with pre-existing cardiovascular disease </w:t>
      </w:r>
      <w:r w:rsidR="006A232E" w:rsidRPr="00881884">
        <w:fldChar w:fldCharType="begin"/>
      </w:r>
      <w:r w:rsidR="009876B7">
        <w:instrText xml:space="preserve"> ADDIN EN.CITE &lt;EndNote&gt;&lt;Cite&gt;&lt;Author&gt;Zelniker&lt;/Author&gt;&lt;Year&gt;2019&lt;/Year&gt;&lt;RecNum&gt;10153&lt;/RecNum&gt;&lt;IDText&gt;SGLT2 inhibitors for primary and secondary prevention of cardiovascular and renal outcomes in type 2 diabetes: a systematic review and meta-analysis of cardiovascular outcome trials&lt;/IDText&gt;&lt;DisplayText&gt;[30]&lt;/DisplayText&gt;&lt;record&gt;&lt;rec-number&gt;10153&lt;/rec-number&gt;&lt;foreign-keys&gt;&lt;key app="EN" db-id="9fxzeff5re22rmedez65eavdrewz0s0exw5z" timestamp="1562076886" guid="6e752d5e-c631-4ae2-a1ce-5a7142968c29"&gt;10153&lt;/key&gt;&lt;/foreign-keys&gt;&lt;ref-type name="Journal Article"&gt;17&lt;/ref-type&gt;&lt;contributors&gt;&lt;authors&gt;&lt;author&gt;Zelniker, T. A.&lt;/author&gt;&lt;author&gt;Wiviott, S. D.&lt;/author&gt;&lt;author&gt;Raz, I.&lt;/author&gt;&lt;author&gt;Im, K.&lt;/author&gt;&lt;author&gt;Goodrich, E. L.&lt;/author&gt;&lt;author&gt;Bonaca, M. P.&lt;/author&gt;&lt;author&gt;Mosenzon, O.&lt;/author&gt;&lt;author&gt;Kato, E. T.&lt;/author&gt;&lt;author&gt;Cahn, A.&lt;/author&gt;&lt;author&gt;Furtado, R. H. M.&lt;/author&gt;&lt;author&gt;Bhatt, D. L.&lt;/author&gt;&lt;author&gt;Leiter, L. A.&lt;/author&gt;&lt;author&gt;McGuire, D. K.&lt;/author&gt;&lt;author&gt;Wilding, J. P. H.&lt;/author&gt;&lt;author&gt;Sabatine, M. S.&lt;/author&gt;&lt;/authors&gt;&lt;/contributors&gt;&lt;titles&gt;&lt;title&gt;SGLT2 inhibitors for primary and secondary prevention of cardiovascular and renal outcomes in type 2 diabetes: a systematic review and meta-analysis of cardiovascular outcome trials&lt;/title&gt;&lt;secondary-title&gt;Lancet&lt;/secondary-title&gt;&lt;/titles&gt;&lt;periodical&gt;&lt;full-title&gt;Lancet&lt;/full-title&gt;&lt;/periodical&gt;&lt;pages&gt;31-39&lt;/pages&gt;&lt;volume&gt;393&lt;/volume&gt;&lt;number&gt;10166&lt;/number&gt;&lt;dates&gt;&lt;year&gt;2019&lt;/year&gt;&lt;pub-dates&gt;&lt;date&gt;Jan&lt;/date&gt;&lt;/pub-dates&gt;&lt;/dates&gt;&lt;isbn&gt;0140-6736&lt;/isbn&gt;&lt;accession-num&gt;WOS:000454925000030&lt;/accession-num&gt;&lt;urls&gt;&lt;related-urls&gt;&lt;url&gt;&amp;lt;Go to ISI&amp;gt;://WOS:000454925000030&lt;/url&gt;&lt;/related-urls&gt;&lt;/urls&gt;&lt;electronic-resource-num&gt;10.1016/s0140-6736(18)32590-x&lt;/electronic-resource-num&gt;&lt;/record&gt;&lt;/Cite&gt;&lt;/EndNote&gt;</w:instrText>
      </w:r>
      <w:r w:rsidR="006A232E" w:rsidRPr="00881884">
        <w:fldChar w:fldCharType="separate"/>
      </w:r>
      <w:r w:rsidR="009876B7">
        <w:rPr>
          <w:noProof/>
        </w:rPr>
        <w:t>[30]</w:t>
      </w:r>
      <w:r w:rsidR="006A232E" w:rsidRPr="00881884">
        <w:fldChar w:fldCharType="end"/>
      </w:r>
      <w:r w:rsidR="006A232E" w:rsidRPr="00881884">
        <w:t xml:space="preserve">. </w:t>
      </w:r>
    </w:p>
    <w:p w14:paraId="338186E2" w14:textId="00EF60BC" w:rsidR="0032741C" w:rsidRPr="0032741C" w:rsidRDefault="00C1314F" w:rsidP="0075698D">
      <w:pPr>
        <w:shd w:val="clear" w:color="auto" w:fill="FFFFFF"/>
        <w:spacing w:after="143" w:line="240" w:lineRule="auto"/>
        <w:jc w:val="both"/>
      </w:pPr>
      <w:r>
        <w:t>Whilst</w:t>
      </w:r>
      <w:r w:rsidR="006A232E">
        <w:t xml:space="preserve"> the DECLARE</w:t>
      </w:r>
      <w:r w:rsidR="00CD3741">
        <w:t>-TIMI 58</w:t>
      </w:r>
      <w:r w:rsidR="006A232E">
        <w:t xml:space="preserve"> trial</w:t>
      </w:r>
      <w:r>
        <w:t xml:space="preserve"> was</w:t>
      </w:r>
      <w:r w:rsidR="00FF1482">
        <w:t xml:space="preserve"> </w:t>
      </w:r>
      <w:r w:rsidR="003E19F3">
        <w:t>ongoing</w:t>
      </w:r>
      <w:r w:rsidR="00585634">
        <w:t xml:space="preserve">, </w:t>
      </w:r>
      <w:r>
        <w:t xml:space="preserve">two </w:t>
      </w:r>
      <w:r w:rsidR="003E19F3">
        <w:t xml:space="preserve">other </w:t>
      </w:r>
      <w:r>
        <w:t>SGLT2i cardiovascular outcome trials</w:t>
      </w:r>
      <w:r w:rsidR="0043046C">
        <w:t xml:space="preserve"> were published</w:t>
      </w:r>
      <w:r w:rsidR="00EA2806">
        <w:t>, with</w:t>
      </w:r>
      <w:r w:rsidR="003B065B">
        <w:t xml:space="preserve"> </w:t>
      </w:r>
      <w:r w:rsidR="00EA2806">
        <w:t>e</w:t>
      </w:r>
      <w:r w:rsidR="003B065B">
        <w:t>mpagliflozin</w:t>
      </w:r>
      <w:r w:rsidR="005706CB">
        <w:t xml:space="preserve"> (</w:t>
      </w:r>
      <w:r w:rsidR="00EA2806">
        <w:t xml:space="preserve">the </w:t>
      </w:r>
      <w:r w:rsidR="005706CB">
        <w:t>EMPA-REG</w:t>
      </w:r>
      <w:r w:rsidR="00EA2806">
        <w:t xml:space="preserve"> OUTCOME trial</w:t>
      </w:r>
      <w:r w:rsidR="005706CB">
        <w:t xml:space="preserve">) </w:t>
      </w:r>
      <w:r w:rsidR="005706CB">
        <w:fldChar w:fldCharType="begin"/>
      </w:r>
      <w:r w:rsidR="009876B7">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5706CB">
        <w:fldChar w:fldCharType="separate"/>
      </w:r>
      <w:r w:rsidR="009876B7">
        <w:rPr>
          <w:noProof/>
        </w:rPr>
        <w:t>[39]</w:t>
      </w:r>
      <w:r w:rsidR="005706CB">
        <w:fldChar w:fldCharType="end"/>
      </w:r>
      <w:r w:rsidR="003B065B">
        <w:t xml:space="preserve"> and </w:t>
      </w:r>
      <w:r w:rsidR="00EA2806">
        <w:t>c</w:t>
      </w:r>
      <w:r w:rsidR="003B065B">
        <w:t>anagliflozin</w:t>
      </w:r>
      <w:r w:rsidR="005706CB">
        <w:t xml:space="preserve"> (</w:t>
      </w:r>
      <w:r w:rsidR="00EA2806">
        <w:t xml:space="preserve">the </w:t>
      </w:r>
      <w:r w:rsidR="005706CB">
        <w:t>CANVAS</w:t>
      </w:r>
      <w:r w:rsidR="00EA2806">
        <w:t xml:space="preserve"> trials</w:t>
      </w:r>
      <w:r w:rsidR="005706CB">
        <w:t xml:space="preserve">) </w:t>
      </w:r>
      <w:r w:rsidR="005706CB">
        <w:fldChar w:fldCharType="begin"/>
      </w:r>
      <w:r w:rsidR="009876B7">
        <w:instrText xml:space="preserve"> ADDIN EN.CITE &lt;EndNote&gt;&lt;Cite&gt;&lt;Author&gt;Neal&lt;/Author&gt;&lt;Year&gt;2017&lt;/Year&gt;&lt;RecNum&gt;0&lt;/RecNum&gt;&lt;IDText&gt;Canagliflozin and Cardiovascular and Renal Events in Type 2 Diabetes&lt;/IDText&gt;&lt;DisplayText&gt;[40]&lt;/DisplayText&gt;&lt;record&gt;&lt;dates&gt;&lt;pub-dates&gt;&lt;date&gt;2017-06-12&lt;/date&gt;&lt;/pub-dates&gt;&lt;year&gt;2017&lt;/year&gt;&lt;/dates&gt;&lt;keywords&gt;&lt;keyword&gt;world&lt;/keyword&gt;&lt;/keywords&gt;&lt;urls&gt;&lt;related-urls&gt;&lt;url&gt;https://www.nejm.org/doi/full/10.1056/NEJMoa1611925&lt;/url&gt;&lt;/related-urls&gt;&lt;/urls&gt;&lt;work-type&gt;research-article&lt;/work-type&gt;&lt;titles&gt;&lt;title&gt;Canagliflozin and Cardiovascular and Renal Events in Type 2 Diabetes&lt;/title&gt;&lt;secondary-title&gt;http://dx.doi.org/10.1056/NEJMoa1611925&lt;/secondary-title&gt;&lt;/titles&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language&gt;EN&lt;/language&gt;&lt;added-date format="utc"&gt;1552245974&lt;/added-date&gt;&lt;ref-type name="Journal Article"&gt;17&lt;/ref-type&gt;&lt;rec-number&gt;73&lt;/rec-number&gt;&lt;publisher&gt;Massachusetts Medical Society&lt;/publisher&gt;&lt;last-updated-date format="utc"&gt;1552245974&lt;/last-updated-date&gt;&lt;electronic-resource-num&gt;NJ201708173770708&lt;/electronic-resource-num&gt;&lt;/record&gt;&lt;/Cite&gt;&lt;/EndNote&gt;</w:instrText>
      </w:r>
      <w:r w:rsidR="005706CB">
        <w:fldChar w:fldCharType="separate"/>
      </w:r>
      <w:r w:rsidR="009876B7">
        <w:rPr>
          <w:noProof/>
        </w:rPr>
        <w:t>[40]</w:t>
      </w:r>
      <w:r w:rsidR="005706CB">
        <w:fldChar w:fldCharType="end"/>
      </w:r>
      <w:r w:rsidR="003B065B">
        <w:t xml:space="preserve"> respectively</w:t>
      </w:r>
      <w:r w:rsidR="0043046C">
        <w:t>.</w:t>
      </w:r>
      <w:r w:rsidR="00147D86">
        <w:t xml:space="preserve"> </w:t>
      </w:r>
      <w:r w:rsidR="000E1819">
        <w:t>EMPA-REG</w:t>
      </w:r>
      <w:r w:rsidR="005255D1">
        <w:t xml:space="preserve"> </w:t>
      </w:r>
      <w:r w:rsidR="00EA2806">
        <w:t>OUTCOME included</w:t>
      </w:r>
      <w:r w:rsidR="005255D1">
        <w:t xml:space="preserve"> 7020 patients with </w:t>
      </w:r>
      <w:r w:rsidR="009E2A63">
        <w:t xml:space="preserve">T2DM </w:t>
      </w:r>
      <w:r w:rsidR="00F60564">
        <w:t xml:space="preserve">and </w:t>
      </w:r>
      <w:r w:rsidR="005255D1">
        <w:t>established cardiovascular disease</w:t>
      </w:r>
      <w:r w:rsidR="003E19F3">
        <w:t>, randomised to 10mg or 25mg of empagliflozin or placebo</w:t>
      </w:r>
      <w:r w:rsidR="005255D1">
        <w:t xml:space="preserve"> </w:t>
      </w:r>
      <w:r w:rsidR="003E19F3">
        <w:t xml:space="preserve">and followed for a </w:t>
      </w:r>
      <w:r w:rsidR="005255D1">
        <w:t xml:space="preserve">median time of approximately 3 years </w:t>
      </w:r>
      <w:r w:rsidR="005255D1">
        <w:fldChar w:fldCharType="begin"/>
      </w:r>
      <w:r w:rsidR="009876B7">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5255D1">
        <w:fldChar w:fldCharType="separate"/>
      </w:r>
      <w:r w:rsidR="009876B7">
        <w:rPr>
          <w:noProof/>
        </w:rPr>
        <w:t>[39]</w:t>
      </w:r>
      <w:r w:rsidR="005255D1">
        <w:fldChar w:fldCharType="end"/>
      </w:r>
      <w:r w:rsidR="005255D1">
        <w:t xml:space="preserve">.  </w:t>
      </w:r>
      <w:r w:rsidR="00EF0528">
        <w:t>There was a 14% relative risk reduction (RRR) of the 3-point MACE primary outcome in patients on empagliflozin therapy versus placebo</w:t>
      </w:r>
      <w:r w:rsidR="00F5397B">
        <w:t xml:space="preserve"> (</w:t>
      </w:r>
      <w:r w:rsidR="00EF0528">
        <w:t>HR</w:t>
      </w:r>
      <w:r w:rsidR="00F5397B">
        <w:t xml:space="preserve"> 0.86; 95% confidence interval, 0.74 to 0.99; P=0.04 for superiority) </w:t>
      </w:r>
      <w:r w:rsidR="005255D1">
        <w:t xml:space="preserve"> </w:t>
      </w:r>
      <w:r w:rsidR="005255D1">
        <w:fldChar w:fldCharType="begin"/>
      </w:r>
      <w:r w:rsidR="009876B7">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5255D1">
        <w:fldChar w:fldCharType="separate"/>
      </w:r>
      <w:r w:rsidR="009876B7">
        <w:rPr>
          <w:noProof/>
        </w:rPr>
        <w:t>[39]</w:t>
      </w:r>
      <w:r w:rsidR="005255D1">
        <w:fldChar w:fldCharType="end"/>
      </w:r>
      <w:r w:rsidR="005255D1">
        <w:t xml:space="preserve">. </w:t>
      </w:r>
      <w:r w:rsidR="00EF0528">
        <w:t xml:space="preserve">Considerable benefit was seen in the empagliflozin group with respect to cardiovascular mortality (38% RRR),  any-cause death (32% RRR) and </w:t>
      </w:r>
      <w:r w:rsidR="007542C7">
        <w:t xml:space="preserve">hospitalisation secondary to heart failure (35% RRR) </w:t>
      </w:r>
      <w:r w:rsidR="007542C7">
        <w:fldChar w:fldCharType="begin"/>
      </w:r>
      <w:r w:rsidR="009876B7">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7542C7">
        <w:fldChar w:fldCharType="separate"/>
      </w:r>
      <w:r w:rsidR="009876B7">
        <w:rPr>
          <w:noProof/>
        </w:rPr>
        <w:t>[39]</w:t>
      </w:r>
      <w:r w:rsidR="007542C7">
        <w:fldChar w:fldCharType="end"/>
      </w:r>
      <w:r w:rsidR="007542C7">
        <w:t xml:space="preserve">. </w:t>
      </w:r>
      <w:r w:rsidR="00F5397B">
        <w:t>No statistically significant differences were seen with rates of myocardial infarction or stroke</w:t>
      </w:r>
      <w:r w:rsidR="00F60564">
        <w:t xml:space="preserve"> </w:t>
      </w:r>
      <w:r w:rsidR="00F60564">
        <w:fldChar w:fldCharType="begin"/>
      </w:r>
      <w:r w:rsidR="009876B7">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F60564">
        <w:fldChar w:fldCharType="separate"/>
      </w:r>
      <w:r w:rsidR="009876B7">
        <w:rPr>
          <w:noProof/>
        </w:rPr>
        <w:t>[39]</w:t>
      </w:r>
      <w:r w:rsidR="00F60564">
        <w:fldChar w:fldCharType="end"/>
      </w:r>
      <w:r w:rsidR="00F5397B">
        <w:t xml:space="preserve">. </w:t>
      </w:r>
      <w:r w:rsidR="00147D86">
        <w:t xml:space="preserve"> </w:t>
      </w:r>
      <w:r w:rsidR="0049141C">
        <w:t xml:space="preserve">The </w:t>
      </w:r>
      <w:r w:rsidR="002E5F39">
        <w:t xml:space="preserve">CANVAS </w:t>
      </w:r>
      <w:r w:rsidR="0049141C">
        <w:t>trials include</w:t>
      </w:r>
      <w:r w:rsidR="002E5F39">
        <w:t xml:space="preserve">d 10, 142 patients with </w:t>
      </w:r>
      <w:r w:rsidR="009E2A63">
        <w:t xml:space="preserve">T2DM </w:t>
      </w:r>
      <w:r w:rsidR="003D4357">
        <w:fldChar w:fldCharType="begin"/>
      </w:r>
      <w:r w:rsidR="009876B7">
        <w:instrText xml:space="preserve"> ADDIN EN.CITE &lt;EndNote&gt;&lt;Cite&gt;&lt;Author&gt;Neal&lt;/Author&gt;&lt;Year&gt;2017&lt;/Year&gt;&lt;RecNum&gt;0&lt;/RecNum&gt;&lt;IDText&gt;Canagliflozin and Cardiovascular and Renal Events in Type 2 Diabetes&lt;/IDText&gt;&lt;DisplayText&gt;[40]&lt;/DisplayText&gt;&lt;record&gt;&lt;dates&gt;&lt;pub-dates&gt;&lt;date&gt;2017-06-12&lt;/date&gt;&lt;/pub-dates&gt;&lt;year&gt;2017&lt;/year&gt;&lt;/dates&gt;&lt;keywords&gt;&lt;keyword&gt;world&lt;/keyword&gt;&lt;/keywords&gt;&lt;urls&gt;&lt;related-urls&gt;&lt;url&gt;https://www.nejm.org/doi/full/10.1056/NEJMoa1611925&lt;/url&gt;&lt;/related-urls&gt;&lt;/urls&gt;&lt;work-type&gt;research-article&lt;/work-type&gt;&lt;titles&gt;&lt;title&gt;Canagliflozin and Cardiovascular and Renal Events in Type 2 Diabetes&lt;/title&gt;&lt;secondary-title&gt;http://dx.doi.org/10.1056/NEJMoa1611925&lt;/secondary-title&gt;&lt;/titles&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language&gt;EN&lt;/language&gt;&lt;added-date format="utc"&gt;1552245974&lt;/added-date&gt;&lt;ref-type name="Journal Article"&gt;17&lt;/ref-type&gt;&lt;rec-number&gt;73&lt;/rec-number&gt;&lt;publisher&gt;Massachusetts Medical Society&lt;/publisher&gt;&lt;last-updated-date format="utc"&gt;1552245974&lt;/last-updated-date&gt;&lt;electronic-resource-num&gt;NJ201708173770708&lt;/electronic-resource-num&gt;&lt;/record&gt;&lt;/Cite&gt;&lt;/EndNote&gt;</w:instrText>
      </w:r>
      <w:r w:rsidR="003D4357">
        <w:fldChar w:fldCharType="separate"/>
      </w:r>
      <w:r w:rsidR="009876B7">
        <w:rPr>
          <w:noProof/>
        </w:rPr>
        <w:t>[40]</w:t>
      </w:r>
      <w:r w:rsidR="003D4357">
        <w:fldChar w:fldCharType="end"/>
      </w:r>
      <w:r w:rsidR="002E5F39">
        <w:t>. Unlike EMPA-REG</w:t>
      </w:r>
      <w:r w:rsidR="0049141C">
        <w:t xml:space="preserve"> OUTCOME</w:t>
      </w:r>
      <w:r w:rsidR="002E5F39">
        <w:t>, 65.6% of participants had established cardiovascular disease and the remainder were at high risk of cardiovascular disease with multiple risk factors</w:t>
      </w:r>
      <w:r w:rsidR="003D4357">
        <w:t xml:space="preserve"> </w:t>
      </w:r>
      <w:r w:rsidR="003D4357">
        <w:fldChar w:fldCharType="begin"/>
      </w:r>
      <w:r w:rsidR="009876B7">
        <w:instrText xml:space="preserve"> ADDIN EN.CITE &lt;EndNote&gt;&lt;Cite&gt;&lt;Author&gt;Neal&lt;/Author&gt;&lt;Year&gt;2017&lt;/Year&gt;&lt;RecNum&gt;0&lt;/RecNum&gt;&lt;IDText&gt;Canagliflozin and Cardiovascular and Renal Events in Type 2 Diabetes&lt;/IDText&gt;&lt;DisplayText&gt;[40]&lt;/DisplayText&gt;&lt;record&gt;&lt;dates&gt;&lt;pub-dates&gt;&lt;date&gt;2017-06-12&lt;/date&gt;&lt;/pub-dates&gt;&lt;year&gt;2017&lt;/year&gt;&lt;/dates&gt;&lt;keywords&gt;&lt;keyword&gt;world&lt;/keyword&gt;&lt;/keywords&gt;&lt;urls&gt;&lt;related-urls&gt;&lt;url&gt;https://www.nejm.org/doi/full/10.1056/NEJMoa1611925&lt;/url&gt;&lt;/related-urls&gt;&lt;/urls&gt;&lt;work-type&gt;research-article&lt;/work-type&gt;&lt;titles&gt;&lt;title&gt;Canagliflozin and Cardiovascular and Renal Events in Type 2 Diabetes&lt;/title&gt;&lt;secondary-title&gt;http://dx.doi.org/10.1056/NEJMoa1611925&lt;/secondary-title&gt;&lt;/titles&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language&gt;EN&lt;/language&gt;&lt;added-date format="utc"&gt;1552245974&lt;/added-date&gt;&lt;ref-type name="Journal Article"&gt;17&lt;/ref-type&gt;&lt;rec-number&gt;73&lt;/rec-number&gt;&lt;publisher&gt;Massachusetts Medical Society&lt;/publisher&gt;&lt;last-updated-date format="utc"&gt;1552245974&lt;/last-updated-date&gt;&lt;electronic-resource-num&gt;NJ201708173770708&lt;/electronic-resource-num&gt;&lt;/record&gt;&lt;/Cite&gt;&lt;/EndNote&gt;</w:instrText>
      </w:r>
      <w:r w:rsidR="003D4357">
        <w:fldChar w:fldCharType="separate"/>
      </w:r>
      <w:r w:rsidR="009876B7">
        <w:rPr>
          <w:noProof/>
        </w:rPr>
        <w:t>[40]</w:t>
      </w:r>
      <w:r w:rsidR="003D4357">
        <w:fldChar w:fldCharType="end"/>
      </w:r>
      <w:r w:rsidR="002E5F39">
        <w:t xml:space="preserve">. </w:t>
      </w:r>
      <w:r w:rsidR="00CF0D61">
        <w:t>Canagliflozin reduced t</w:t>
      </w:r>
      <w:r w:rsidR="002E5F39" w:rsidRPr="002E5F39">
        <w:t>he</w:t>
      </w:r>
      <w:r w:rsidR="003D4357">
        <w:t xml:space="preserve"> </w:t>
      </w:r>
      <w:r w:rsidR="003D4357" w:rsidRPr="003D4357">
        <w:t>3-point MACE</w:t>
      </w:r>
      <w:r w:rsidR="003D4357">
        <w:t xml:space="preserve"> </w:t>
      </w:r>
      <w:r w:rsidR="002E5F39" w:rsidRPr="002E5F39">
        <w:t>primary outcome</w:t>
      </w:r>
      <w:r w:rsidR="00CF0D61">
        <w:t xml:space="preserve"> by 14%</w:t>
      </w:r>
      <w:r w:rsidR="002E5F39" w:rsidRPr="002E5F39">
        <w:t xml:space="preserve"> </w:t>
      </w:r>
      <w:r w:rsidR="00CF0D61">
        <w:t>(</w:t>
      </w:r>
      <w:r w:rsidR="002E5F39" w:rsidRPr="002E5F39">
        <w:t>hazard ratio, 0.86; 95% confidence interval [CI], 0.75 to 0.97;</w:t>
      </w:r>
      <w:r w:rsidR="003D4357">
        <w:t xml:space="preserve"> </w:t>
      </w:r>
      <w:r w:rsidR="002E5F39" w:rsidRPr="002E5F39">
        <w:t>P=0.02 for superiority)</w:t>
      </w:r>
      <w:r w:rsidR="00B85392">
        <w:fldChar w:fldCharType="begin"/>
      </w:r>
      <w:r w:rsidR="009876B7">
        <w:instrText xml:space="preserve"> ADDIN EN.CITE &lt;EndNote&gt;&lt;Cite&gt;&lt;Author&gt;Neal&lt;/Author&gt;&lt;Year&gt;2017&lt;/Year&gt;&lt;RecNum&gt;0&lt;/RecNum&gt;&lt;IDText&gt;Canagliflozin and Cardiovascular and Renal Events in Type 2 Diabetes&lt;/IDText&gt;&lt;DisplayText&gt;[40]&lt;/DisplayText&gt;&lt;record&gt;&lt;dates&gt;&lt;pub-dates&gt;&lt;date&gt;2017-06-12&lt;/date&gt;&lt;/pub-dates&gt;&lt;year&gt;2017&lt;/year&gt;&lt;/dates&gt;&lt;keywords&gt;&lt;keyword&gt;world&lt;/keyword&gt;&lt;/keywords&gt;&lt;urls&gt;&lt;related-urls&gt;&lt;url&gt;https://www.nejm.org/doi/full/10.1056/NEJMoa1611925&lt;/url&gt;&lt;/related-urls&gt;&lt;/urls&gt;&lt;work-type&gt;research-article&lt;/work-type&gt;&lt;titles&gt;&lt;title&gt;Canagliflozin and Cardiovascular and Renal Events in Type 2 Diabetes&lt;/title&gt;&lt;secondary-title&gt;http://dx.doi.org/10.1056/NEJMoa1611925&lt;/secondary-title&gt;&lt;/titles&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language&gt;EN&lt;/language&gt;&lt;added-date format="utc"&gt;1552245974&lt;/added-date&gt;&lt;ref-type name="Journal Article"&gt;17&lt;/ref-type&gt;&lt;rec-number&gt;73&lt;/rec-number&gt;&lt;publisher&gt;Massachusetts Medical Society&lt;/publisher&gt;&lt;last-updated-date format="utc"&gt;1552245974&lt;/last-updated-date&gt;&lt;electronic-resource-num&gt;NJ201708173770708&lt;/electronic-resource-num&gt;&lt;/record&gt;&lt;/Cite&gt;&lt;/EndNote&gt;</w:instrText>
      </w:r>
      <w:r w:rsidR="00B85392">
        <w:fldChar w:fldCharType="separate"/>
      </w:r>
      <w:r w:rsidR="009876B7">
        <w:rPr>
          <w:noProof/>
        </w:rPr>
        <w:t>[40]</w:t>
      </w:r>
      <w:r w:rsidR="00B85392">
        <w:fldChar w:fldCharType="end"/>
      </w:r>
      <w:r w:rsidR="002E5F39" w:rsidRPr="002E5F39">
        <w:t xml:space="preserve">. </w:t>
      </w:r>
      <w:r w:rsidR="007542C7">
        <w:t xml:space="preserve">It also observed a 33% RRR in heart failure associated hospitalisation </w:t>
      </w:r>
      <w:r w:rsidR="007542C7">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MV08L0Rpc3BsYXlUZXh0PjxyZWNvcmQ+PGRhdGVzPjxwdWItZGF0ZXM+PGRhdGU+MjAxNy0w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</w:fldData>
        </w:fldChar>
      </w:r>
      <w:r w:rsidR="009876B7">
        <w:instrText xml:space="preserve"> ADDIN EN.CITE </w:instrText>
      </w:r>
      <w:r w:rsidR="009876B7">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MV08L0Rpc3BsYXlUZXh0PjxyZWNvcmQ+PGRhdGVzPjxwdWItZGF0ZXM+PGRhdGU+MjAxNy0w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</w:fldData>
        </w:fldChar>
      </w:r>
      <w:r w:rsidR="009876B7">
        <w:instrText xml:space="preserve"> ADDIN EN.CITE.DATA </w:instrText>
      </w:r>
      <w:r w:rsidR="009876B7">
        <w:fldChar w:fldCharType="end"/>
      </w:r>
      <w:r w:rsidR="007542C7">
        <w:fldChar w:fldCharType="separate"/>
      </w:r>
      <w:r w:rsidR="009876B7">
        <w:rPr>
          <w:noProof/>
        </w:rPr>
        <w:t>[40,41]</w:t>
      </w:r>
      <w:r w:rsidR="007542C7">
        <w:fldChar w:fldCharType="end"/>
      </w:r>
      <w:r w:rsidR="007542C7">
        <w:t xml:space="preserve">. </w:t>
      </w:r>
      <w:r w:rsidR="007D594C">
        <w:t xml:space="preserve">No statistically significant reduction in cardiovascular related mortality was </w:t>
      </w:r>
      <w:r w:rsidR="003E19F3">
        <w:t xml:space="preserve">seen </w:t>
      </w:r>
      <w:r w:rsidR="007D594C">
        <w:fldChar w:fldCharType="begin"/>
      </w:r>
      <w:r w:rsidR="009876B7">
        <w:instrText xml:space="preserve"> ADDIN EN.CITE &lt;EndNote&gt;&lt;Cite&gt;&lt;Author&gt;Neal&lt;/Author&gt;&lt;Year&gt;2017&lt;/Year&gt;&lt;RecNum&gt;0&lt;/RecNum&gt;&lt;IDText&gt;Canagliflozin and Cardiovascular and Renal Events in Type 2 Diabetes&lt;/IDText&gt;&lt;DisplayText&gt;[40]&lt;/DisplayText&gt;&lt;record&gt;&lt;dates&gt;&lt;pub-dates&gt;&lt;date&gt;2017-06-12&lt;/date&gt;&lt;/pub-dates&gt;&lt;year&gt;2017&lt;/year&gt;&lt;/dates&gt;&lt;keywords&gt;&lt;keyword&gt;world&lt;/keyword&gt;&lt;/keywords&gt;&lt;urls&gt;&lt;related-urls&gt;&lt;url&gt;https://www.nejm.org/doi/full/10.1056/NEJMoa1611925&lt;/url&gt;&lt;/related-urls&gt;&lt;/urls&gt;&lt;work-type&gt;research-article&lt;/work-type&gt;&lt;titles&gt;&lt;title&gt;Canagliflozin and Cardiovascular and Renal Events in Type 2 Diabetes&lt;/title&gt;&lt;secondary-title&gt;http://dx.doi.org/10.1056/NEJMoa1611925&lt;/secondary-title&gt;&lt;/titles&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language&gt;EN&lt;/language&gt;&lt;added-date format="utc"&gt;1552245974&lt;/added-date&gt;&lt;ref-type name="Journal Article"&gt;17&lt;/ref-type&gt;&lt;rec-number&gt;73&lt;/rec-number&gt;&lt;publisher&gt;Massachusetts Medical Society&lt;/publisher&gt;&lt;last-updated-date format="utc"&gt;1552245974&lt;/last-updated-date&gt;&lt;electronic-resource-num&gt;NJ201708173770708&lt;/electronic-resource-num&gt;&lt;/record&gt;&lt;/Cite&gt;&lt;/EndNote&gt;</w:instrText>
      </w:r>
      <w:r w:rsidR="007D594C">
        <w:fldChar w:fldCharType="separate"/>
      </w:r>
      <w:r w:rsidR="009876B7">
        <w:rPr>
          <w:noProof/>
        </w:rPr>
        <w:t>[40]</w:t>
      </w:r>
      <w:r w:rsidR="007D594C">
        <w:fldChar w:fldCharType="end"/>
      </w:r>
      <w:r w:rsidR="007D594C">
        <w:t xml:space="preserve">. </w:t>
      </w:r>
      <w:r w:rsidR="007542C7">
        <w:t>In both trials, the efficacy of 3-point MACE outcomes was more apparent in patients with pre-existing cardiovascular disease</w:t>
      </w:r>
      <w:r w:rsidR="00A67C0D">
        <w:t xml:space="preserve"> </w:t>
      </w:r>
      <w:r w:rsidR="00A67C0D">
        <w:fldChar w:fldCharType="begin">
          <w:fldData xml:space="preserve">PEVuZE5vdGU+PENpdGU+PEF1dGhvcj5NYWhhZmZleTwvQXV0aG9yPjxZZWFyPjIwMTg8L1llYXI+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==
</w:fldData>
        </w:fldChar>
      </w:r>
      <w:r w:rsidR="009876B7">
        <w:instrText xml:space="preserve"> ADDIN EN.CITE </w:instrText>
      </w:r>
      <w:r w:rsidR="009876B7">
        <w:fldChar w:fldCharType="begin">
          <w:fldData xml:space="preserve">PEVuZE5vdGU+PENpdGU+PEF1dGhvcj5NYWhhZmZleTwvQXV0aG9yPjxZZWFyPjIwMTg8L1llYXI+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==
</w:fldData>
        </w:fldChar>
      </w:r>
      <w:r w:rsidR="009876B7">
        <w:instrText xml:space="preserve"> ADDIN EN.CITE.DATA </w:instrText>
      </w:r>
      <w:r w:rsidR="009876B7">
        <w:fldChar w:fldCharType="end"/>
      </w:r>
      <w:r w:rsidR="00A67C0D">
        <w:fldChar w:fldCharType="separate"/>
      </w:r>
      <w:r w:rsidR="009876B7">
        <w:rPr>
          <w:noProof/>
        </w:rPr>
        <w:t>[42]</w:t>
      </w:r>
      <w:r w:rsidR="00A67C0D">
        <w:fldChar w:fldCharType="end"/>
      </w:r>
      <w:r w:rsidR="00A67C0D">
        <w:t xml:space="preserve">. </w:t>
      </w:r>
      <w:r w:rsidR="004652A8">
        <w:t>On the other hand</w:t>
      </w:r>
      <w:r w:rsidR="00A67C0D">
        <w:t xml:space="preserve">, further sub-analysis of the trials confirmed the reduction of heart failure hospitalisation was beneficial amongst a wide </w:t>
      </w:r>
      <w:r w:rsidR="003E19F3">
        <w:t xml:space="preserve">range </w:t>
      </w:r>
      <w:r w:rsidR="00A67C0D">
        <w:t>of patients including those without established cardiovascular disease</w:t>
      </w:r>
      <w:r w:rsidR="004652A8">
        <w:t xml:space="preserve"> </w:t>
      </w:r>
      <w:r w:rsidR="004652A8">
        <w:fldChar w:fldCharType="begin">
          <w:fldData xml:space="preserve">PEVuZE5vdGU+PENpdGU+PEF1dGhvcj5NYWhhZmZleTwvQXV0aG9yPjxZZWFyPjIwMTg8L1llYXI+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</w:fldData>
        </w:fldChar>
      </w:r>
      <w:r w:rsidR="009876B7">
        <w:instrText xml:space="preserve"> ADDIN EN.CITE </w:instrText>
      </w:r>
      <w:r w:rsidR="009876B7">
        <w:fldChar w:fldCharType="begin">
          <w:fldData xml:space="preserve">PEVuZE5vdGU+PENpdGU+PEF1dGhvcj5NYWhhZmZleTwvQXV0aG9yPjxZZWFyPjIwMTg8L1llYXI+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</w:fldData>
        </w:fldChar>
      </w:r>
      <w:r w:rsidR="009876B7">
        <w:instrText xml:space="preserve"> ADDIN EN.CITE.DATA </w:instrText>
      </w:r>
      <w:r w:rsidR="009876B7">
        <w:fldChar w:fldCharType="end"/>
      </w:r>
      <w:r w:rsidR="004652A8">
        <w:fldChar w:fldCharType="separate"/>
      </w:r>
      <w:r w:rsidR="009876B7">
        <w:rPr>
          <w:noProof/>
        </w:rPr>
        <w:t>[41-43]</w:t>
      </w:r>
      <w:r w:rsidR="004652A8">
        <w:fldChar w:fldCharType="end"/>
      </w:r>
      <w:r w:rsidR="00A67C0D">
        <w:t xml:space="preserve">. </w:t>
      </w:r>
    </w:p>
    <w:p w14:paraId="2F6988AC" w14:textId="222230A6" w:rsidR="00E83EA0" w:rsidRPr="006774B3" w:rsidRDefault="005004CD" w:rsidP="00967B77">
      <w:pPr>
        <w:shd w:val="clear" w:color="auto" w:fill="FFFFFF"/>
        <w:spacing w:after="143" w:line="240" w:lineRule="auto"/>
        <w:jc w:val="both"/>
        <w:rPr>
          <w:b/>
          <w:bCs/>
          <w:u w:val="single"/>
        </w:rPr>
      </w:pPr>
      <w:r>
        <w:rPr>
          <w:b/>
          <w:bCs/>
          <w:u w:val="single"/>
        </w:rPr>
        <w:t>Cardiovascular outcomes with d</w:t>
      </w:r>
      <w:r w:rsidR="006774B3" w:rsidRPr="006774B3">
        <w:rPr>
          <w:b/>
          <w:bCs/>
          <w:u w:val="single"/>
        </w:rPr>
        <w:t>apagliflozin</w:t>
      </w:r>
      <w:r w:rsidR="003E19F3">
        <w:rPr>
          <w:b/>
          <w:bCs/>
          <w:u w:val="single"/>
        </w:rPr>
        <w:t xml:space="preserve"> in the DECLARE </w:t>
      </w:r>
      <w:r w:rsidR="00392A1D">
        <w:rPr>
          <w:b/>
          <w:bCs/>
          <w:u w:val="single"/>
        </w:rPr>
        <w:t>-</w:t>
      </w:r>
      <w:r w:rsidR="003E19F3">
        <w:rPr>
          <w:b/>
          <w:bCs/>
          <w:u w:val="single"/>
        </w:rPr>
        <w:t>TIMI</w:t>
      </w:r>
      <w:r w:rsidR="00392A1D">
        <w:rPr>
          <w:b/>
          <w:bCs/>
          <w:u w:val="single"/>
        </w:rPr>
        <w:t xml:space="preserve"> </w:t>
      </w:r>
      <w:r w:rsidR="003E19F3">
        <w:rPr>
          <w:b/>
          <w:bCs/>
          <w:u w:val="single"/>
        </w:rPr>
        <w:t>58 trial</w:t>
      </w:r>
    </w:p>
    <w:p w14:paraId="70A57682" w14:textId="7D7AB64A" w:rsidR="00FF1482" w:rsidRDefault="00E83EA0" w:rsidP="00967B77">
      <w:pPr>
        <w:shd w:val="clear" w:color="auto" w:fill="FFFFFF"/>
        <w:spacing w:after="143" w:line="240" w:lineRule="auto"/>
        <w:jc w:val="both"/>
      </w:pPr>
      <w:r w:rsidRPr="00DC450B">
        <w:rPr>
          <w:rFonts w:cstheme="minorHAnsi"/>
        </w:rPr>
        <w:t>DECLARE-TIMI 58 was a multicentre</w:t>
      </w:r>
      <w:r w:rsidR="00200050" w:rsidRPr="00DC450B">
        <w:rPr>
          <w:rFonts w:cstheme="minorHAnsi"/>
        </w:rPr>
        <w:t xml:space="preserve">, randomised, double-blind, placebo-controlled, phase 3 trial designed to evaluate the effect of dapagliflozin 10mg once daily on </w:t>
      </w:r>
      <w:r w:rsidR="0075698D">
        <w:rPr>
          <w:rFonts w:cstheme="minorHAnsi"/>
        </w:rPr>
        <w:t xml:space="preserve">cardiovascular outcomes </w:t>
      </w:r>
      <w:r w:rsidR="00200050" w:rsidRPr="00DC450B">
        <w:rPr>
          <w:rFonts w:cstheme="minorHAnsi"/>
        </w:rPr>
        <w:t xml:space="preserve"> </w:t>
      </w:r>
      <w:r w:rsidR="00200050" w:rsidRPr="0049141C">
        <w:rPr>
          <w:rFonts w:cstheme="minorHAnsi"/>
          <w:color w:val="000000"/>
          <w:shd w:val="clear" w:color="auto" w:fill="FFFFFF"/>
        </w:rPr>
        <w:t xml:space="preserve">in patients with type 2 diabetes </w:t>
      </w:r>
      <w:r w:rsidR="0075698D">
        <w:rPr>
          <w:rFonts w:cstheme="minorHAnsi"/>
          <w:color w:val="000000"/>
          <w:shd w:val="clear" w:color="auto" w:fill="FFFFFF"/>
        </w:rPr>
        <w:t>with either established atherosclerotic cardiovascular disease or with risk factors</w:t>
      </w:r>
      <w:r w:rsidR="00200050" w:rsidRPr="0049141C">
        <w:rPr>
          <w:rFonts w:cstheme="minorHAnsi"/>
          <w:color w:val="000000"/>
          <w:shd w:val="clear" w:color="auto" w:fill="FFFFFF"/>
        </w:rPr>
        <w:t xml:space="preserve"> </w:t>
      </w:r>
      <w:r w:rsidR="00200050" w:rsidRPr="00DC450B">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cstheme="minorHAnsi"/>
          <w:color w:val="000000"/>
          <w:shd w:val="clear" w:color="auto" w:fill="FFFFFF"/>
        </w:rPr>
        <w:instrText xml:space="preserve"> ADDIN EN.CITE </w:instrText>
      </w:r>
      <w:r w:rsidR="00A93367">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cstheme="minorHAnsi"/>
          <w:color w:val="000000"/>
          <w:shd w:val="clear" w:color="auto" w:fill="FFFFFF"/>
        </w:rPr>
        <w:instrText xml:space="preserve"> ADDIN EN.CITE.DATA </w:instrText>
      </w:r>
      <w:r w:rsidR="00A93367">
        <w:rPr>
          <w:rFonts w:cstheme="minorHAnsi"/>
          <w:color w:val="000000"/>
          <w:shd w:val="clear" w:color="auto" w:fill="FFFFFF"/>
        </w:rPr>
      </w:r>
      <w:r w:rsidR="00A93367">
        <w:rPr>
          <w:rFonts w:cstheme="minorHAnsi"/>
          <w:color w:val="000000"/>
          <w:shd w:val="clear" w:color="auto" w:fill="FFFFFF"/>
        </w:rPr>
        <w:fldChar w:fldCharType="end"/>
      </w:r>
      <w:r w:rsidR="00200050" w:rsidRPr="00DC450B">
        <w:rPr>
          <w:rFonts w:cstheme="minorHAnsi"/>
          <w:color w:val="000000"/>
          <w:shd w:val="clear" w:color="auto" w:fill="FFFFFF"/>
        </w:rPr>
      </w:r>
      <w:r w:rsidR="00200050" w:rsidRPr="00DC450B">
        <w:rPr>
          <w:rFonts w:cstheme="minorHAnsi"/>
          <w:color w:val="000000"/>
          <w:shd w:val="clear" w:color="auto" w:fill="FFFFFF"/>
        </w:rPr>
        <w:fldChar w:fldCharType="separate"/>
      </w:r>
      <w:r w:rsidR="00A93367">
        <w:rPr>
          <w:rFonts w:cstheme="minorHAnsi"/>
          <w:noProof/>
          <w:color w:val="000000"/>
          <w:shd w:val="clear" w:color="auto" w:fill="FFFFFF"/>
        </w:rPr>
        <w:t>[5]</w:t>
      </w:r>
      <w:r w:rsidR="00200050" w:rsidRPr="00DC450B">
        <w:rPr>
          <w:rFonts w:cstheme="minorHAnsi"/>
          <w:color w:val="000000"/>
          <w:shd w:val="clear" w:color="auto" w:fill="FFFFFF"/>
        </w:rPr>
        <w:fldChar w:fldCharType="end"/>
      </w:r>
      <w:r w:rsidR="00200050" w:rsidRPr="0049141C">
        <w:rPr>
          <w:rFonts w:cstheme="minorHAnsi"/>
          <w:color w:val="000000"/>
          <w:shd w:val="clear" w:color="auto" w:fill="FFFFFF"/>
        </w:rPr>
        <w:t xml:space="preserve">. The trial </w:t>
      </w:r>
      <w:r w:rsidR="0075698D">
        <w:rPr>
          <w:rFonts w:cstheme="minorHAnsi"/>
          <w:color w:val="000000"/>
          <w:shd w:val="clear" w:color="auto" w:fill="FFFFFF"/>
        </w:rPr>
        <w:t xml:space="preserve">was originally designed </w:t>
      </w:r>
      <w:r w:rsidR="009E2A63">
        <w:rPr>
          <w:rFonts w:cstheme="minorHAnsi"/>
          <w:color w:val="000000"/>
          <w:shd w:val="clear" w:color="auto" w:fill="FFFFFF"/>
        </w:rPr>
        <w:t xml:space="preserve">with the primary </w:t>
      </w:r>
      <w:r w:rsidR="00200050" w:rsidRPr="0049141C">
        <w:rPr>
          <w:rFonts w:cstheme="minorHAnsi"/>
          <w:color w:val="000000"/>
          <w:shd w:val="clear" w:color="auto" w:fill="FFFFFF"/>
        </w:rPr>
        <w:t xml:space="preserve">hypothesis that dapagliflozin does not increase incidence of MACE and </w:t>
      </w:r>
      <w:r w:rsidR="007B3A8C" w:rsidRPr="0049141C">
        <w:rPr>
          <w:rFonts w:cstheme="minorHAnsi"/>
          <w:color w:val="000000"/>
          <w:shd w:val="clear" w:color="auto" w:fill="FFFFFF"/>
        </w:rPr>
        <w:t>will reduce</w:t>
      </w:r>
      <w:r w:rsidR="0075698D">
        <w:rPr>
          <w:rFonts w:cstheme="minorHAnsi"/>
          <w:color w:val="000000"/>
          <w:shd w:val="clear" w:color="auto" w:fill="FFFFFF"/>
        </w:rPr>
        <w:t xml:space="preserve"> the</w:t>
      </w:r>
      <w:r w:rsidR="007B3A8C" w:rsidRPr="0049141C">
        <w:rPr>
          <w:rFonts w:cstheme="minorHAnsi"/>
          <w:color w:val="000000"/>
          <w:shd w:val="clear" w:color="auto" w:fill="FFFFFF"/>
        </w:rPr>
        <w:t xml:space="preserve"> incidence of cardiovascular events </w:t>
      </w:r>
      <w:r w:rsidR="007B3A8C" w:rsidRPr="00DC450B">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SwzNl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V2l2aW90dDwvQXV0aG9y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</w:fldData>
        </w:fldChar>
      </w:r>
      <w:r w:rsidR="009876B7">
        <w:rPr>
          <w:rFonts w:cstheme="minorHAnsi"/>
          <w:color w:val="000000"/>
          <w:shd w:val="clear" w:color="auto" w:fill="FFFFFF"/>
        </w:rPr>
        <w:instrText xml:space="preserve"> ADDIN EN.CITE </w:instrText>
      </w:r>
      <w:r w:rsidR="009876B7">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SwzNl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V2l2aW90dDwvQXV0aG9y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</w:fldData>
        </w:fldChar>
      </w:r>
      <w:r w:rsidR="009876B7">
        <w:rPr>
          <w:rFonts w:cstheme="minorHAnsi"/>
          <w:color w:val="000000"/>
          <w:shd w:val="clear" w:color="auto" w:fill="FFFFFF"/>
        </w:rPr>
        <w:instrText xml:space="preserve"> ADDIN EN.CITE.DATA </w:instrText>
      </w:r>
      <w:r w:rsidR="009876B7">
        <w:rPr>
          <w:rFonts w:cstheme="minorHAnsi"/>
          <w:color w:val="000000"/>
          <w:shd w:val="clear" w:color="auto" w:fill="FFFFFF"/>
        </w:rPr>
      </w:r>
      <w:r w:rsidR="009876B7">
        <w:rPr>
          <w:rFonts w:cstheme="minorHAnsi"/>
          <w:color w:val="000000"/>
          <w:shd w:val="clear" w:color="auto" w:fill="FFFFFF"/>
        </w:rPr>
        <w:fldChar w:fldCharType="end"/>
      </w:r>
      <w:r w:rsidR="007B3A8C" w:rsidRPr="00DC450B">
        <w:rPr>
          <w:rFonts w:cstheme="minorHAnsi"/>
          <w:color w:val="000000"/>
          <w:shd w:val="clear" w:color="auto" w:fill="FFFFFF"/>
        </w:rPr>
        <w:fldChar w:fldCharType="separate"/>
      </w:r>
      <w:r w:rsidR="009876B7">
        <w:rPr>
          <w:rFonts w:cstheme="minorHAnsi"/>
          <w:noProof/>
          <w:color w:val="000000"/>
          <w:shd w:val="clear" w:color="auto" w:fill="FFFFFF"/>
        </w:rPr>
        <w:t>[5,36]</w:t>
      </w:r>
      <w:r w:rsidR="007B3A8C" w:rsidRPr="00DC450B">
        <w:rPr>
          <w:rFonts w:cstheme="minorHAnsi"/>
          <w:color w:val="000000"/>
          <w:shd w:val="clear" w:color="auto" w:fill="FFFFFF"/>
        </w:rPr>
        <w:fldChar w:fldCharType="end"/>
      </w:r>
      <w:r w:rsidR="007B3A8C" w:rsidRPr="0049141C">
        <w:rPr>
          <w:rFonts w:cstheme="minorHAnsi"/>
          <w:color w:val="000000"/>
          <w:shd w:val="clear" w:color="auto" w:fill="FFFFFF"/>
        </w:rPr>
        <w:t xml:space="preserve">. </w:t>
      </w:r>
      <w:r w:rsidR="00572A78" w:rsidRPr="00DC450B">
        <w:rPr>
          <w:rFonts w:eastAsia="Times New Roman" w:cstheme="minorHAnsi"/>
          <w:color w:val="000000"/>
          <w:lang w:eastAsia="en-GB"/>
        </w:rPr>
        <w:t>As described previously, published data from the EMPA-REG study revealed significant benefit with regards to RRR of hospitalisation secondary to heart failure and cardiovascular related death</w:t>
      </w:r>
      <w:r w:rsidR="00572A78" w:rsidRPr="00DC450B">
        <w:rPr>
          <w:rFonts w:eastAsia="Times New Roman" w:cstheme="minorHAnsi"/>
          <w:color w:val="000000"/>
          <w:lang w:eastAsia="en-GB"/>
        </w:rPr>
        <w:fldChar w:fldCharType="begin"/>
      </w:r>
      <w:r w:rsidR="009876B7">
        <w:rPr>
          <w:rFonts w:eastAsia="Times New Roman" w:cstheme="minorHAnsi"/>
          <w:color w:val="000000"/>
          <w:lang w:eastAsia="en-GB"/>
        </w:rPr>
        <w:instrText xml:space="preserve"> ADDIN EN.CITE &lt;EndNote&gt;&lt;Cite&gt;&lt;Author&gt;Zinman&lt;/Author&gt;&lt;Year&gt;2015&lt;/Year&gt;&lt;RecNum&gt;0&lt;/RecNum&gt;&lt;IDText&gt;Empagliflozin, Cardiovascular Outcomes, and Mortality in Type 2 Diabetes&lt;/IDText&gt;&lt;DisplayText&gt;[39]&lt;/DisplayText&gt;&lt;record&gt;&lt;dates&gt;&lt;pub-dates&gt;&lt;date&gt;2015-11-25&lt;/date&gt;&lt;/pub-dates&gt;&lt;year&gt;2015&lt;/year&gt;&lt;/dates&gt;&lt;keywords&gt;&lt;keyword&gt;world&lt;/keyword&gt;&lt;/keywords&gt;&lt;urls&gt;&lt;related-urls&gt;&lt;url&gt;https://www.nejm.org/doi/full/10.1056/NEJMoa1504720&lt;/url&gt;&lt;/related-urls&gt;&lt;/urls&gt;&lt;work-type&gt;research-article&lt;/work-type&gt;&lt;titles&gt;&lt;title&gt;Empagliflozin, Cardiovascular Outcomes, and Mortality in Type 2 Diabetes&lt;/title&gt;&lt;secondary-title&gt;http://dx.doi.org/10.1056/NEJMoa1504720&lt;/secondary-title&gt;&lt;/titles&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language&gt;EN&lt;/language&gt;&lt;added-date format="utc"&gt;1569962020&lt;/added-date&gt;&lt;ref-type name="Journal Article"&gt;17&lt;/ref-type&gt;&lt;rec-number&gt;107&lt;/rec-number&gt;&lt;publisher&gt;Massachusetts Medical Society&lt;/publisher&gt;&lt;last-updated-date format="utc"&gt;1569962020&lt;/last-updated-date&gt;&lt;electronic-resource-num&gt;NJ201511263732207&lt;/electronic-resource-num&gt;&lt;/record&gt;&lt;/Cite&gt;&lt;/EndNote&gt;</w:instrText>
      </w:r>
      <w:r w:rsidR="00572A78" w:rsidRPr="00DC450B">
        <w:rPr>
          <w:rFonts w:eastAsia="Times New Roman" w:cstheme="minorHAnsi"/>
          <w:color w:val="000000"/>
          <w:lang w:eastAsia="en-GB"/>
        </w:rPr>
        <w:fldChar w:fldCharType="separate"/>
      </w:r>
      <w:r w:rsidR="009876B7">
        <w:rPr>
          <w:rFonts w:eastAsia="Times New Roman" w:cstheme="minorHAnsi"/>
          <w:noProof/>
          <w:color w:val="000000"/>
          <w:lang w:eastAsia="en-GB"/>
        </w:rPr>
        <w:t>[39]</w:t>
      </w:r>
      <w:r w:rsidR="00572A78" w:rsidRPr="00DC450B">
        <w:rPr>
          <w:rFonts w:eastAsia="Times New Roman" w:cstheme="minorHAnsi"/>
          <w:color w:val="000000"/>
          <w:lang w:eastAsia="en-GB"/>
        </w:rPr>
        <w:fldChar w:fldCharType="end"/>
      </w:r>
      <w:r w:rsidR="00572A78" w:rsidRPr="00DC450B">
        <w:rPr>
          <w:rFonts w:eastAsia="Times New Roman" w:cstheme="minorHAnsi"/>
          <w:color w:val="000000"/>
          <w:lang w:eastAsia="en-GB"/>
        </w:rPr>
        <w:t xml:space="preserve">.  In response, the primary outcome </w:t>
      </w:r>
      <w:proofErr w:type="gramStart"/>
      <w:r w:rsidR="00572A78" w:rsidRPr="00DC450B">
        <w:rPr>
          <w:rFonts w:eastAsia="Times New Roman" w:cstheme="minorHAnsi"/>
          <w:color w:val="000000"/>
          <w:lang w:eastAsia="en-GB"/>
        </w:rPr>
        <w:t>was amended</w:t>
      </w:r>
      <w:proofErr w:type="gramEnd"/>
      <w:r w:rsidR="00572A78" w:rsidRPr="00DC450B">
        <w:rPr>
          <w:rFonts w:eastAsia="Times New Roman" w:cstheme="minorHAnsi"/>
          <w:color w:val="000000"/>
          <w:lang w:eastAsia="en-GB"/>
        </w:rPr>
        <w:t xml:space="preserve"> to include hospitalisation due to heart failure</w:t>
      </w:r>
      <w:r w:rsidR="0049141C">
        <w:rPr>
          <w:rFonts w:eastAsia="Times New Roman" w:cstheme="minorHAnsi"/>
          <w:color w:val="000000"/>
          <w:lang w:eastAsia="en-GB"/>
        </w:rPr>
        <w:t xml:space="preserve"> and cardiovascular death</w:t>
      </w:r>
      <w:r w:rsidR="006774B3" w:rsidRPr="00DC450B">
        <w:rPr>
          <w:rFonts w:eastAsia="Times New Roman" w:cstheme="minorHAnsi"/>
          <w:color w:val="000000"/>
          <w:lang w:eastAsia="en-GB"/>
        </w:rPr>
        <w:t xml:space="preserve"> and thus there were two </w:t>
      </w:r>
      <w:r w:rsidR="0049141C">
        <w:rPr>
          <w:rFonts w:eastAsia="Times New Roman" w:cstheme="minorHAnsi"/>
          <w:color w:val="000000"/>
          <w:lang w:eastAsia="en-GB"/>
        </w:rPr>
        <w:t>co-</w:t>
      </w:r>
      <w:r w:rsidR="006774B3" w:rsidRPr="00DC450B">
        <w:rPr>
          <w:rFonts w:eastAsia="Times New Roman" w:cstheme="minorHAnsi"/>
          <w:color w:val="000000"/>
          <w:lang w:eastAsia="en-GB"/>
        </w:rPr>
        <w:t>primary endpoints</w:t>
      </w:r>
      <w:r w:rsidR="0049141C">
        <w:rPr>
          <w:rFonts w:eastAsia="Times New Roman" w:cstheme="minorHAnsi"/>
          <w:color w:val="000000"/>
          <w:lang w:eastAsia="en-GB"/>
        </w:rPr>
        <w:t xml:space="preserve">; MACE and the composite of hospitalisation for heart failure and cardiovascular death </w:t>
      </w:r>
      <w:r w:rsidR="00572A78" w:rsidRPr="00881884">
        <w:rPr>
          <w:rFonts w:eastAsia="Times New Roman" w:cstheme="minorHAnsi"/>
          <w:color w:val="000000"/>
          <w:lang w:eastAsia="en-GB"/>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eastAsia="Times New Roman" w:cstheme="minorHAnsi"/>
          <w:color w:val="000000"/>
          <w:lang w:eastAsia="en-GB"/>
        </w:rPr>
        <w:instrText xml:space="preserve"> ADDIN EN.CITE </w:instrText>
      </w:r>
      <w:r w:rsidR="00A93367">
        <w:rPr>
          <w:rFonts w:eastAsia="Times New Roman" w:cstheme="minorHAnsi"/>
          <w:color w:val="000000"/>
          <w:lang w:eastAsia="en-GB"/>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eastAsia="Times New Roman" w:cstheme="minorHAnsi"/>
          <w:color w:val="000000"/>
          <w:lang w:eastAsia="en-GB"/>
        </w:rPr>
        <w:instrText xml:space="preserve"> ADDIN EN.CITE.DATA </w:instrText>
      </w:r>
      <w:r w:rsidR="00A93367">
        <w:rPr>
          <w:rFonts w:eastAsia="Times New Roman" w:cstheme="minorHAnsi"/>
          <w:color w:val="000000"/>
          <w:lang w:eastAsia="en-GB"/>
        </w:rPr>
      </w:r>
      <w:r w:rsidR="00A93367">
        <w:rPr>
          <w:rFonts w:eastAsia="Times New Roman" w:cstheme="minorHAnsi"/>
          <w:color w:val="000000"/>
          <w:lang w:eastAsia="en-GB"/>
        </w:rPr>
        <w:fldChar w:fldCharType="end"/>
      </w:r>
      <w:r w:rsidR="00572A78" w:rsidRPr="00881884">
        <w:rPr>
          <w:rFonts w:eastAsia="Times New Roman" w:cstheme="minorHAnsi"/>
          <w:color w:val="000000"/>
          <w:lang w:eastAsia="en-GB"/>
        </w:rPr>
      </w:r>
      <w:r w:rsidR="00572A78" w:rsidRPr="00881884">
        <w:rPr>
          <w:rFonts w:eastAsia="Times New Roman" w:cstheme="minorHAnsi"/>
          <w:color w:val="000000"/>
          <w:lang w:eastAsia="en-GB"/>
        </w:rPr>
        <w:fldChar w:fldCharType="separate"/>
      </w:r>
      <w:r w:rsidR="00A93367">
        <w:rPr>
          <w:rFonts w:eastAsia="Times New Roman" w:cstheme="minorHAnsi"/>
          <w:noProof/>
          <w:color w:val="000000"/>
          <w:lang w:eastAsia="en-GB"/>
        </w:rPr>
        <w:t>[5]</w:t>
      </w:r>
      <w:r w:rsidR="00572A78" w:rsidRPr="00881884">
        <w:rPr>
          <w:rFonts w:eastAsia="Times New Roman" w:cstheme="minorHAnsi"/>
          <w:color w:val="000000"/>
          <w:lang w:eastAsia="en-GB"/>
        </w:rPr>
        <w:fldChar w:fldCharType="end"/>
      </w:r>
      <w:r w:rsidR="00572A78" w:rsidRPr="00881884">
        <w:rPr>
          <w:rFonts w:eastAsia="Times New Roman" w:cstheme="minorHAnsi"/>
          <w:color w:val="000000"/>
          <w:lang w:eastAsia="en-GB"/>
        </w:rPr>
        <w:t xml:space="preserve">.  </w:t>
      </w:r>
      <w:r w:rsidR="007B3A8C" w:rsidRPr="0049141C">
        <w:rPr>
          <w:rFonts w:cstheme="minorHAnsi"/>
          <w:color w:val="000000"/>
          <w:shd w:val="clear" w:color="auto" w:fill="FFFFFF"/>
        </w:rPr>
        <w:t>Secondary outcome measures included t</w:t>
      </w:r>
      <w:r w:rsidR="007B3A8C" w:rsidRPr="00881884">
        <w:rPr>
          <w:rFonts w:eastAsia="Times New Roman" w:cstheme="minorHAnsi"/>
          <w:color w:val="000000"/>
          <w:lang w:eastAsia="en-GB"/>
        </w:rPr>
        <w:t xml:space="preserve">ime to all-cause mortality and time to first event of renal composite endpoint (confirmed sustained ≥40% decrease in eGFR to eGFR &lt;60 ml/min/1.73m2 and/or ESRD and/or renal or CV death) within a time frame of up to 6 years </w:t>
      </w:r>
      <w:r w:rsidR="007B3A8C" w:rsidRPr="00881884">
        <w:rPr>
          <w:rFonts w:eastAsia="Times New Roman" w:cstheme="minorHAnsi"/>
          <w:color w:val="000000"/>
          <w:lang w:eastAsia="en-GB"/>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eastAsia="Times New Roman" w:cstheme="minorHAnsi"/>
          <w:color w:val="000000"/>
          <w:lang w:eastAsia="en-GB"/>
        </w:rPr>
        <w:instrText xml:space="preserve"> ADDIN EN.CITE </w:instrText>
      </w:r>
      <w:r w:rsidR="00A93367">
        <w:rPr>
          <w:rFonts w:eastAsia="Times New Roman" w:cstheme="minorHAnsi"/>
          <w:color w:val="000000"/>
          <w:lang w:eastAsia="en-GB"/>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eastAsia="Times New Roman" w:cstheme="minorHAnsi"/>
          <w:color w:val="000000"/>
          <w:lang w:eastAsia="en-GB"/>
        </w:rPr>
        <w:instrText xml:space="preserve"> ADDIN EN.CITE.DATA </w:instrText>
      </w:r>
      <w:r w:rsidR="00A93367">
        <w:rPr>
          <w:rFonts w:eastAsia="Times New Roman" w:cstheme="minorHAnsi"/>
          <w:color w:val="000000"/>
          <w:lang w:eastAsia="en-GB"/>
        </w:rPr>
      </w:r>
      <w:r w:rsidR="00A93367">
        <w:rPr>
          <w:rFonts w:eastAsia="Times New Roman" w:cstheme="minorHAnsi"/>
          <w:color w:val="000000"/>
          <w:lang w:eastAsia="en-GB"/>
        </w:rPr>
        <w:fldChar w:fldCharType="end"/>
      </w:r>
      <w:r w:rsidR="007B3A8C" w:rsidRPr="00881884">
        <w:rPr>
          <w:rFonts w:eastAsia="Times New Roman" w:cstheme="minorHAnsi"/>
          <w:color w:val="000000"/>
          <w:lang w:eastAsia="en-GB"/>
        </w:rPr>
      </w:r>
      <w:r w:rsidR="007B3A8C" w:rsidRPr="00881884">
        <w:rPr>
          <w:rFonts w:eastAsia="Times New Roman" w:cstheme="minorHAnsi"/>
          <w:color w:val="000000"/>
          <w:lang w:eastAsia="en-GB"/>
        </w:rPr>
        <w:fldChar w:fldCharType="separate"/>
      </w:r>
      <w:r w:rsidR="00A93367">
        <w:rPr>
          <w:rFonts w:eastAsia="Times New Roman" w:cstheme="minorHAnsi"/>
          <w:noProof/>
          <w:color w:val="000000"/>
          <w:lang w:eastAsia="en-GB"/>
        </w:rPr>
        <w:t>[5]</w:t>
      </w:r>
      <w:r w:rsidR="007B3A8C" w:rsidRPr="00881884">
        <w:rPr>
          <w:rFonts w:eastAsia="Times New Roman" w:cstheme="minorHAnsi"/>
          <w:color w:val="000000"/>
          <w:lang w:eastAsia="en-GB"/>
        </w:rPr>
        <w:fldChar w:fldCharType="end"/>
      </w:r>
      <w:r w:rsidR="007B3A8C" w:rsidRPr="00881884">
        <w:rPr>
          <w:rFonts w:eastAsia="Times New Roman" w:cstheme="minorHAnsi"/>
          <w:color w:val="000000"/>
          <w:lang w:eastAsia="en-GB"/>
        </w:rPr>
        <w:t xml:space="preserve">. </w:t>
      </w:r>
      <w:r w:rsidR="00572A78" w:rsidRPr="00881884">
        <w:rPr>
          <w:rFonts w:eastAsia="Times New Roman" w:cstheme="minorHAnsi"/>
          <w:color w:val="000000"/>
          <w:lang w:eastAsia="en-GB"/>
        </w:rPr>
        <w:t xml:space="preserve"> From 2013 to 2018</w:t>
      </w:r>
      <w:r w:rsidR="00262147" w:rsidRPr="00881884">
        <w:rPr>
          <w:rFonts w:eastAsia="Times New Roman" w:cstheme="minorHAnsi"/>
          <w:color w:val="000000"/>
          <w:lang w:eastAsia="en-GB"/>
        </w:rPr>
        <w:t xml:space="preserve"> (median of 4.2 years)</w:t>
      </w:r>
      <w:r w:rsidR="00572A78" w:rsidRPr="00881884">
        <w:rPr>
          <w:rFonts w:eastAsia="Times New Roman" w:cstheme="minorHAnsi"/>
          <w:color w:val="000000"/>
          <w:lang w:eastAsia="en-GB"/>
        </w:rPr>
        <w:t xml:space="preserve">, </w:t>
      </w:r>
      <w:r w:rsidR="007B3A8C" w:rsidRPr="0049141C">
        <w:rPr>
          <w:rFonts w:cstheme="minorHAnsi"/>
          <w:color w:val="000000"/>
          <w:shd w:val="clear" w:color="auto" w:fill="FFFFFF"/>
        </w:rPr>
        <w:t>17</w:t>
      </w:r>
      <w:r w:rsidR="00572A78" w:rsidRPr="0049141C">
        <w:rPr>
          <w:rFonts w:cstheme="minorHAnsi"/>
          <w:color w:val="000000"/>
          <w:shd w:val="clear" w:color="auto" w:fill="FFFFFF"/>
        </w:rPr>
        <w:t>,</w:t>
      </w:r>
      <w:r w:rsidR="007B3A8C" w:rsidRPr="0049141C">
        <w:rPr>
          <w:rFonts w:cstheme="minorHAnsi"/>
          <w:color w:val="000000"/>
          <w:shd w:val="clear" w:color="auto" w:fill="FFFFFF"/>
        </w:rPr>
        <w:t>1</w:t>
      </w:r>
      <w:r w:rsidR="006774B3" w:rsidRPr="0049141C">
        <w:rPr>
          <w:rFonts w:cstheme="minorHAnsi"/>
          <w:color w:val="000000"/>
          <w:shd w:val="clear" w:color="auto" w:fill="FFFFFF"/>
        </w:rPr>
        <w:t>6</w:t>
      </w:r>
      <w:r w:rsidR="007B3A8C" w:rsidRPr="0049141C">
        <w:rPr>
          <w:rFonts w:cstheme="minorHAnsi"/>
          <w:color w:val="000000"/>
          <w:shd w:val="clear" w:color="auto" w:fill="FFFFFF"/>
        </w:rPr>
        <w:t>0 participants</w:t>
      </w:r>
      <w:r w:rsidR="00572A78" w:rsidRPr="0049141C">
        <w:rPr>
          <w:rFonts w:cstheme="minorHAnsi"/>
          <w:color w:val="000000"/>
          <w:shd w:val="clear" w:color="auto" w:fill="FFFFFF"/>
        </w:rPr>
        <w:t xml:space="preserve"> with type </w:t>
      </w:r>
      <w:r w:rsidR="0049141C">
        <w:rPr>
          <w:rFonts w:cstheme="minorHAnsi"/>
          <w:color w:val="000000"/>
          <w:shd w:val="clear" w:color="auto" w:fill="FFFFFF"/>
        </w:rPr>
        <w:t>2</w:t>
      </w:r>
      <w:r w:rsidR="00572A78" w:rsidRPr="0049141C">
        <w:rPr>
          <w:rFonts w:cstheme="minorHAnsi"/>
          <w:color w:val="000000"/>
          <w:shd w:val="clear" w:color="auto" w:fill="FFFFFF"/>
        </w:rPr>
        <w:t xml:space="preserve"> diabetes and either established cardiovascular disease </w:t>
      </w:r>
      <w:r w:rsidR="009E2A63">
        <w:rPr>
          <w:rFonts w:cstheme="minorHAnsi"/>
          <w:color w:val="000000"/>
          <w:shd w:val="clear" w:color="auto" w:fill="FFFFFF"/>
        </w:rPr>
        <w:t>(</w:t>
      </w:r>
      <w:r w:rsidR="009E2A63" w:rsidRPr="0049141C">
        <w:rPr>
          <w:rFonts w:cstheme="minorHAnsi"/>
          <w:color w:val="000000"/>
          <w:shd w:val="clear" w:color="auto" w:fill="FFFFFF"/>
        </w:rPr>
        <w:t>n= 6,974</w:t>
      </w:r>
      <w:r w:rsidR="00262147" w:rsidRPr="0049141C">
        <w:rPr>
          <w:rFonts w:cstheme="minorHAnsi"/>
          <w:color w:val="000000"/>
          <w:shd w:val="clear" w:color="auto" w:fill="FFFFFF"/>
        </w:rPr>
        <w:t xml:space="preserve">) </w:t>
      </w:r>
      <w:r w:rsidR="00572A78" w:rsidRPr="0049141C">
        <w:rPr>
          <w:rFonts w:cstheme="minorHAnsi"/>
          <w:color w:val="000000"/>
          <w:shd w:val="clear" w:color="auto" w:fill="FFFFFF"/>
        </w:rPr>
        <w:t>or multiple risk factors</w:t>
      </w:r>
      <w:r w:rsidR="00262147" w:rsidRPr="0049141C">
        <w:rPr>
          <w:rFonts w:cstheme="minorHAnsi"/>
          <w:color w:val="000000"/>
          <w:shd w:val="clear" w:color="auto" w:fill="FFFFFF"/>
        </w:rPr>
        <w:t xml:space="preserve"> (</w:t>
      </w:r>
      <w:r w:rsidR="009E2A63">
        <w:rPr>
          <w:rFonts w:cstheme="minorHAnsi"/>
          <w:color w:val="000000"/>
          <w:shd w:val="clear" w:color="auto" w:fill="FFFFFF"/>
        </w:rPr>
        <w:t>n= 10,</w:t>
      </w:r>
      <w:r w:rsidR="009E2A63" w:rsidRPr="0049141C">
        <w:rPr>
          <w:rFonts w:cstheme="minorHAnsi"/>
          <w:color w:val="000000"/>
          <w:shd w:val="clear" w:color="auto" w:fill="FFFFFF"/>
        </w:rPr>
        <w:t>186</w:t>
      </w:r>
      <w:r w:rsidR="00262147" w:rsidRPr="0049141C">
        <w:rPr>
          <w:rFonts w:cstheme="minorHAnsi"/>
          <w:color w:val="000000"/>
          <w:shd w:val="clear" w:color="auto" w:fill="FFFFFF"/>
        </w:rPr>
        <w:t>)</w:t>
      </w:r>
      <w:r w:rsidR="00572A78" w:rsidRPr="0049141C">
        <w:rPr>
          <w:rFonts w:cstheme="minorHAnsi"/>
          <w:color w:val="000000"/>
          <w:shd w:val="clear" w:color="auto" w:fill="FFFFFF"/>
        </w:rPr>
        <w:t xml:space="preserve"> were </w:t>
      </w:r>
      <w:r w:rsidR="0049141C">
        <w:rPr>
          <w:rFonts w:cstheme="minorHAnsi"/>
          <w:color w:val="000000"/>
          <w:shd w:val="clear" w:color="auto" w:fill="FFFFFF"/>
        </w:rPr>
        <w:t>studie</w:t>
      </w:r>
      <w:r w:rsidR="00572A78" w:rsidRPr="0049141C">
        <w:rPr>
          <w:rFonts w:cstheme="minorHAnsi"/>
          <w:color w:val="000000"/>
          <w:shd w:val="clear" w:color="auto" w:fill="FFFFFF"/>
        </w:rPr>
        <w:t>d</w:t>
      </w:r>
      <w:r w:rsidR="00262147" w:rsidRPr="0049141C">
        <w:rPr>
          <w:rFonts w:cstheme="minorHAnsi"/>
          <w:color w:val="000000"/>
          <w:shd w:val="clear" w:color="auto" w:fill="FFFFFF"/>
        </w:rPr>
        <w:t xml:space="preserve"> </w:t>
      </w:r>
      <w:r w:rsidR="00262147" w:rsidRPr="00DC450B">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cstheme="minorHAnsi"/>
          <w:color w:val="000000"/>
          <w:shd w:val="clear" w:color="auto" w:fill="FFFFFF"/>
        </w:rPr>
        <w:instrText xml:space="preserve"> ADDIN EN.CITE </w:instrText>
      </w:r>
      <w:r w:rsidR="00A93367">
        <w:rPr>
          <w:rFonts w:cstheme="minorHAnsi"/>
          <w:color w:val="000000"/>
          <w:shd w:val="clear" w:color="auto" w:fill="FFFFFF"/>
        </w:rP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rPr>
          <w:rFonts w:cstheme="minorHAnsi"/>
          <w:color w:val="000000"/>
          <w:shd w:val="clear" w:color="auto" w:fill="FFFFFF"/>
        </w:rPr>
        <w:instrText xml:space="preserve"> ADDIN EN.CITE.DATA </w:instrText>
      </w:r>
      <w:r w:rsidR="00A93367">
        <w:rPr>
          <w:rFonts w:cstheme="minorHAnsi"/>
          <w:color w:val="000000"/>
          <w:shd w:val="clear" w:color="auto" w:fill="FFFFFF"/>
        </w:rPr>
      </w:r>
      <w:r w:rsidR="00A93367">
        <w:rPr>
          <w:rFonts w:cstheme="minorHAnsi"/>
          <w:color w:val="000000"/>
          <w:shd w:val="clear" w:color="auto" w:fill="FFFFFF"/>
        </w:rPr>
        <w:fldChar w:fldCharType="end"/>
      </w:r>
      <w:r w:rsidR="00262147" w:rsidRPr="00DC450B">
        <w:rPr>
          <w:rFonts w:cstheme="minorHAnsi"/>
          <w:color w:val="000000"/>
          <w:shd w:val="clear" w:color="auto" w:fill="FFFFFF"/>
        </w:rPr>
      </w:r>
      <w:r w:rsidR="00262147" w:rsidRPr="00DC450B">
        <w:rPr>
          <w:rFonts w:cstheme="minorHAnsi"/>
          <w:color w:val="000000"/>
          <w:shd w:val="clear" w:color="auto" w:fill="FFFFFF"/>
        </w:rPr>
        <w:fldChar w:fldCharType="separate"/>
      </w:r>
      <w:r w:rsidR="00A93367">
        <w:rPr>
          <w:rFonts w:cstheme="minorHAnsi"/>
          <w:noProof/>
          <w:color w:val="000000"/>
          <w:shd w:val="clear" w:color="auto" w:fill="FFFFFF"/>
        </w:rPr>
        <w:t>[5]</w:t>
      </w:r>
      <w:r w:rsidR="00262147" w:rsidRPr="00DC450B">
        <w:rPr>
          <w:rFonts w:cstheme="minorHAnsi"/>
          <w:color w:val="000000"/>
          <w:shd w:val="clear" w:color="auto" w:fill="FFFFFF"/>
        </w:rPr>
        <w:fldChar w:fldCharType="end"/>
      </w:r>
      <w:r w:rsidR="00572A78" w:rsidRPr="0049141C">
        <w:rPr>
          <w:rFonts w:cstheme="minorHAnsi"/>
          <w:color w:val="000000"/>
          <w:shd w:val="clear" w:color="auto" w:fill="FFFFFF"/>
        </w:rPr>
        <w:t xml:space="preserve">. </w:t>
      </w:r>
      <w:r w:rsidR="005004CD">
        <w:t xml:space="preserve">Patients treated with dapagliflozin achieved better glucose control during the trial (0.42%; 95% confidence interval [CI], 0.40 to 0.45) vs placebo, but the differences tended to attenuate over </w:t>
      </w:r>
      <w:r w:rsidR="00FF1482">
        <w:t>time. A</w:t>
      </w:r>
      <w:r w:rsidR="005004CD">
        <w:t xml:space="preserve"> placebo subtracted weight reduction of 1.8kg was seen in those on dapagliflozin and placebo subtracted systolic and diastolic blood pressure reduction of 2.7mm Hg and 0.7mm Hg </w:t>
      </w:r>
      <w:proofErr w:type="gramStart"/>
      <w:r w:rsidR="005004CD">
        <w:t>respectively</w:t>
      </w:r>
      <w:proofErr w:type="gramEnd"/>
      <w:r w:rsidR="005004CD">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5004CD">
        <w:fldChar w:fldCharType="separate"/>
      </w:r>
      <w:r w:rsidR="00A93367">
        <w:rPr>
          <w:noProof/>
        </w:rPr>
        <w:t>[5]</w:t>
      </w:r>
      <w:r w:rsidR="005004CD">
        <w:fldChar w:fldCharType="end"/>
      </w:r>
      <w:r w:rsidR="005004CD">
        <w:t xml:space="preserve">. </w:t>
      </w:r>
    </w:p>
    <w:p w14:paraId="4CB38290" w14:textId="51E7C18C" w:rsidR="0001277A" w:rsidRDefault="00D30DC4" w:rsidP="00967B77">
      <w:pPr>
        <w:shd w:val="clear" w:color="auto" w:fill="FFFFFF"/>
        <w:spacing w:after="143" w:line="240" w:lineRule="auto"/>
        <w:jc w:val="both"/>
      </w:pPr>
      <w:r>
        <w:t>Although dapagliflozin</w:t>
      </w:r>
      <w:r w:rsidR="009272A6">
        <w:t xml:space="preserve"> was non-inferior for MACE events</w:t>
      </w:r>
      <w:r>
        <w:t xml:space="preserve">, </w:t>
      </w:r>
      <w:r w:rsidR="009272A6">
        <w:t xml:space="preserve">there was no </w:t>
      </w:r>
      <w:r>
        <w:t xml:space="preserve">statistically significant reduction </w:t>
      </w:r>
      <w:r w:rsidRPr="00ED6D4D">
        <w:t>(8.8% in the dapagliflozin group and 9.4% in the placebo</w:t>
      </w:r>
      <w:r w:rsidRPr="00ED6D4D">
        <w:br/>
        <w:t>group; hazard ratio, 0.93; 95% CI, 0.84 to 1.03; P=0.17</w:t>
      </w:r>
      <w:proofErr w:type="gramStart"/>
      <w:r w:rsidRPr="00ED6D4D">
        <w:t>)</w:t>
      </w:r>
      <w:proofErr w:type="gramEnd"/>
      <w:r>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fldChar w:fldCharType="separate"/>
      </w:r>
      <w:r w:rsidR="00A93367">
        <w:rPr>
          <w:noProof/>
        </w:rPr>
        <w:t>[5]</w:t>
      </w:r>
      <w:r>
        <w:fldChar w:fldCharType="end"/>
      </w:r>
      <w:r>
        <w:t xml:space="preserve">. </w:t>
      </w:r>
      <w:r w:rsidR="004E2FEB">
        <w:t>However</w:t>
      </w:r>
      <w:r>
        <w:t xml:space="preserve">, </w:t>
      </w:r>
      <w:r w:rsidR="0001277A">
        <w:t>amongst patients with established cardiovascular disease the rate of MACE was</w:t>
      </w:r>
      <w:r w:rsidR="009272A6">
        <w:t xml:space="preserve"> lower</w:t>
      </w:r>
      <w:r w:rsidR="0001277A">
        <w:t xml:space="preserve"> in the dapagliflozin group (13.9%) compared with placebo (15.3%)</w:t>
      </w:r>
      <w:proofErr w:type="gramStart"/>
      <w:r w:rsidR="009272A6">
        <w:t>;</w:t>
      </w:r>
      <w:proofErr w:type="gramEnd"/>
      <w:r w:rsidR="009272A6">
        <w:t xml:space="preserve"> which is of interest although not statistically significant </w:t>
      </w:r>
      <w:r w:rsidR="0001277A">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01277A">
        <w:fldChar w:fldCharType="separate"/>
      </w:r>
      <w:r w:rsidR="00A93367">
        <w:rPr>
          <w:noProof/>
        </w:rPr>
        <w:t>[5]</w:t>
      </w:r>
      <w:r w:rsidR="0001277A">
        <w:fldChar w:fldCharType="end"/>
      </w:r>
      <w:r w:rsidR="0001277A">
        <w:t xml:space="preserve">. The same benefit </w:t>
      </w:r>
      <w:proofErr w:type="gramStart"/>
      <w:r w:rsidR="0001277A">
        <w:t>was not seen</w:t>
      </w:r>
      <w:proofErr w:type="gramEnd"/>
      <w:r w:rsidR="0001277A">
        <w:t xml:space="preserve"> in those without established cardiovascular disease</w:t>
      </w:r>
      <w:r w:rsidR="009272A6">
        <w:t xml:space="preserve"> </w:t>
      </w:r>
      <w:r w:rsidR="0001277A">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01277A">
        <w:fldChar w:fldCharType="separate"/>
      </w:r>
      <w:r w:rsidR="00A93367">
        <w:rPr>
          <w:noProof/>
        </w:rPr>
        <w:t>[5]</w:t>
      </w:r>
      <w:r w:rsidR="0001277A">
        <w:fldChar w:fldCharType="end"/>
      </w:r>
      <w:r w:rsidR="0001277A">
        <w:t xml:space="preserve">. </w:t>
      </w:r>
    </w:p>
    <w:p w14:paraId="4E5F767C" w14:textId="2120B34A" w:rsidR="0075698D" w:rsidRDefault="009272A6" w:rsidP="005004CD">
      <w:pPr>
        <w:shd w:val="clear" w:color="auto" w:fill="FFFFFF"/>
        <w:spacing w:after="143" w:line="240" w:lineRule="auto"/>
        <w:jc w:val="both"/>
      </w:pPr>
      <w:r>
        <w:t xml:space="preserve">For the </w:t>
      </w:r>
      <w:r w:rsidR="00F575A4">
        <w:t>other</w:t>
      </w:r>
      <w:r w:rsidR="00FE2245">
        <w:t xml:space="preserve"> </w:t>
      </w:r>
      <w:r>
        <w:t>co-primary endpoint, patients treated with d</w:t>
      </w:r>
      <w:r w:rsidR="00D30DC4">
        <w:t>apagliflozin</w:t>
      </w:r>
      <w:r w:rsidR="00881884">
        <w:t xml:space="preserve"> had a </w:t>
      </w:r>
      <w:r w:rsidR="00D30DC4">
        <w:t xml:space="preserve">lower rate of </w:t>
      </w:r>
      <w:r w:rsidR="003E19F3">
        <w:t xml:space="preserve">the composite outcome of </w:t>
      </w:r>
      <w:r w:rsidR="00D30DC4">
        <w:t>cardiovascular mortality and hospitalisation for heart failure</w:t>
      </w:r>
      <w:r w:rsidR="003E19F3">
        <w:t xml:space="preserve"> </w:t>
      </w:r>
      <w:r w:rsidR="003E19F3" w:rsidRPr="00ED6D4D">
        <w:t>(hazard</w:t>
      </w:r>
      <w:r w:rsidR="003E19F3">
        <w:t xml:space="preserve"> </w:t>
      </w:r>
      <w:r w:rsidR="003E19F3" w:rsidRPr="00ED6D4D">
        <w:t xml:space="preserve">ratio, </w:t>
      </w:r>
      <w:r w:rsidR="003E19F3" w:rsidRPr="00ED6D4D">
        <w:lastRenderedPageBreak/>
        <w:t>0.83; 95% CI, 0.73 to 0.95; P=0.005)</w:t>
      </w:r>
      <w:r w:rsidR="003E19F3">
        <w:t>. This was largely driven by the reduction in hospitalization for heart failure</w:t>
      </w:r>
      <w:r w:rsidR="00D30DC4">
        <w:t xml:space="preserve"> </w:t>
      </w:r>
      <w:r w:rsidR="00D30DC4" w:rsidRPr="00ED6D4D">
        <w:t>(hazard ratio, 0.73; 95% CI, 0.61 to 0.88)</w:t>
      </w:r>
      <w:r w:rsidR="003E19F3">
        <w:t>,</w:t>
      </w:r>
      <w:r w:rsidR="00D30DC4">
        <w:t xml:space="preserve"> with a RRR of 17% and 27% respectively</w:t>
      </w:r>
      <w:r w:rsidR="00B25106">
        <w:t xml:space="preserve"> which was consistent</w:t>
      </w:r>
      <w:r w:rsidR="009C0510">
        <w:t xml:space="preserve"> across an extensive range of patients irrespective of a history of atherosclerotic disease or heart failure</w:t>
      </w:r>
      <w:r w:rsidR="003E19F3">
        <w:t>, whereas the reduction in cardiovascular death was not significant</w:t>
      </w:r>
      <w:r w:rsidR="003E19F3">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3E19F3">
        <w:fldChar w:fldCharType="separate"/>
      </w:r>
      <w:r w:rsidR="00A93367">
        <w:rPr>
          <w:noProof/>
        </w:rPr>
        <w:t>[5]</w:t>
      </w:r>
      <w:r w:rsidR="003E19F3">
        <w:fldChar w:fldCharType="end"/>
      </w:r>
      <w:r w:rsidR="00D30DC4">
        <w:t xml:space="preserve">. </w:t>
      </w:r>
    </w:p>
    <w:p w14:paraId="15555C06" w14:textId="5049C6D0" w:rsidR="005004CD" w:rsidRDefault="005004CD" w:rsidP="005004CD">
      <w:pPr>
        <w:shd w:val="clear" w:color="auto" w:fill="FFFFFF"/>
        <w:spacing w:after="143" w:line="240" w:lineRule="auto"/>
        <w:jc w:val="both"/>
      </w:pPr>
      <w:r>
        <w:t xml:space="preserve">A </w:t>
      </w:r>
      <w:r w:rsidR="003A52C4">
        <w:t xml:space="preserve">prespecified </w:t>
      </w:r>
      <w:r>
        <w:t>sub</w:t>
      </w:r>
      <w:r w:rsidR="003A52C4">
        <w:t xml:space="preserve">group </w:t>
      </w:r>
      <w:r>
        <w:t xml:space="preserve">analysis of DECLARE specifically focussed on patients within the trial </w:t>
      </w:r>
      <w:r w:rsidR="003A52C4">
        <w:t xml:space="preserve">with </w:t>
      </w:r>
      <w:r>
        <w:t>a history of MI (n=3,584</w:t>
      </w:r>
      <w:proofErr w:type="gramStart"/>
      <w:r>
        <w:t>)</w:t>
      </w:r>
      <w:proofErr w:type="gramEnd"/>
      <w:r>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 </w:instrText>
      </w:r>
      <w:r w:rsidR="009876B7">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DATA </w:instrText>
      </w:r>
      <w:r w:rsidR="009876B7">
        <w:fldChar w:fldCharType="end"/>
      </w:r>
      <w:r>
        <w:fldChar w:fldCharType="separate"/>
      </w:r>
      <w:r w:rsidR="009876B7">
        <w:rPr>
          <w:noProof/>
        </w:rPr>
        <w:t>[44]</w:t>
      </w:r>
      <w:r>
        <w:fldChar w:fldCharType="end"/>
      </w:r>
      <w:r>
        <w:t xml:space="preserve">. Due to their high baseline risk, it </w:t>
      </w:r>
      <w:proofErr w:type="gramStart"/>
      <w:r>
        <w:t>was hypothesised</w:t>
      </w:r>
      <w:proofErr w:type="gramEnd"/>
      <w:r>
        <w:t xml:space="preserve"> that this specific </w:t>
      </w:r>
      <w:r w:rsidR="003A52C4">
        <w:t xml:space="preserve">group </w:t>
      </w:r>
      <w:r>
        <w:t xml:space="preserve">would gain an even greater benefit from dapagliflozin therapy </w:t>
      </w:r>
      <w:r>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 </w:instrText>
      </w:r>
      <w:r w:rsidR="009876B7">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DATA </w:instrText>
      </w:r>
      <w:r w:rsidR="009876B7">
        <w:fldChar w:fldCharType="end"/>
      </w:r>
      <w:r>
        <w:fldChar w:fldCharType="separate"/>
      </w:r>
      <w:r w:rsidR="009876B7">
        <w:rPr>
          <w:noProof/>
        </w:rPr>
        <w:t>[44]</w:t>
      </w:r>
      <w:r>
        <w:fldChar w:fldCharType="end"/>
      </w:r>
      <w:r>
        <w:t xml:space="preserve">. In patients with prior MI there was a 16% RRR and 2.6% absolute risk reduction of MACE, whereas no significant risk reduction </w:t>
      </w:r>
      <w:proofErr w:type="gramStart"/>
      <w:r>
        <w:t>was noted</w:t>
      </w:r>
      <w:proofErr w:type="gramEnd"/>
      <w:r>
        <w:t xml:space="preserve"> in those without a history of MI including those with established cardiovascular disease </w:t>
      </w:r>
      <w:r>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 </w:instrText>
      </w:r>
      <w:r w:rsidR="009876B7">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DATA </w:instrText>
      </w:r>
      <w:r w:rsidR="009876B7">
        <w:fldChar w:fldCharType="end"/>
      </w:r>
      <w:r>
        <w:fldChar w:fldCharType="separate"/>
      </w:r>
      <w:r w:rsidR="009876B7">
        <w:rPr>
          <w:noProof/>
        </w:rPr>
        <w:t>[44]</w:t>
      </w:r>
      <w:r>
        <w:fldChar w:fldCharType="end"/>
      </w:r>
      <w:r>
        <w:t xml:space="preserve">. There was also a 19% RRR of cardiovascular death and a 15% RRR of hospitalisation for heart failure in those with a prior MI </w:t>
      </w:r>
      <w:r>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 </w:instrText>
      </w:r>
      <w:r w:rsidR="009876B7">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DATA </w:instrText>
      </w:r>
      <w:r w:rsidR="009876B7">
        <w:fldChar w:fldCharType="end"/>
      </w:r>
      <w:r>
        <w:fldChar w:fldCharType="separate"/>
      </w:r>
      <w:r w:rsidR="009876B7">
        <w:rPr>
          <w:noProof/>
        </w:rPr>
        <w:t>[44]</w:t>
      </w:r>
      <w:r>
        <w:fldChar w:fldCharType="end"/>
      </w:r>
      <w:r>
        <w:t xml:space="preserve">. </w:t>
      </w:r>
    </w:p>
    <w:p w14:paraId="06B80C8D" w14:textId="2AE692E6" w:rsidR="005004CD" w:rsidRDefault="005004CD" w:rsidP="005004CD">
      <w:pPr>
        <w:shd w:val="clear" w:color="auto" w:fill="FFFFFF"/>
        <w:spacing w:after="143" w:line="240" w:lineRule="auto"/>
        <w:jc w:val="both"/>
      </w:pPr>
      <w:r>
        <w:t xml:space="preserve">Another sub-analysis of DECLARE </w:t>
      </w:r>
      <w:r w:rsidR="00CE7F3A">
        <w:t xml:space="preserve">explored </w:t>
      </w:r>
      <w:r>
        <w:t xml:space="preserve">the effect of </w:t>
      </w:r>
      <w:r w:rsidR="00FF1482">
        <w:t>dapagliflozin</w:t>
      </w:r>
      <w:r>
        <w:t xml:space="preserve"> on heart failure and mortality, found that heart failure was reduced in patients with T2DM with or without heart failure and reduced ejection fract</w:t>
      </w:r>
      <w:r w:rsidR="00CE7F3A">
        <w:t>ion</w:t>
      </w:r>
      <w:r>
        <w:t xml:space="preserve"> and reduced CV mortality in those with T2DM with heart failure and reduced ejection fraction</w:t>
      </w:r>
      <w:r>
        <w:fldChar w:fldCharType="begin">
          <w:fldData xml:space="preserve">PEVuZE5vdGU+PENpdGU+PEF1dGhvcj5LYXRvPC9BdXRob3I+PFllYXI+MjAxOTwvWWVhcj48UmVj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==
</w:fldData>
        </w:fldChar>
      </w:r>
      <w:r w:rsidR="009876B7">
        <w:instrText xml:space="preserve"> ADDIN EN.CITE </w:instrText>
      </w:r>
      <w:r w:rsidR="009876B7">
        <w:fldChar w:fldCharType="begin">
          <w:fldData xml:space="preserve">PEVuZE5vdGU+PENpdGU+PEF1dGhvcj5LYXRvPC9BdXRob3I+PFllYXI+MjAxOTwvWWVhcj48UmVj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==
</w:fldData>
        </w:fldChar>
      </w:r>
      <w:r w:rsidR="009876B7">
        <w:instrText xml:space="preserve"> ADDIN EN.CITE.DATA </w:instrText>
      </w:r>
      <w:r w:rsidR="009876B7">
        <w:fldChar w:fldCharType="end"/>
      </w:r>
      <w:r>
        <w:fldChar w:fldCharType="separate"/>
      </w:r>
      <w:r w:rsidR="009876B7">
        <w:rPr>
          <w:noProof/>
        </w:rPr>
        <w:t>[45]</w:t>
      </w:r>
      <w:r>
        <w:fldChar w:fldCharType="end"/>
      </w:r>
      <w:r>
        <w:t xml:space="preserve">.  </w:t>
      </w:r>
    </w:p>
    <w:p w14:paraId="274EA1C6" w14:textId="45DE99AC" w:rsidR="005004CD" w:rsidRPr="00F75036" w:rsidRDefault="005004CD" w:rsidP="005004CD">
      <w:pPr>
        <w:shd w:val="clear" w:color="auto" w:fill="FFFFFF"/>
        <w:spacing w:after="143" w:line="240" w:lineRule="auto"/>
        <w:jc w:val="both"/>
        <w:rPr>
          <w:b/>
          <w:u w:val="single"/>
        </w:rPr>
      </w:pPr>
      <w:r w:rsidRPr="00F75036">
        <w:rPr>
          <w:b/>
          <w:u w:val="single"/>
        </w:rPr>
        <w:t xml:space="preserve">Renal and other outcomes in DECLARE </w:t>
      </w:r>
      <w:r w:rsidR="002661EE" w:rsidRPr="00F75036">
        <w:rPr>
          <w:b/>
          <w:u w:val="single"/>
        </w:rPr>
        <w:t>-</w:t>
      </w:r>
      <w:r w:rsidRPr="00F75036">
        <w:rPr>
          <w:b/>
          <w:u w:val="single"/>
        </w:rPr>
        <w:t>TIMI-58</w:t>
      </w:r>
    </w:p>
    <w:p w14:paraId="39567002" w14:textId="05100A33" w:rsidR="007E1F14" w:rsidRDefault="005E59C9" w:rsidP="005E59C9">
      <w:pPr>
        <w:shd w:val="clear" w:color="auto" w:fill="FFFFFF"/>
        <w:spacing w:after="143" w:line="240" w:lineRule="auto"/>
        <w:jc w:val="both"/>
      </w:pPr>
      <w:proofErr w:type="gramStart"/>
      <w:r>
        <w:t>In a prespecified secondary analysis, t</w:t>
      </w:r>
      <w:r w:rsidR="00290988">
        <w:t xml:space="preserve">he incidence of </w:t>
      </w:r>
      <w:proofErr w:type="spellStart"/>
      <w:r>
        <w:t>cardio</w:t>
      </w:r>
      <w:r w:rsidR="00290988">
        <w:t>renal</w:t>
      </w:r>
      <w:proofErr w:type="spellEnd"/>
      <w:r w:rsidR="00290988">
        <w:t xml:space="preserve"> event</w:t>
      </w:r>
      <w:r w:rsidR="00B25106">
        <w:t>s</w:t>
      </w:r>
      <w:r>
        <w:t xml:space="preserve">, defined as a sustained decline of at least 40% in estimated glomerular filtration rate [eGFR] to less than 60 mL/min per 1·73m², end-stage renal disease, or death from renal or cardiovascular causes was </w:t>
      </w:r>
      <w:r w:rsidR="00290988">
        <w:t xml:space="preserve">4.3% in those taking dapagliflozin and 5.6% in those taking placebo </w:t>
      </w:r>
      <w:r w:rsidR="00290988" w:rsidRPr="00ED6D4D">
        <w:t>(hazard ratio, 0.76; 95% CI, 0.67 to 0.87)</w:t>
      </w:r>
      <w:r>
        <w:t>.</w:t>
      </w:r>
      <w:proofErr w:type="gramEnd"/>
      <w:r>
        <w:t xml:space="preserve">  Excluding cardiovascular death the hazard ratio for the renal composite outcome was 0.53; 95% CI, </w:t>
      </w:r>
      <w:r w:rsidRPr="005E59C9">
        <w:t>0·43–0·66;</w:t>
      </w:r>
      <w:r w:rsidR="00B25106">
        <w:t xml:space="preserve"> this lower rate of renal disease progression was consistent amongst those with and without established cardiovascular disease, heart failure and or chronic </w:t>
      </w:r>
      <w:r w:rsidR="00391353">
        <w:t xml:space="preserve">kidney </w:t>
      </w:r>
      <w:r w:rsidR="00B25106">
        <w:t xml:space="preserve">disease </w:t>
      </w:r>
      <w:r w:rsidR="00290988">
        <w:fldChar w:fldCharType="begin">
          <w:fldData xml:space="preserve">PEVuZE5vdGU+PENpdGU+PEF1dGhvcj5XaXZpb3R0PC9BdXRob3I+PFllYXI+MjAxOTwvWWVhcj48
UmVjTnVtPjA8L1JlY051bT48SURUZXh0PkRhcGFnbGlmbG96aW4gYW5kIENhcmRpb3Zhc2N1bGFy
IE91dGNvbWVzIGluIFR5cGUgMiBEaWFiZXRlczwvSURUZXh0PjxEaXNwbGF5VGV4dD5bNSw0Nl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TW9zZW56b248L0F1dGhv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</w:fldData>
        </w:fldChar>
      </w:r>
      <w:r w:rsidR="009876B7">
        <w:instrText xml:space="preserve"> ADDIN EN.CITE </w:instrText>
      </w:r>
      <w:r w:rsidR="009876B7">
        <w:fldChar w:fldCharType="begin">
          <w:fldData xml:space="preserve">PEVuZE5vdGU+PENpdGU+PEF1dGhvcj5XaXZpb3R0PC9BdXRob3I+PFllYXI+MjAxOTwvWWVhcj48
UmVjTnVtPjA8L1JlY051bT48SURUZXh0PkRhcGFnbGlmbG96aW4gYW5kIENhcmRpb3Zhc2N1bGFy
IE91dGNvbWVzIGluIFR5cGUgMiBEaWFiZXRlczwvSURUZXh0PjxEaXNwbGF5VGV4dD5bNSw0Nl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TW9zZW56b248L0F1dGhv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</w:fldData>
        </w:fldChar>
      </w:r>
      <w:r w:rsidR="009876B7">
        <w:instrText xml:space="preserve"> ADDIN EN.CITE.DATA </w:instrText>
      </w:r>
      <w:r w:rsidR="009876B7">
        <w:fldChar w:fldCharType="end"/>
      </w:r>
      <w:r w:rsidR="00290988">
        <w:fldChar w:fldCharType="separate"/>
      </w:r>
      <w:r w:rsidR="009876B7">
        <w:rPr>
          <w:noProof/>
        </w:rPr>
        <w:t>[5,46]</w:t>
      </w:r>
      <w:r w:rsidR="00290988">
        <w:fldChar w:fldCharType="end"/>
      </w:r>
      <w:r w:rsidR="00290988">
        <w:t xml:space="preserve">. </w:t>
      </w:r>
    </w:p>
    <w:p w14:paraId="3BF1069F" w14:textId="701B045A" w:rsidR="00ED6D4D" w:rsidRPr="00B25106" w:rsidRDefault="00C9027B" w:rsidP="00967B77">
      <w:pPr>
        <w:shd w:val="clear" w:color="auto" w:fill="FFFFFF"/>
        <w:spacing w:after="143" w:line="240" w:lineRule="auto"/>
        <w:jc w:val="both"/>
      </w:pPr>
      <w:r>
        <w:t>In previous</w:t>
      </w:r>
      <w:r w:rsidR="006D5366">
        <w:t xml:space="preserve"> </w:t>
      </w:r>
      <w:r w:rsidR="00CE7F3A">
        <w:t>trials of SGLT2i</w:t>
      </w:r>
      <w:r>
        <w:t xml:space="preserve">, there have been conflicting </w:t>
      </w:r>
      <w:r w:rsidR="00CE7F3A">
        <w:t>data report</w:t>
      </w:r>
      <w:r w:rsidR="002350A2">
        <w:t>s</w:t>
      </w:r>
      <w:r w:rsidR="00CE7F3A">
        <w:t xml:space="preserve"> of some infrequent </w:t>
      </w:r>
      <w:r>
        <w:t>adverse events</w:t>
      </w:r>
      <w:r w:rsidR="00CE7F3A">
        <w:t xml:space="preserve">, </w:t>
      </w:r>
      <w:r w:rsidR="002350A2">
        <w:t xml:space="preserve">notably </w:t>
      </w:r>
      <w:r w:rsidR="00CE7F3A">
        <w:t xml:space="preserve">amputations, </w:t>
      </w:r>
      <w:r w:rsidR="002350A2">
        <w:t>bladder cancer, fractures and severe genital and urinary tract infections</w:t>
      </w:r>
      <w:proofErr w:type="gramStart"/>
      <w:r w:rsidR="002350A2">
        <w:t xml:space="preserve">, </w:t>
      </w:r>
      <w:r>
        <w:t xml:space="preserve"> making</w:t>
      </w:r>
      <w:proofErr w:type="gramEnd"/>
      <w:r>
        <w:t xml:space="preserve"> it difficult to ascertain genuine conclusions. The </w:t>
      </w:r>
      <w:r w:rsidR="000F78CB">
        <w:t xml:space="preserve">DECLARE </w:t>
      </w:r>
      <w:r>
        <w:t>trial specifically</w:t>
      </w:r>
      <w:r w:rsidR="009272A6">
        <w:t xml:space="preserve"> </w:t>
      </w:r>
      <w:r w:rsidR="002350A2">
        <w:t>reported</w:t>
      </w:r>
      <w:r>
        <w:t xml:space="preserve"> </w:t>
      </w:r>
      <w:r w:rsidR="008812E3">
        <w:t xml:space="preserve">these events including </w:t>
      </w:r>
      <w:r>
        <w:t>incidence of amputations</w:t>
      </w:r>
      <w:r w:rsidR="009272A6">
        <w:t xml:space="preserve"> </w:t>
      </w:r>
      <w:r w:rsidR="008812E3">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Nyw0OF08L0Rpc3BsYXl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SmFiYm91cjwvQXV0aG9y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</w:fldData>
        </w:fldChar>
      </w:r>
      <w:r w:rsidR="009876B7">
        <w:instrText xml:space="preserve"> ADDIN EN.CITE </w:instrText>
      </w:r>
      <w:r w:rsidR="009876B7">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Nyw0OF08L0Rpc3BsYXl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SmFiYm91cjwvQXV0aG9y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</w:fldData>
        </w:fldChar>
      </w:r>
      <w:r w:rsidR="009876B7">
        <w:instrText xml:space="preserve"> ADDIN EN.CITE.DATA </w:instrText>
      </w:r>
      <w:r w:rsidR="009876B7">
        <w:fldChar w:fldCharType="end"/>
      </w:r>
      <w:r w:rsidR="008812E3">
        <w:fldChar w:fldCharType="separate"/>
      </w:r>
      <w:r w:rsidR="009876B7">
        <w:rPr>
          <w:noProof/>
        </w:rPr>
        <w:t>[40,47,48]</w:t>
      </w:r>
      <w:r w:rsidR="008812E3">
        <w:fldChar w:fldCharType="end"/>
      </w:r>
      <w:r>
        <w:t>, fractures</w:t>
      </w:r>
      <w:r w:rsidR="009272A6">
        <w:t xml:space="preserve"> </w:t>
      </w:r>
      <w:r w:rsidR="008812E3">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Nyw0OV08L0Rpc3BsYXl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SmFiYm91cjwvQXV0aG9y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</w:fldData>
        </w:fldChar>
      </w:r>
      <w:r w:rsidR="009876B7">
        <w:instrText xml:space="preserve"> ADDIN EN.CITE </w:instrText>
      </w:r>
      <w:r w:rsidR="009876B7">
        <w:fldChar w:fldCharType="begin">
          <w:fldData xml:space="preserve">PEVuZE5vdGU+PENpdGU+PEF1dGhvcj5OZWFsPC9BdXRob3I+PFllYXI+MjAxNzwvWWVhcj48UmVj
TnVtPjA8L1JlY051bT48SURUZXh0PkNhbmFnbGlmbG96aW4gYW5kIENhcmRpb3Zhc2N1bGFyIGFu
ZCBSZW5hbCBFdmVudHMgaW4gVHlwZSAyIERpYWJldGVzPC9JRFRleHQ+PERpc3BsYXlUZXh0Pls0
MCw0Nyw0OV08L0Rpc3BsYXl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SmFiYm91cjwvQXV0aG9y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</w:fldData>
        </w:fldChar>
      </w:r>
      <w:r w:rsidR="009876B7">
        <w:instrText xml:space="preserve"> ADDIN EN.CITE.DATA </w:instrText>
      </w:r>
      <w:r w:rsidR="009876B7">
        <w:fldChar w:fldCharType="end"/>
      </w:r>
      <w:r w:rsidR="008812E3">
        <w:fldChar w:fldCharType="separate"/>
      </w:r>
      <w:r w:rsidR="009876B7">
        <w:rPr>
          <w:noProof/>
        </w:rPr>
        <w:t>[40,47,49]</w:t>
      </w:r>
      <w:r w:rsidR="008812E3">
        <w:fldChar w:fldCharType="end"/>
      </w:r>
      <w:r>
        <w:t>, stroke</w:t>
      </w:r>
      <w:r w:rsidR="00A0398F">
        <w:t xml:space="preserve"> </w:t>
      </w:r>
      <w:r w:rsidR="00A0398F">
        <w:fldChar w:fldCharType="begin"/>
      </w:r>
      <w:r w:rsidR="009876B7">
        <w:instrText xml:space="preserve"> ADDIN EN.CITE &lt;EndNote&gt;&lt;Cite&gt;&lt;Author&gt;Imprialos&lt;/Author&gt;&lt;Year&gt;2017&lt;/Year&gt;&lt;RecNum&gt;0&lt;/RecNum&gt;&lt;IDText&gt;Stroke paradox with SGLT-2 inhibitors: a play of chance or a viscosity-mediated reality?&lt;/IDText&gt;&lt;DisplayText&gt;[50]&lt;/DisplayText&gt;&lt;record&gt;&lt;dates&gt;&lt;pub-dates&gt;&lt;date&gt;Mar&lt;/date&gt;&lt;/pub-dates&gt;&lt;year&gt;2017&lt;/year&gt;&lt;/dates&gt;&lt;keywords&gt;&lt;keyword&gt;Benzhydryl Compounds/therapeutic use&lt;/keyword&gt;&lt;keyword&gt;*Blood Viscosity&lt;/keyword&gt;&lt;keyword&gt;Cardiovascular Diseases/etiology&lt;/keyword&gt;&lt;keyword&gt;Diabetes Mellitus, Type 2/*complications&lt;/keyword&gt;&lt;keyword&gt;Glucosides/therapeutic use&lt;/keyword&gt;&lt;keyword&gt;Humans&lt;/keyword&gt;&lt;keyword&gt;Hypoglycemic Agents/therapeutic use&lt;/keyword&gt;&lt;keyword&gt;Risk Factors&lt;/keyword&gt;&lt;keyword&gt;Stroke/blood/*etiology&lt;/keyword&gt;&lt;keyword&gt;*Cerebrovascular disease&lt;/keyword&gt;&lt;keyword&gt;*Diabetes mellitus&lt;/keyword&gt;&lt;/keywords&gt;&lt;urls&gt;&lt;related-urls&gt;&lt;url&gt;http://dx.doi.org/10.1136/jnnp-2016-314704&lt;/url&gt;&lt;/related-urls&gt;&lt;/urls&gt;&lt;isbn&gt;0022-3050&lt;/isbn&gt;&lt;titles&gt;&lt;title&gt;Stroke paradox with SGLT-2 inhibitors: a play of chance or a viscosity-mediated reality?&lt;/title&gt;&lt;secondary-title&gt;J Neurol Neurosurg Psychiatry&lt;/secondary-title&gt;&lt;/titles&gt;&lt;pages&gt;249-253&lt;/pages&gt;&lt;number&gt;3&lt;/number&gt;&lt;contributors&gt;&lt;authors&gt;&lt;author&gt;Imprialos, K. P.&lt;/author&gt;&lt;author&gt;Boutari, C.&lt;/author&gt;&lt;author&gt;Stavropoulos, K.&lt;/author&gt;&lt;author&gt;Doumas, M.&lt;/author&gt;&lt;author&gt;Karagiannis, A. I.&lt;/author&gt;&lt;/authors&gt;&lt;/contributors&gt;&lt;edition&gt;2016/11/30&lt;/edition&gt;&lt;language&gt;eng&lt;/language&gt;&lt;added-date format="utc"&gt;1570102548&lt;/added-date&gt;&lt;ref-type name="Journal Article"&gt;17&lt;/ref-type&gt;&lt;auth-address&gt;Second Propedeutic Department of Internal Medicine, Aristotle University of Thessaloniki, Thessaloniki, Greece.George Washington University, Washington DC, USA.&lt;/auth-address&gt;&lt;remote-database-provider&gt;NLM&lt;/remote-database-provider&gt;&lt;rec-number&gt;125&lt;/rec-number&gt;&lt;last-updated-date format="utc"&gt;1570102548&lt;/last-updated-date&gt;&lt;accession-num&gt;27895093&lt;/accession-num&gt;&lt;electronic-resource-num&gt;10.1136/jnnp-2016-314704&lt;/electronic-resource-num&gt;&lt;volume&gt;88&lt;/volume&gt;&lt;/record&gt;&lt;/Cite&gt;&lt;/EndNote&gt;</w:instrText>
      </w:r>
      <w:r w:rsidR="00A0398F">
        <w:fldChar w:fldCharType="separate"/>
      </w:r>
      <w:r w:rsidR="009876B7">
        <w:rPr>
          <w:noProof/>
        </w:rPr>
        <w:t>[50]</w:t>
      </w:r>
      <w:r w:rsidR="00A0398F">
        <w:fldChar w:fldCharType="end"/>
      </w:r>
      <w:r w:rsidR="00BB5E1E">
        <w:t xml:space="preserve">, </w:t>
      </w:r>
      <w:r w:rsidR="009272A6">
        <w:t xml:space="preserve">severe </w:t>
      </w:r>
      <w:r w:rsidR="00BB5E1E">
        <w:t>genital and urinary tract infections</w:t>
      </w:r>
      <w:r w:rsidR="009272A6">
        <w:t xml:space="preserve"> </w:t>
      </w:r>
      <w:r w:rsidR="000F78CB">
        <w:fldChar w:fldCharType="begin">
          <w:fldData xml:space="preserve">PEVuZE5vdGU+PENpdGU+PEF1dGhvcj5KYWJib3VyPC9BdXRob3I+PFllYXI+MjAxODwvWWVhcj48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</w:fldData>
        </w:fldChar>
      </w:r>
      <w:r w:rsidR="009876B7">
        <w:instrText xml:space="preserve"> ADDIN EN.CITE </w:instrText>
      </w:r>
      <w:r w:rsidR="009876B7">
        <w:fldChar w:fldCharType="begin">
          <w:fldData xml:space="preserve">PEVuZE5vdGU+PENpdGU+PEF1dGhvcj5KYWJib3VyPC9BdXRob3I+PFllYXI+MjAxODwvWWVhcj48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</w:fldData>
        </w:fldChar>
      </w:r>
      <w:r w:rsidR="009876B7">
        <w:instrText xml:space="preserve"> ADDIN EN.CITE.DATA </w:instrText>
      </w:r>
      <w:r w:rsidR="009876B7">
        <w:fldChar w:fldCharType="end"/>
      </w:r>
      <w:r w:rsidR="000F78CB">
        <w:fldChar w:fldCharType="separate"/>
      </w:r>
      <w:r w:rsidR="009876B7">
        <w:rPr>
          <w:noProof/>
        </w:rPr>
        <w:t>[39,40,47]</w:t>
      </w:r>
      <w:r w:rsidR="000F78CB">
        <w:fldChar w:fldCharType="end"/>
      </w:r>
      <w:r w:rsidR="00BB5E1E">
        <w:t>, diabetic ketoacidosis (DKA)</w:t>
      </w:r>
      <w:r w:rsidR="009272A6">
        <w:t xml:space="preserve"> </w:t>
      </w:r>
      <w:r w:rsidR="00BB5E1E">
        <w:fldChar w:fldCharType="begin">
          <w:fldData xml:space="preserve">PEVuZE5vdGU+PENpdGU+PEF1dGhvcj5KYWJib3VyPC9BdXRob3I+PFllYXI+MjAxODwvWWVhcj48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R2FyZzwvQXV0aG9yPjxZ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</w:fldData>
        </w:fldChar>
      </w:r>
      <w:r w:rsidR="009876B7">
        <w:instrText xml:space="preserve"> ADDIN EN.CITE </w:instrText>
      </w:r>
      <w:r w:rsidR="009876B7">
        <w:fldChar w:fldCharType="begin">
          <w:fldData xml:space="preserve">PEVuZE5vdGU+PENpdGU+PEF1dGhvcj5KYWJib3VyPC9BdXRob3I+PFllYXI+MjAxODwvWWVhcj48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</w:fldData>
        </w:fldChar>
      </w:r>
      <w:r w:rsidR="009876B7">
        <w:instrText xml:space="preserve"> ADDIN EN.CITE.DATA </w:instrText>
      </w:r>
      <w:r w:rsidR="009876B7">
        <w:fldChar w:fldCharType="end"/>
      </w:r>
      <w:r w:rsidR="00BB5E1E">
        <w:fldChar w:fldCharType="separate"/>
      </w:r>
      <w:r w:rsidR="009876B7">
        <w:rPr>
          <w:noProof/>
        </w:rPr>
        <w:t>[40,47,51,52]</w:t>
      </w:r>
      <w:r w:rsidR="00BB5E1E">
        <w:fldChar w:fldCharType="end"/>
      </w:r>
      <w:r w:rsidR="00BB5E1E">
        <w:t xml:space="preserve"> </w:t>
      </w:r>
      <w:r w:rsidR="008812E3">
        <w:t>and bladder cancer</w:t>
      </w:r>
      <w:r w:rsidR="009272A6">
        <w:t xml:space="preserve"> </w:t>
      </w:r>
      <w:r w:rsidR="00BB5E1E">
        <w:fldChar w:fldCharType="begin"/>
      </w:r>
      <w:r w:rsidR="009876B7">
        <w:instrText xml:space="preserve"> ADDIN EN.CITE &lt;EndNote&gt;&lt;Cite&gt;&lt;Author&gt;Ptaszynska&lt;/Author&gt;&lt;Year&gt;2015&lt;/Year&gt;&lt;RecNum&gt;0&lt;/RecNum&gt;&lt;IDText&gt;Assessing Bladder Cancer Risk in Type 2 Diabetes Clinical Trials: the Dapagliflozin Drug Development Program as a ‘Case Study’&lt;/IDText&gt;&lt;DisplayText&gt;[53]&lt;/DisplayText&gt;&lt;record&gt;&lt;urls&gt;&lt;related-urls&gt;&lt;url&gt;http://dx.doi.org/10.1007/s13300-015-0128-9&lt;/url&gt;&lt;/related-urls&gt;&lt;/urls&gt;&lt;isbn&gt;1869-6953 (Print)1869-6961 (Electronic)&lt;/isbn&gt;&lt;titles&gt;&lt;title&gt;Assessing Bladder Cancer Risk in Type 2 Diabetes Clinical Trials: the Dapagliflozin Drug Development Program as a ‘Case Study’&lt;/title&gt;&lt;secondary-title&gt;Diabetes Ther&lt;/secondary-title&gt;&lt;/titles&gt;&lt;pages&gt;357-75&lt;/pages&gt;&lt;number&gt;3&lt;/number&gt;&lt;contributors&gt;&lt;authors&gt;&lt;author&gt;Ptaszynska, A.&lt;/author&gt;&lt;author&gt;Cohen, S. M.&lt;/author&gt;&lt;author&gt;Messing, E. M.&lt;/author&gt;&lt;author&gt;Reilly, T. P.&lt;/author&gt;&lt;author&gt;Johnsson, E.&lt;/author&gt;&lt;author&gt;Johnsson, K.&lt;/author&gt;&lt;/authors&gt;&lt;/contributors&gt;&lt;language&gt;eng&lt;/language&gt;&lt;added-date format="utc"&gt;1570100475&lt;/added-date&gt;&lt;ref-type name="Book Section"&gt;5&lt;/ref-type&gt;&lt;auth-address&gt;Bristol-Myers Squibb, Princeton, NJ USAUniversity of Nebraska Medical Center, Omaha, NE USADepartment of Urology, University of Rochester School of Medicine and Dentistry, Rochester, NY USAAstraZeneca, Mölndal, Sweden&lt;/auth-address&gt;&lt;dates&gt;&lt;year&gt;2015&lt;/year&gt;&lt;/dates&gt;&lt;rec-number&gt;119&lt;/rec-number&gt;&lt;last-updated-date format="utc"&gt;1570100475&lt;/last-updated-date&gt;&lt;accession-num&gt;26323372&lt;/accession-num&gt;&lt;electronic-resource-num&gt;10.1007/s13300-015-0128-9&lt;/electronic-resource-num&gt;&lt;volume&gt;6&lt;/volume&gt;&lt;/record&gt;&lt;/Cite&gt;&lt;/EndNote&gt;</w:instrText>
      </w:r>
      <w:r w:rsidR="00BB5E1E">
        <w:fldChar w:fldCharType="separate"/>
      </w:r>
      <w:r w:rsidR="009876B7">
        <w:rPr>
          <w:noProof/>
        </w:rPr>
        <w:t>[53]</w:t>
      </w:r>
      <w:r w:rsidR="00BB5E1E">
        <w:fldChar w:fldCharType="end"/>
      </w:r>
      <w:r w:rsidR="008812E3">
        <w:t>.</w:t>
      </w:r>
      <w:r w:rsidR="007E1F14">
        <w:t xml:space="preserve"> </w:t>
      </w:r>
      <w:r w:rsidR="000E759F">
        <w:t xml:space="preserve">Compared to placebo, rates of major hypoglycaemia, acute kidney injury, and bladder cancer were lower </w:t>
      </w:r>
      <w:r w:rsidR="00495B88">
        <w:t xml:space="preserve">with </w:t>
      </w:r>
      <w:r w:rsidR="000E759F">
        <w:t xml:space="preserve">dapagliflozin </w:t>
      </w:r>
      <w:r w:rsidR="005C5C52">
        <w:t>and n</w:t>
      </w:r>
      <w:r w:rsidR="000E759F">
        <w:t>o statistical difference</w:t>
      </w:r>
      <w:r w:rsidR="005C5C52">
        <w:t xml:space="preserve"> was found between the two groups</w:t>
      </w:r>
      <w:r w:rsidR="000E759F">
        <w:t xml:space="preserve"> in the incidence of amputations, fractures, </w:t>
      </w:r>
      <w:r w:rsidR="00A0398F">
        <w:t xml:space="preserve">stroke, </w:t>
      </w:r>
      <w:r w:rsidR="000E759F">
        <w:t>volume deple</w:t>
      </w:r>
      <w:r w:rsidR="005C5C52">
        <w:t>tion</w:t>
      </w:r>
      <w:r w:rsidR="009272A6">
        <w:t xml:space="preserve"> or</w:t>
      </w:r>
      <w:r w:rsidR="005C5C52">
        <w:t xml:space="preserve"> </w:t>
      </w:r>
      <w:proofErr w:type="gramStart"/>
      <w:r w:rsidR="005C5C52">
        <w:t>hypersensitivity</w:t>
      </w:r>
      <w:proofErr w:type="gramEnd"/>
      <w:r w:rsidR="005C5C52">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5C5C52">
        <w:fldChar w:fldCharType="separate"/>
      </w:r>
      <w:r w:rsidR="00A93367">
        <w:rPr>
          <w:noProof/>
        </w:rPr>
        <w:t>[5]</w:t>
      </w:r>
      <w:r w:rsidR="005C5C52">
        <w:fldChar w:fldCharType="end"/>
      </w:r>
      <w:r w:rsidR="005C5C52">
        <w:t xml:space="preserve">. Higher rates of diabetic ketoacidosis </w:t>
      </w:r>
      <w:r w:rsidR="009272A6">
        <w:t xml:space="preserve">were seen </w:t>
      </w:r>
      <w:r w:rsidR="005C5C52">
        <w:t xml:space="preserve">in patients on dapagliflozin </w:t>
      </w:r>
      <w:r w:rsidR="005C5C52" w:rsidRPr="00ED6D4D">
        <w:t>(0.3%</w:t>
      </w:r>
      <w:r w:rsidR="005C5C52">
        <w:t xml:space="preserve"> </w:t>
      </w:r>
      <w:r w:rsidR="005C5C52" w:rsidRPr="00ED6D4D">
        <w:t>vs. 0.1%, P=0.02)</w:t>
      </w:r>
      <w:r w:rsidR="005C5C52">
        <w:t xml:space="preserve"> of which more than 80% were using insulin at baseline </w:t>
      </w:r>
      <w:r w:rsidR="005C5C52">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5C5C52">
        <w:fldChar w:fldCharType="separate"/>
      </w:r>
      <w:r w:rsidR="00A93367">
        <w:rPr>
          <w:noProof/>
        </w:rPr>
        <w:t>[5]</w:t>
      </w:r>
      <w:r w:rsidR="005C5C52">
        <w:fldChar w:fldCharType="end"/>
      </w:r>
      <w:r w:rsidR="005C5C52">
        <w:t>.</w:t>
      </w:r>
      <w:r w:rsidR="009D63AD">
        <w:t xml:space="preserve"> G</w:t>
      </w:r>
      <w:r w:rsidR="009D63AD" w:rsidRPr="00ED6D4D">
        <w:t xml:space="preserve">enital infections </w:t>
      </w:r>
      <w:r w:rsidR="009D63AD">
        <w:t>which</w:t>
      </w:r>
      <w:r w:rsidR="009D63AD" w:rsidRPr="00ED6D4D">
        <w:t xml:space="preserve"> led to discontinuation of </w:t>
      </w:r>
      <w:r w:rsidR="009272A6">
        <w:t xml:space="preserve">dapagliflozin </w:t>
      </w:r>
      <w:r w:rsidR="009D63AD" w:rsidRPr="00ED6D4D">
        <w:t xml:space="preserve">or </w:t>
      </w:r>
      <w:r w:rsidR="009D63AD">
        <w:t>thought</w:t>
      </w:r>
      <w:r w:rsidR="009D63AD" w:rsidRPr="00ED6D4D">
        <w:t xml:space="preserve"> to be serious adverse events</w:t>
      </w:r>
      <w:r w:rsidR="009D63AD">
        <w:t xml:space="preserve"> in both male and female patients was seen more frequently </w:t>
      </w:r>
      <w:r w:rsidR="009272A6">
        <w:t xml:space="preserve">with </w:t>
      </w:r>
      <w:r w:rsidR="009D63AD">
        <w:t xml:space="preserve"> dapagliflozin</w:t>
      </w:r>
      <w:r w:rsidR="009272A6">
        <w:t xml:space="preserve"> treatment </w:t>
      </w:r>
      <w:r w:rsidR="009D63AD" w:rsidRPr="009D63AD">
        <w:t>(0.9% vs. 0.1%; hazard ratio, 8.36; 95% CI, 4.19</w:t>
      </w:r>
      <w:r w:rsidR="009D63AD">
        <w:t xml:space="preserve"> </w:t>
      </w:r>
      <w:r w:rsidR="009D63AD" w:rsidRPr="009D63AD">
        <w:t>to 16.68; P&lt;0.001)</w:t>
      </w:r>
      <w:r w:rsidR="009D63AD">
        <w:t>, albeit serious adverse events were rare with only two events occurring in each group</w:t>
      </w:r>
      <w:r w:rsidR="009D63AD">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9D63AD">
        <w:fldChar w:fldCharType="separate"/>
      </w:r>
      <w:r w:rsidR="00A93367">
        <w:rPr>
          <w:noProof/>
        </w:rPr>
        <w:t>[5]</w:t>
      </w:r>
      <w:r w:rsidR="009D63AD">
        <w:fldChar w:fldCharType="end"/>
      </w:r>
      <w:r w:rsidR="009D63AD">
        <w:t xml:space="preserve">. </w:t>
      </w:r>
      <w:r w:rsidR="005C5C52">
        <w:t xml:space="preserve">Out of the six reported cases of Fournier’s gangrene, only one was within the dapagliflozin </w:t>
      </w:r>
      <w:proofErr w:type="gramStart"/>
      <w:r w:rsidR="005C5C52">
        <w:t>group</w:t>
      </w:r>
      <w:proofErr w:type="gramEnd"/>
      <w:r w:rsidR="009D63AD">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9D63AD">
        <w:fldChar w:fldCharType="separate"/>
      </w:r>
      <w:r w:rsidR="00A93367">
        <w:rPr>
          <w:noProof/>
        </w:rPr>
        <w:t>[5]</w:t>
      </w:r>
      <w:r w:rsidR="009D63AD">
        <w:fldChar w:fldCharType="end"/>
      </w:r>
      <w:r w:rsidR="00A0398F">
        <w:t xml:space="preserve">. </w:t>
      </w:r>
      <w:r w:rsidR="002350A2">
        <w:t xml:space="preserve">  </w:t>
      </w:r>
    </w:p>
    <w:p w14:paraId="4BDA75FC" w14:textId="2D18D030" w:rsidR="00032B46" w:rsidRPr="00F75036" w:rsidRDefault="00032B46" w:rsidP="00684493">
      <w:pPr>
        <w:shd w:val="clear" w:color="auto" w:fill="FFFFFF"/>
        <w:spacing w:after="143" w:line="240" w:lineRule="auto"/>
        <w:jc w:val="both"/>
        <w:rPr>
          <w:b/>
          <w:u w:val="single"/>
        </w:rPr>
      </w:pPr>
      <w:r w:rsidRPr="00F75036">
        <w:rPr>
          <w:b/>
          <w:u w:val="single"/>
        </w:rPr>
        <w:t>New evidence on dapagliflozin in heart failure – the DAPA-HF trial</w:t>
      </w:r>
    </w:p>
    <w:p w14:paraId="472FD86B" w14:textId="7BC25D0F" w:rsidR="00AD02DC" w:rsidRDefault="00684493" w:rsidP="00684493">
      <w:pPr>
        <w:shd w:val="clear" w:color="auto" w:fill="FFFFFF"/>
        <w:spacing w:after="143" w:line="240" w:lineRule="auto"/>
        <w:jc w:val="both"/>
      </w:pPr>
      <w:r w:rsidRPr="00684493">
        <w:t>During the European Society of Cardiology (ESC) Congress in September 2019, the results of the Dapagliflozin in Patients with Heart Failure and Reduced Ejection Fraction Trial (DAPA-HF) was presented for the first time</w:t>
      </w:r>
      <w:r w:rsidR="008138F7">
        <w:t xml:space="preserve"> and results subsequently published </w:t>
      </w:r>
      <w:r>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 </w:instrText>
      </w:r>
      <w:r w:rsidR="009876B7">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DATA </w:instrText>
      </w:r>
      <w:r w:rsidR="009876B7">
        <w:fldChar w:fldCharType="end"/>
      </w:r>
      <w:r>
        <w:fldChar w:fldCharType="separate"/>
      </w:r>
      <w:r w:rsidR="009876B7">
        <w:rPr>
          <w:noProof/>
        </w:rPr>
        <w:t>[54,55]</w:t>
      </w:r>
      <w:r>
        <w:fldChar w:fldCharType="end"/>
      </w:r>
      <w:r w:rsidRPr="00684493">
        <w:t xml:space="preserve">. </w:t>
      </w:r>
      <w:r w:rsidRPr="00922D9D">
        <w:t xml:space="preserve">DAPA-HF was a randomised, placebo-controlled </w:t>
      </w:r>
      <w:r w:rsidR="008138F7">
        <w:t xml:space="preserve">phase 3 </w:t>
      </w:r>
      <w:r w:rsidRPr="00922D9D">
        <w:t xml:space="preserve">trial lasting a median of 18.2 months involving 4744 patients with New York Heart Association (NYHA) class </w:t>
      </w:r>
      <w:bookmarkStart w:id="4" w:name="_Hlk25857619"/>
      <w:r w:rsidRPr="00922D9D">
        <w:t xml:space="preserve">II, III, or IV </w:t>
      </w:r>
      <w:bookmarkEnd w:id="4"/>
      <w:r w:rsidRPr="00922D9D">
        <w:t xml:space="preserve">heart failure and an ejection fraction of 40% or </w:t>
      </w:r>
      <w:proofErr w:type="gramStart"/>
      <w:r w:rsidRPr="00922D9D">
        <w:t>less</w:t>
      </w:r>
      <w:proofErr w:type="gramEnd"/>
      <w:r>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fldChar w:fldCharType="separate"/>
      </w:r>
      <w:r w:rsidR="009876B7">
        <w:rPr>
          <w:noProof/>
        </w:rPr>
        <w:t>[55]</w:t>
      </w:r>
      <w:r>
        <w:fldChar w:fldCharType="end"/>
      </w:r>
      <w:r w:rsidRPr="00922D9D">
        <w:t>.</w:t>
      </w:r>
      <w:r>
        <w:t xml:space="preserve"> </w:t>
      </w:r>
      <w:r w:rsidR="00AD02DC">
        <w:t>Prior to the completion of the trial</w:t>
      </w:r>
      <w:r w:rsidR="002350A2">
        <w:t>,</w:t>
      </w:r>
      <w:r w:rsidR="00AD02DC">
        <w:t xml:space="preserve"> most evidence surrounding dapagliflozin and heart failure reduction was </w:t>
      </w:r>
      <w:r w:rsidR="002350A2">
        <w:t xml:space="preserve">obtained from </w:t>
      </w:r>
      <w:r w:rsidR="00AD02DC">
        <w:t>population</w:t>
      </w:r>
      <w:r w:rsidR="002350A2">
        <w:t>s</w:t>
      </w:r>
      <w:r w:rsidR="00AD02DC">
        <w:t xml:space="preserve"> who for the large part, did not have heart failure at </w:t>
      </w:r>
      <w:proofErr w:type="gramStart"/>
      <w:r w:rsidR="00AD02DC">
        <w:t>baseline</w:t>
      </w:r>
      <w:proofErr w:type="gramEnd"/>
      <w:r w:rsidR="00735F7A">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735F7A">
        <w:fldChar w:fldCharType="separate"/>
      </w:r>
      <w:r w:rsidR="009876B7">
        <w:rPr>
          <w:noProof/>
        </w:rPr>
        <w:t>[55]</w:t>
      </w:r>
      <w:r w:rsidR="00735F7A">
        <w:fldChar w:fldCharType="end"/>
      </w:r>
      <w:r w:rsidR="00AD02DC">
        <w:t>. The trial</w:t>
      </w:r>
      <w:r w:rsidR="00084B4D">
        <w:t xml:space="preserve">, completed across 410 centres in 20 countries, </w:t>
      </w:r>
      <w:r w:rsidR="00AD02DC">
        <w:t xml:space="preserve">was thus designed to </w:t>
      </w:r>
      <w:r w:rsidR="00735F7A">
        <w:t>measure</w:t>
      </w:r>
      <w:r w:rsidR="00AD02DC">
        <w:t xml:space="preserve"> the efficacy and safety of dapagliflozin in subjects with </w:t>
      </w:r>
      <w:r w:rsidR="00735F7A">
        <w:t xml:space="preserve">pre-existing heart failure </w:t>
      </w:r>
      <w:r w:rsidR="002350A2">
        <w:t xml:space="preserve">with </w:t>
      </w:r>
      <w:r w:rsidR="00735F7A">
        <w:t xml:space="preserve">reduced ejection fraction irrespective of a diagnosis of </w:t>
      </w:r>
      <w:r w:rsidR="00961FA8">
        <w:t>T2DM</w:t>
      </w:r>
      <w:r w:rsidR="00735F7A">
        <w:t xml:space="preserve"> </w:t>
      </w:r>
      <w:r w:rsidR="00735F7A">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735F7A">
        <w:fldChar w:fldCharType="separate"/>
      </w:r>
      <w:r w:rsidR="009876B7">
        <w:rPr>
          <w:noProof/>
        </w:rPr>
        <w:t>[55]</w:t>
      </w:r>
      <w:r w:rsidR="00735F7A">
        <w:fldChar w:fldCharType="end"/>
      </w:r>
      <w:r w:rsidR="00735F7A">
        <w:t xml:space="preserve">. </w:t>
      </w:r>
      <w:r w:rsidR="00AD02DC">
        <w:t xml:space="preserve">   </w:t>
      </w:r>
    </w:p>
    <w:p w14:paraId="5EC63708" w14:textId="1BBB3C90" w:rsidR="00961FA8" w:rsidRDefault="00684493" w:rsidP="00684493">
      <w:pPr>
        <w:shd w:val="clear" w:color="auto" w:fill="FFFFFF"/>
        <w:spacing w:after="143" w:line="240" w:lineRule="auto"/>
        <w:jc w:val="both"/>
      </w:pPr>
      <w:r>
        <w:lastRenderedPageBreak/>
        <w:t>Assigned treatment</w:t>
      </w:r>
      <w:r w:rsidR="00436BAA">
        <w:t xml:space="preserve"> of dapagliflozin 10mg once daily or placebo,</w:t>
      </w:r>
      <w:r>
        <w:t xml:space="preserve"> was given in conjunction with </w:t>
      </w:r>
      <w:r w:rsidR="00C735BF">
        <w:t xml:space="preserve">recognised </w:t>
      </w:r>
      <w:r>
        <w:t xml:space="preserve">standard </w:t>
      </w:r>
      <w:r w:rsidR="00436BAA">
        <w:t>drug therapy</w:t>
      </w:r>
      <w:r w:rsidR="002350A2">
        <w:t xml:space="preserve"> for </w:t>
      </w:r>
      <w:r w:rsidR="001C679C">
        <w:t>heart</w:t>
      </w:r>
      <w:r w:rsidR="002350A2">
        <w:t xml:space="preserve"> failure</w:t>
      </w:r>
      <w:r w:rsidR="00436BAA">
        <w:t xml:space="preserve"> including; (a) angiotensin-converting enzyme inhibitor (ACEI</w:t>
      </w:r>
      <w:r w:rsidR="00436BAA">
        <w:rPr>
          <w:rFonts w:ascii="Arial" w:hAnsi="Arial" w:cs="Arial"/>
          <w:color w:val="1C1D1E"/>
          <w:shd w:val="clear" w:color="auto" w:fill="FFFFFF"/>
        </w:rPr>
        <w:t>)</w:t>
      </w:r>
      <w:r w:rsidR="00436BAA" w:rsidRPr="00436BAA">
        <w:t xml:space="preserve">, angiotensin receptor blocker (ARB), or </w:t>
      </w:r>
      <w:proofErr w:type="spellStart"/>
      <w:r w:rsidR="00436BAA" w:rsidRPr="00436BAA">
        <w:t>sacubitril</w:t>
      </w:r>
      <w:proofErr w:type="spellEnd"/>
      <w:r w:rsidR="00436BAA" w:rsidRPr="00436BAA">
        <w:t>/valsartan, and (</w:t>
      </w:r>
      <w:r w:rsidR="00436BAA">
        <w:t>b</w:t>
      </w:r>
      <w:r w:rsidR="00436BAA" w:rsidRPr="00436BAA">
        <w:t>) a beta‐blocker</w:t>
      </w:r>
      <w:r w:rsidR="00436BAA">
        <w:t xml:space="preserve"> (</w:t>
      </w:r>
      <w:r w:rsidR="00436BAA" w:rsidRPr="00436BAA">
        <w:t>unless contraindicated or not tolerated</w:t>
      </w:r>
      <w:r w:rsidR="00436BAA">
        <w:t>)</w:t>
      </w:r>
      <w:r w:rsidR="00C735BF">
        <w:t>,</w:t>
      </w:r>
      <w:r w:rsidR="00436BAA" w:rsidRPr="00436BAA">
        <w:t xml:space="preserve"> as well as (</w:t>
      </w:r>
      <w:r w:rsidR="00436BAA">
        <w:t>c</w:t>
      </w:r>
      <w:r w:rsidR="00436BAA" w:rsidRPr="00436BAA">
        <w:t>) a mineralocorticoid receptor antagonist (MRA), if</w:t>
      </w:r>
      <w:r w:rsidR="00436BAA">
        <w:t xml:space="preserve"> indicated </w:t>
      </w:r>
      <w:r w:rsidR="00436BAA">
        <w:fldChar w:fldCharType="begin">
          <w:fldData xml:space="preserve">PEVuZE5vdGU+PENpdGU+PEF1dGhvcj5NY011cnJheTwvQXV0aG9yPjxZZWFyPjIwMTk8L1llYXI+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</w:fldData>
        </w:fldChar>
      </w:r>
      <w:r w:rsidR="009876B7">
        <w:instrText xml:space="preserve"> ADDIN EN.CITE </w:instrText>
      </w:r>
      <w:r w:rsidR="009876B7">
        <w:fldChar w:fldCharType="begin">
          <w:fldData xml:space="preserve">PEVuZE5vdGU+PENpdGU+PEF1dGhvcj5NY011cnJheTwvQXV0aG9yPjxZZWFyPjIwMTk8L1llYXI+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</w:fldData>
        </w:fldChar>
      </w:r>
      <w:r w:rsidR="009876B7">
        <w:instrText xml:space="preserve"> ADDIN EN.CITE.DATA </w:instrText>
      </w:r>
      <w:r w:rsidR="009876B7">
        <w:fldChar w:fldCharType="end"/>
      </w:r>
      <w:r w:rsidR="00436BAA">
        <w:fldChar w:fldCharType="separate"/>
      </w:r>
      <w:r w:rsidR="009876B7">
        <w:rPr>
          <w:noProof/>
        </w:rPr>
        <w:t>[56]</w:t>
      </w:r>
      <w:r w:rsidR="00436BAA">
        <w:fldChar w:fldCharType="end"/>
      </w:r>
      <w:r w:rsidR="00436BAA">
        <w:t>.</w:t>
      </w:r>
      <w:r w:rsidR="00735F7A">
        <w:t xml:space="preserve"> </w:t>
      </w:r>
      <w:proofErr w:type="gramStart"/>
      <w:r w:rsidR="002350A2">
        <w:t>P</w:t>
      </w:r>
      <w:r w:rsidR="00735F7A">
        <w:t xml:space="preserve">atients </w:t>
      </w:r>
      <w:r w:rsidR="002350A2">
        <w:t xml:space="preserve"> requiring</w:t>
      </w:r>
      <w:proofErr w:type="gramEnd"/>
      <w:r w:rsidR="002350A2">
        <w:t xml:space="preserve"> </w:t>
      </w:r>
      <w:r w:rsidR="00735F7A">
        <w:t xml:space="preserve">standard heart failure device therapy such as </w:t>
      </w:r>
      <w:r w:rsidR="00961FA8">
        <w:t>an implantable cardioverter-defibrillator</w:t>
      </w:r>
      <w:r w:rsidR="002350A2">
        <w:t xml:space="preserve"> (26%)</w:t>
      </w:r>
      <w:r w:rsidR="00961FA8">
        <w:t xml:space="preserve"> and/or cardiac resynchronization therapy </w:t>
      </w:r>
      <w:r w:rsidR="002350A2">
        <w:t xml:space="preserve">(8%) were also included </w:t>
      </w:r>
      <w:r w:rsidR="00961FA8">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961FA8">
        <w:fldChar w:fldCharType="separate"/>
      </w:r>
      <w:r w:rsidR="009876B7">
        <w:rPr>
          <w:noProof/>
        </w:rPr>
        <w:t>[55]</w:t>
      </w:r>
      <w:r w:rsidR="00961FA8">
        <w:fldChar w:fldCharType="end"/>
      </w:r>
      <w:r w:rsidR="002350A2">
        <w:t>.</w:t>
      </w:r>
      <w:r w:rsidR="00735F7A">
        <w:t xml:space="preserve"> </w:t>
      </w:r>
      <w:r w:rsidR="00C735BF">
        <w:t xml:space="preserve"> </w:t>
      </w:r>
    </w:p>
    <w:p w14:paraId="212428B5" w14:textId="4065B85D" w:rsidR="00084B4D" w:rsidRDefault="00C735BF" w:rsidP="00684493">
      <w:pPr>
        <w:shd w:val="clear" w:color="auto" w:fill="FFFFFF"/>
        <w:spacing w:after="143" w:line="240" w:lineRule="auto"/>
        <w:jc w:val="both"/>
      </w:pPr>
      <w:r>
        <w:t>T</w:t>
      </w:r>
      <w:r w:rsidR="00684493" w:rsidRPr="00922D9D">
        <w:t xml:space="preserve">he primary outcome included a composite of cardiovascular death or worsening heart failure defined as hospitalisation or an urgent visit resulting in intravenous therapy for heart </w:t>
      </w:r>
      <w:proofErr w:type="gramStart"/>
      <w:r w:rsidR="00684493" w:rsidRPr="00922D9D">
        <w:t>failure</w:t>
      </w:r>
      <w:proofErr w:type="gramEnd"/>
      <w:r w:rsidR="00684493">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684493">
        <w:fldChar w:fldCharType="separate"/>
      </w:r>
      <w:r w:rsidR="009876B7">
        <w:rPr>
          <w:noProof/>
        </w:rPr>
        <w:t>[55]</w:t>
      </w:r>
      <w:r w:rsidR="00684493">
        <w:fldChar w:fldCharType="end"/>
      </w:r>
      <w:r w:rsidR="00684493" w:rsidRPr="00922D9D">
        <w:t>.  </w:t>
      </w:r>
      <w:r w:rsidR="00961FA8">
        <w:t>Secondary outcomes included a composite of hospitalisation for heart failure or cardiovascular death, total number of hospitalisations for heart failure, cardiovascular death</w:t>
      </w:r>
      <w:r w:rsidR="00084B4D">
        <w:t xml:space="preserve">, a composite of worsening renal function, and death from any cause </w:t>
      </w:r>
      <w:r w:rsidR="00961FA8">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961FA8">
        <w:fldChar w:fldCharType="separate"/>
      </w:r>
      <w:r w:rsidR="009876B7">
        <w:rPr>
          <w:noProof/>
        </w:rPr>
        <w:t>[55]</w:t>
      </w:r>
      <w:r w:rsidR="00961FA8">
        <w:fldChar w:fldCharType="end"/>
      </w:r>
      <w:r w:rsidR="00961FA8">
        <w:t xml:space="preserve">. </w:t>
      </w:r>
    </w:p>
    <w:p w14:paraId="576FFF20" w14:textId="09F545C4" w:rsidR="00EB6A60" w:rsidRDefault="00616337" w:rsidP="00684493">
      <w:pPr>
        <w:shd w:val="clear" w:color="auto" w:fill="FFFFFF"/>
        <w:spacing w:after="143" w:line="240" w:lineRule="auto"/>
        <w:jc w:val="both"/>
      </w:pPr>
      <w:r>
        <w:t>T</w:t>
      </w:r>
      <w:r w:rsidR="00DD33C2">
        <w:t xml:space="preserve">he primary composite outcome </w:t>
      </w:r>
      <w:r>
        <w:t>(</w:t>
      </w:r>
      <w:r w:rsidR="00DD33C2">
        <w:t>worsening heart failure or death from cardiovascular causes</w:t>
      </w:r>
      <w:r>
        <w:t>)</w:t>
      </w:r>
      <w:r w:rsidR="00DD33C2" w:rsidRPr="00DD33C2">
        <w:t xml:space="preserve"> </w:t>
      </w:r>
      <w:r w:rsidR="00DD33C2">
        <w:t>favourably with dapagliflozi</w:t>
      </w:r>
      <w:r>
        <w:t>n, occurring in 16.3% of dapagliflozin patients compared to 21.2% of placebo patients (hazard ratio, 0.74; 95% confidence interval [CI] 0.65 to 0.85; P&lt;0.001)</w:t>
      </w:r>
      <w:r>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fldChar w:fldCharType="separate"/>
      </w:r>
      <w:r w:rsidR="009876B7">
        <w:rPr>
          <w:noProof/>
        </w:rPr>
        <w:t>[55]</w:t>
      </w:r>
      <w:r>
        <w:fldChar w:fldCharType="end"/>
      </w:r>
      <w:r>
        <w:t xml:space="preserve">. </w:t>
      </w:r>
      <w:r w:rsidR="00EB6A60" w:rsidRPr="00EB6A60">
        <w:t xml:space="preserve">It was recorded within the trial duration, that 21 patients would need to be treated with dapagliflozin to prevent one primary </w:t>
      </w:r>
      <w:proofErr w:type="gramStart"/>
      <w:r w:rsidR="00EB6A60" w:rsidRPr="00EB6A60">
        <w:t>event</w:t>
      </w:r>
      <w:proofErr w:type="gramEnd"/>
      <w:r w:rsidR="00EB6A60" w:rsidRPr="00EB6A60">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EB6A60" w:rsidRPr="00EB6A60">
        <w:fldChar w:fldCharType="separate"/>
      </w:r>
      <w:r w:rsidR="009876B7">
        <w:rPr>
          <w:noProof/>
        </w:rPr>
        <w:t>[55]</w:t>
      </w:r>
      <w:r w:rsidR="00EB6A60" w:rsidRPr="00EB6A60">
        <w:fldChar w:fldCharType="end"/>
      </w:r>
      <w:r w:rsidR="00EB6A60">
        <w:t xml:space="preserve">. </w:t>
      </w:r>
    </w:p>
    <w:p w14:paraId="3ADF308E" w14:textId="60EF3A6C" w:rsidR="00AB168D" w:rsidRDefault="00AB168D" w:rsidP="00684493">
      <w:pPr>
        <w:shd w:val="clear" w:color="auto" w:fill="FFFFFF"/>
        <w:spacing w:after="143" w:line="240" w:lineRule="auto"/>
        <w:jc w:val="both"/>
      </w:pPr>
      <w:r w:rsidRPr="00922D9D">
        <w:t xml:space="preserve">A </w:t>
      </w:r>
      <w:r>
        <w:t xml:space="preserve">first </w:t>
      </w:r>
      <w:r w:rsidRPr="00922D9D">
        <w:t>event of worsening heart failure was seen in 10% of patients on dapagliflozin v</w:t>
      </w:r>
      <w:r>
        <w:t>ersus</w:t>
      </w:r>
      <w:r w:rsidRPr="00922D9D">
        <w:t xml:space="preserve"> 13.7% of patients on placebo (hazard ratio, 0.70; 95% CI, 0.59 to 0.83</w:t>
      </w:r>
      <w:proofErr w:type="gramStart"/>
      <w:r w:rsidRPr="00922D9D">
        <w:t>)</w:t>
      </w:r>
      <w:proofErr w:type="gramEnd"/>
      <w:r>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5252FA">
        <w:instrText xml:space="preserve"> ADDIN EN.CITE </w:instrText>
      </w:r>
      <w:r w:rsidR="005252FA">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5252FA">
        <w:instrText xml:space="preserve"> ADDIN EN.CITE.DATA </w:instrText>
      </w:r>
      <w:r w:rsidR="005252FA">
        <w:fldChar w:fldCharType="end"/>
      </w:r>
      <w:r>
        <w:fldChar w:fldCharType="separate"/>
      </w:r>
      <w:r w:rsidR="005252FA">
        <w:rPr>
          <w:noProof/>
        </w:rPr>
        <w:t>[55]</w:t>
      </w:r>
      <w:r>
        <w:fldChar w:fldCharType="end"/>
      </w:r>
      <w:r w:rsidRPr="00922D9D">
        <w:t>.</w:t>
      </w:r>
      <w:r>
        <w:t xml:space="preserve"> Less </w:t>
      </w:r>
      <w:r w:rsidR="0066766A">
        <w:t>than</w:t>
      </w:r>
      <w:r>
        <w:t xml:space="preserve"> 10% </w:t>
      </w:r>
      <w:r w:rsidR="00616337">
        <w:t>of dapagliflozin patients were hospita</w:t>
      </w:r>
      <w:r>
        <w:t>lised for heart failure co</w:t>
      </w:r>
      <w:r w:rsidR="002350A2">
        <w:t xml:space="preserve">mpared </w:t>
      </w:r>
      <w:r>
        <w:t xml:space="preserve">with over 13% of placebo patients. </w:t>
      </w:r>
      <w:r w:rsidR="00684493" w:rsidRPr="00922D9D">
        <w:t>Death from cardiovascular disease</w:t>
      </w:r>
      <w:r w:rsidR="001C679C">
        <w:t xml:space="preserve"> occurred</w:t>
      </w:r>
      <w:r w:rsidR="009412CF">
        <w:t xml:space="preserve"> </w:t>
      </w:r>
      <w:r w:rsidR="00684493" w:rsidRPr="00922D9D">
        <w:t xml:space="preserve">in 9.6% of the dapagliflozin group compared to 11.5% of the placebo group, while death from any cause </w:t>
      </w:r>
      <w:r w:rsidR="002350A2">
        <w:t xml:space="preserve">occurred in </w:t>
      </w:r>
      <w:r w:rsidR="00684493" w:rsidRPr="00922D9D">
        <w:t xml:space="preserve">11.6% and 13.9% </w:t>
      </w:r>
      <w:proofErr w:type="gramStart"/>
      <w:r w:rsidR="00684493" w:rsidRPr="00922D9D">
        <w:t>respectively</w:t>
      </w:r>
      <w:proofErr w:type="gramEnd"/>
      <w:r w:rsidR="00684493">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684493">
        <w:fldChar w:fldCharType="separate"/>
      </w:r>
      <w:r w:rsidR="009876B7">
        <w:rPr>
          <w:noProof/>
        </w:rPr>
        <w:t>[55]</w:t>
      </w:r>
      <w:r w:rsidR="00684493">
        <w:fldChar w:fldCharType="end"/>
      </w:r>
      <w:r w:rsidR="00684493" w:rsidRPr="00922D9D">
        <w:t xml:space="preserve">. </w:t>
      </w:r>
      <w:r w:rsidR="00F1785B">
        <w:t xml:space="preserve">Incidence for secondary outcomes of hospitalisation for heart failure or cardiovascular related death was lower in those taking dapagliflozin. </w:t>
      </w:r>
      <w:r w:rsidR="00EB6A60">
        <w:t xml:space="preserve">Between the treatment groups, no difference </w:t>
      </w:r>
      <w:proofErr w:type="gramStart"/>
      <w:r w:rsidR="00EB6A60">
        <w:t>was seen</w:t>
      </w:r>
      <w:proofErr w:type="gramEnd"/>
      <w:r w:rsidR="00EB6A60">
        <w:t xml:space="preserve"> in renal composite outcomes. </w:t>
      </w:r>
    </w:p>
    <w:p w14:paraId="5503F487" w14:textId="2C6A7BEE" w:rsidR="00654992" w:rsidRPr="00EB6A60" w:rsidRDefault="00EB6A60" w:rsidP="00EB6A60">
      <w:pPr>
        <w:shd w:val="clear" w:color="auto" w:fill="FFFFFF"/>
        <w:spacing w:after="143" w:line="240" w:lineRule="auto"/>
        <w:jc w:val="both"/>
      </w:pPr>
      <w:r>
        <w:t>Initially 42% of all patients had T2DM</w:t>
      </w:r>
      <w:r w:rsidR="00654992">
        <w:t xml:space="preserve">, with a new diagnosis of T2DM later being made in around 3% of patients in each </w:t>
      </w:r>
      <w:proofErr w:type="gramStart"/>
      <w:r w:rsidR="00654992">
        <w:t>cohort</w:t>
      </w:r>
      <w:proofErr w:type="gramEnd"/>
      <w:r w:rsidR="00654992">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00654992">
        <w:fldChar w:fldCharType="separate"/>
      </w:r>
      <w:r w:rsidR="009876B7">
        <w:rPr>
          <w:noProof/>
        </w:rPr>
        <w:t>[55]</w:t>
      </w:r>
      <w:r w:rsidR="00654992">
        <w:fldChar w:fldCharType="end"/>
      </w:r>
      <w:r w:rsidR="00654992">
        <w:t xml:space="preserve">.  </w:t>
      </w:r>
      <w:r w:rsidRPr="00EB6A60">
        <w:t xml:space="preserve">Notably, </w:t>
      </w:r>
      <w:r w:rsidR="00654992">
        <w:t>primary outcomes</w:t>
      </w:r>
      <w:r w:rsidRPr="00EB6A60">
        <w:t xml:space="preserve"> </w:t>
      </w:r>
      <w:r w:rsidR="00654992" w:rsidRPr="00EB6A60">
        <w:t>were</w:t>
      </w:r>
      <w:r w:rsidRPr="00EB6A60">
        <w:t xml:space="preserve"> consistent amongst patients with and without diabetes</w:t>
      </w:r>
      <w:r w:rsidR="00654992">
        <w:t xml:space="preserve"> </w:t>
      </w:r>
      <w:r w:rsidRPr="00EB6A60">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TVdPC9EaXNwbGF5VGV4dD48cmVjb3JkPjxkYXRlcz48cHViLWRhdGVzPjxkYXRl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</w:fldData>
        </w:fldChar>
      </w:r>
      <w:r w:rsidR="009876B7">
        <w:instrText xml:space="preserve"> ADDIN EN.CITE.DATA </w:instrText>
      </w:r>
      <w:r w:rsidR="009876B7">
        <w:fldChar w:fldCharType="end"/>
      </w:r>
      <w:r w:rsidRPr="00EB6A60">
        <w:fldChar w:fldCharType="separate"/>
      </w:r>
      <w:r w:rsidR="009876B7">
        <w:rPr>
          <w:noProof/>
        </w:rPr>
        <w:t>[55]</w:t>
      </w:r>
      <w:r w:rsidRPr="00EB6A60">
        <w:fldChar w:fldCharType="end"/>
      </w:r>
      <w:r w:rsidRPr="00EB6A60">
        <w:t>.</w:t>
      </w:r>
      <w:r>
        <w:t xml:space="preserve"> </w:t>
      </w:r>
      <w:r w:rsidR="00654992">
        <w:t xml:space="preserve">NYHA classes </w:t>
      </w:r>
      <w:r w:rsidR="00654992" w:rsidRPr="00654992">
        <w:t>III</w:t>
      </w:r>
      <w:r w:rsidR="00654992">
        <w:t xml:space="preserve"> and</w:t>
      </w:r>
      <w:r w:rsidR="00654992" w:rsidRPr="00654992">
        <w:t xml:space="preserve"> IV</w:t>
      </w:r>
      <w:r w:rsidR="00654992">
        <w:t xml:space="preserve"> seemed to benefit less compared to NYHA class </w:t>
      </w:r>
      <w:r w:rsidR="00654992" w:rsidRPr="00654992">
        <w:t>II</w:t>
      </w:r>
      <w:r w:rsidR="00654992">
        <w:t>.</w:t>
      </w:r>
    </w:p>
    <w:p w14:paraId="328B027E" w14:textId="1CFF10B5" w:rsidR="00684493" w:rsidRPr="00684493" w:rsidRDefault="00684493" w:rsidP="00684493">
      <w:pPr>
        <w:shd w:val="clear" w:color="auto" w:fill="FFFFFF"/>
        <w:spacing w:after="143" w:line="240" w:lineRule="auto"/>
        <w:jc w:val="both"/>
      </w:pPr>
      <w:r w:rsidRPr="00684493">
        <w:t xml:space="preserve">No statistically significant side effects were observed, and adverse events rarely required the discontinuation of </w:t>
      </w:r>
      <w:proofErr w:type="gramStart"/>
      <w:r w:rsidRPr="00684493">
        <w:t>treatment</w:t>
      </w:r>
      <w:proofErr w:type="gramEnd"/>
      <w:r>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 </w:instrText>
      </w:r>
      <w:r w:rsidR="009876B7">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DATA </w:instrText>
      </w:r>
      <w:r w:rsidR="009876B7">
        <w:fldChar w:fldCharType="end"/>
      </w:r>
      <w:r>
        <w:fldChar w:fldCharType="separate"/>
      </w:r>
      <w:r w:rsidR="009876B7">
        <w:rPr>
          <w:noProof/>
        </w:rPr>
        <w:t>[54,55]</w:t>
      </w:r>
      <w:r>
        <w:fldChar w:fldCharType="end"/>
      </w:r>
      <w:r w:rsidRPr="00684493">
        <w:t xml:space="preserve">. </w:t>
      </w:r>
    </w:p>
    <w:p w14:paraId="6FD16B12" w14:textId="77777777" w:rsidR="00684493" w:rsidRDefault="00684493" w:rsidP="00967B77">
      <w:pPr>
        <w:shd w:val="clear" w:color="auto" w:fill="FFFFFF"/>
        <w:spacing w:after="143" w:line="240" w:lineRule="auto"/>
        <w:jc w:val="both"/>
      </w:pPr>
    </w:p>
    <w:p w14:paraId="1F07EC6F" w14:textId="77777777" w:rsidR="006774B3" w:rsidRPr="007A1C19" w:rsidRDefault="006774B3" w:rsidP="00967B77">
      <w:pPr>
        <w:jc w:val="both"/>
        <w:rPr>
          <w:b/>
          <w:bCs/>
          <w:u w:val="single"/>
        </w:rPr>
      </w:pPr>
      <w:r w:rsidRPr="007A1C19">
        <w:rPr>
          <w:b/>
          <w:bCs/>
          <w:u w:val="single"/>
        </w:rPr>
        <w:t xml:space="preserve">Real World Evidence </w:t>
      </w:r>
    </w:p>
    <w:p w14:paraId="7CA5EA49" w14:textId="0D69D43A" w:rsidR="003E1182" w:rsidRDefault="00434E69" w:rsidP="00967B77">
      <w:pPr>
        <w:shd w:val="clear" w:color="auto" w:fill="FFFFFF"/>
        <w:spacing w:after="143" w:line="240" w:lineRule="auto"/>
        <w:jc w:val="both"/>
      </w:pPr>
      <w:r w:rsidRPr="00434E69">
        <w:t>The differences in patient cohorts between the three major SGLT2i trials may partly explain the observed differences in the primary outcomes.</w:t>
      </w:r>
      <w:r>
        <w:t xml:space="preserve">  </w:t>
      </w:r>
      <w:r w:rsidR="003E1182">
        <w:t>A key facto</w:t>
      </w:r>
      <w:bookmarkStart w:id="5" w:name="_GoBack"/>
      <w:bookmarkEnd w:id="5"/>
      <w:r w:rsidR="003E1182">
        <w:t xml:space="preserve">r differing DECLARE from EMPA-REG and CANVAS was its patient population where 40.6% of participants had cardiovascular disease and 59.4% were at high risk with multiple comorbidities </w:t>
      </w:r>
      <w:r w:rsidR="003E1182">
        <w:fldChar w:fldCharType="begin">
          <w:fldData xml:space="preserve">PEVuZE5vdGU+PENpdGU+PEF1dGhvcj5XaXZpb3R0PC9BdXRob3I+PFllYXI+MjAxOTwvWWVhcj48
UmVjTnVtPjA8L1JlY051bT48SURUZXh0PkRhcGFnbGlmbG96aW4gYW5kIENhcmRpb3Zhc2N1bGFy
IE91dGNvbWVzIGluIFR5cGUgMiBEaWFiZXRlczwvSURUZXh0PjxEaXNwbGF5VGV4dD5bNSwxNV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QWxpPC9BdXRob3I+PFll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SwxNV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QWxpPC9BdXRob3I+PFll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</w:fldData>
        </w:fldChar>
      </w:r>
      <w:r w:rsidR="00A93367">
        <w:instrText xml:space="preserve"> ADDIN EN.CITE.DATA </w:instrText>
      </w:r>
      <w:r w:rsidR="00A93367">
        <w:fldChar w:fldCharType="end"/>
      </w:r>
      <w:r w:rsidR="003E1182">
        <w:fldChar w:fldCharType="separate"/>
      </w:r>
      <w:r w:rsidR="00A93367">
        <w:rPr>
          <w:noProof/>
        </w:rPr>
        <w:t>[5,15]</w:t>
      </w:r>
      <w:r w:rsidR="003E1182">
        <w:fldChar w:fldCharType="end"/>
      </w:r>
      <w:r w:rsidR="003E1182">
        <w:t xml:space="preserve">. A study examining the representativeness of SGLT2i cardiovascular outcome trials in a general type 2 diabetes patient population found that DECLARE had the highest </w:t>
      </w:r>
      <w:r w:rsidR="00F4434E">
        <w:t xml:space="preserve">relatability </w:t>
      </w:r>
      <w:r w:rsidR="00F4434E">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 </w:instrText>
      </w:r>
      <w:r w:rsidR="00A93367">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DATA </w:instrText>
      </w:r>
      <w:r w:rsidR="00A93367">
        <w:fldChar w:fldCharType="end"/>
      </w:r>
      <w:r w:rsidR="00F4434E">
        <w:fldChar w:fldCharType="separate"/>
      </w:r>
      <w:r w:rsidR="00A93367">
        <w:rPr>
          <w:noProof/>
        </w:rPr>
        <w:t>[9]</w:t>
      </w:r>
      <w:r w:rsidR="00F4434E">
        <w:fldChar w:fldCharType="end"/>
      </w:r>
      <w:r w:rsidR="00F4434E">
        <w:t xml:space="preserve">. </w:t>
      </w:r>
      <w:r w:rsidR="003E1182">
        <w:t xml:space="preserve"> Representing 59% of the general type 2 dia</w:t>
      </w:r>
      <w:r w:rsidR="009412CF">
        <w:t xml:space="preserve">betes patient population it </w:t>
      </w:r>
      <w:proofErr w:type="gramStart"/>
      <w:r w:rsidR="009412CF">
        <w:t xml:space="preserve">was </w:t>
      </w:r>
      <w:r w:rsidR="003E1182">
        <w:t>followed</w:t>
      </w:r>
      <w:proofErr w:type="gramEnd"/>
      <w:r w:rsidR="003E1182">
        <w:t xml:space="preserve"> by CANVAS (34%) and EMPA-REG (21%)</w:t>
      </w:r>
      <w:r w:rsidR="00F4434E">
        <w:t xml:space="preserve"> </w:t>
      </w:r>
      <w:r w:rsidR="00F4434E">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 </w:instrText>
      </w:r>
      <w:r w:rsidR="00A93367">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DATA </w:instrText>
      </w:r>
      <w:r w:rsidR="00A93367">
        <w:fldChar w:fldCharType="end"/>
      </w:r>
      <w:r w:rsidR="00F4434E">
        <w:fldChar w:fldCharType="separate"/>
      </w:r>
      <w:r w:rsidR="00A93367">
        <w:rPr>
          <w:noProof/>
        </w:rPr>
        <w:t>[9]</w:t>
      </w:r>
      <w:r w:rsidR="00F4434E">
        <w:fldChar w:fldCharType="end"/>
      </w:r>
      <w:r w:rsidR="003E1182">
        <w:t xml:space="preserve">. </w:t>
      </w:r>
      <w:r w:rsidR="00F4434E">
        <w:t xml:space="preserve">Indeed, </w:t>
      </w:r>
      <w:r w:rsidR="00E83EA0">
        <w:t xml:space="preserve">this is key in determining external validity </w:t>
      </w:r>
      <w:r w:rsidR="00F4434E">
        <w:t>as it indicates the DECLARE</w:t>
      </w:r>
      <w:r w:rsidR="00B0061A">
        <w:t>-TIMI 58</w:t>
      </w:r>
      <w:r w:rsidR="00F4434E">
        <w:t xml:space="preserve"> trial included and examined patients who are most </w:t>
      </w:r>
      <w:r w:rsidR="00E83EA0">
        <w:t>representative</w:t>
      </w:r>
      <w:r w:rsidR="00F4434E">
        <w:t xml:space="preserve"> of the general type 2 diabetes patients</w:t>
      </w:r>
      <w:r w:rsidR="00E83EA0">
        <w:t xml:space="preserve"> </w:t>
      </w:r>
      <w:r w:rsidR="00E83EA0">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 </w:instrText>
      </w:r>
      <w:r w:rsidR="00A93367">
        <w:fldChar w:fldCharType="begin">
          <w:fldData xml:space="preserve">PEVuZE5vdGU+PENpdGU+PEF1dGhvcj5CaXJrZWxhbmQ8L0F1dGhvcj48WWVhcj4yMDE4PC9ZZWFy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</w:fldData>
        </w:fldChar>
      </w:r>
      <w:r w:rsidR="00A93367">
        <w:instrText xml:space="preserve"> ADDIN EN.CITE.DATA </w:instrText>
      </w:r>
      <w:r w:rsidR="00A93367">
        <w:fldChar w:fldCharType="end"/>
      </w:r>
      <w:r w:rsidR="00E83EA0">
        <w:fldChar w:fldCharType="separate"/>
      </w:r>
      <w:r w:rsidR="00A93367">
        <w:rPr>
          <w:noProof/>
        </w:rPr>
        <w:t>[9]</w:t>
      </w:r>
      <w:r w:rsidR="00E83EA0">
        <w:fldChar w:fldCharType="end"/>
      </w:r>
      <w:r w:rsidR="00F4434E">
        <w:t xml:space="preserve">. </w:t>
      </w:r>
    </w:p>
    <w:p w14:paraId="747C715D" w14:textId="288AB70D" w:rsidR="00DC71C1" w:rsidRDefault="00B919DF" w:rsidP="00967B77">
      <w:pPr>
        <w:jc w:val="both"/>
        <w:rPr>
          <w:b/>
          <w:bCs/>
          <w:u w:val="single"/>
        </w:rPr>
      </w:pPr>
      <w:r>
        <w:rPr>
          <w:b/>
          <w:bCs/>
          <w:u w:val="single"/>
        </w:rPr>
        <w:t xml:space="preserve">Impact of Dapagliflozin </w:t>
      </w:r>
    </w:p>
    <w:p w14:paraId="3873842F" w14:textId="6C3D0016" w:rsidR="00351982" w:rsidRDefault="00844942" w:rsidP="00967B77">
      <w:pPr>
        <w:jc w:val="both"/>
      </w:pPr>
      <w:bookmarkStart w:id="6" w:name="_Hlk21299440"/>
      <w:r>
        <w:t xml:space="preserve">Although dapagliflozin did not result in 3-point MACE reduction across the general </w:t>
      </w:r>
      <w:proofErr w:type="gramStart"/>
      <w:r>
        <w:t>population</w:t>
      </w:r>
      <w:proofErr w:type="gramEnd"/>
      <w:r>
        <w:t xml:space="preserve"> it did </w:t>
      </w:r>
      <w:r w:rsidR="00032B46">
        <w:t>suggest</w:t>
      </w:r>
      <w:r>
        <w:t xml:space="preserve"> modest benefit in those who had pre-existing cardiovascular disease. </w:t>
      </w:r>
      <w:r w:rsidR="00391353">
        <w:t xml:space="preserve">Importantly, </w:t>
      </w:r>
      <w:r w:rsidR="00772FFF">
        <w:t>d</w:t>
      </w:r>
      <w:r w:rsidR="00391353">
        <w:t xml:space="preserve">apagliflozin did produce superior outcomes </w:t>
      </w:r>
      <w:r w:rsidR="00434E69">
        <w:t xml:space="preserve">to placebo </w:t>
      </w:r>
      <w:r w:rsidR="00391353">
        <w:t xml:space="preserve">in prevention of heart failure hospitalisation and </w:t>
      </w:r>
      <w:r w:rsidR="00772FFF">
        <w:t xml:space="preserve">improved </w:t>
      </w:r>
      <w:r w:rsidR="00391353">
        <w:t>renal outcome</w:t>
      </w:r>
      <w:r w:rsidR="00772FFF">
        <w:t>s</w:t>
      </w:r>
      <w:r w:rsidR="00391353">
        <w:t xml:space="preserve"> amongst a broad range of patients</w:t>
      </w:r>
      <w:r w:rsidR="00772FFF">
        <w:t xml:space="preserve"> with type 2 diabetes,</w:t>
      </w:r>
      <w:r w:rsidR="00391353">
        <w:t xml:space="preserve"> irrespective of prior cardiovascular disease, heart failure or renal disease.</w:t>
      </w:r>
      <w:r w:rsidR="00351982" w:rsidRPr="00351982">
        <w:rPr>
          <w:i/>
          <w:iCs/>
        </w:rPr>
        <w:t xml:space="preserve"> </w:t>
      </w:r>
      <w:r w:rsidR="00351982" w:rsidRPr="00351982">
        <w:t>Moreover, most of the patients did not have a known history of heart failure, so the prevention of new clinical heart failure is</w:t>
      </w:r>
      <w:r w:rsidR="00772FFF">
        <w:t xml:space="preserve"> notable </w:t>
      </w:r>
      <w:r w:rsidR="00351982" w:rsidRPr="00351982">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351982" w:rsidRPr="00351982">
        <w:fldChar w:fldCharType="separate"/>
      </w:r>
      <w:r w:rsidR="00A93367">
        <w:rPr>
          <w:noProof/>
        </w:rPr>
        <w:t>[5]</w:t>
      </w:r>
      <w:r w:rsidR="00351982" w:rsidRPr="00351982">
        <w:fldChar w:fldCharType="end"/>
      </w:r>
      <w:r w:rsidR="00351982" w:rsidRPr="00351982">
        <w:t>.</w:t>
      </w:r>
      <w:r w:rsidR="00351982">
        <w:rPr>
          <w:i/>
          <w:iCs/>
        </w:rPr>
        <w:t xml:space="preserve"> </w:t>
      </w:r>
      <w:r w:rsidR="00F264DA">
        <w:t>Additional benefits of dapagliflozin therapy as validated by D</w:t>
      </w:r>
      <w:r w:rsidR="003D3DA2">
        <w:t>ECLARE includ</w:t>
      </w:r>
      <w:r w:rsidR="00F264DA">
        <w:t>ed;</w:t>
      </w:r>
      <w:r w:rsidR="003D3DA2">
        <w:t xml:space="preserve"> </w:t>
      </w:r>
      <w:r w:rsidR="00F264DA">
        <w:t xml:space="preserve">lowering plasma glucose, </w:t>
      </w:r>
      <w:r w:rsidR="003D3DA2">
        <w:t>blood pressure</w:t>
      </w:r>
      <w:r w:rsidR="00F264DA">
        <w:t xml:space="preserve"> reduction</w:t>
      </w:r>
      <w:r w:rsidR="003D3DA2">
        <w:t xml:space="preserve">, </w:t>
      </w:r>
      <w:r w:rsidR="00F264DA">
        <w:t xml:space="preserve">and </w:t>
      </w:r>
      <w:r w:rsidR="003D3DA2">
        <w:t xml:space="preserve">weight </w:t>
      </w:r>
      <w:proofErr w:type="gramStart"/>
      <w:r w:rsidR="00F264DA">
        <w:t>loss</w:t>
      </w:r>
      <w:proofErr w:type="gramEnd"/>
      <w:r w:rsidR="00F264DA">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F264DA">
        <w:fldChar w:fldCharType="separate"/>
      </w:r>
      <w:r w:rsidR="00A93367">
        <w:rPr>
          <w:noProof/>
        </w:rPr>
        <w:t>[5]</w:t>
      </w:r>
      <w:r w:rsidR="00F264DA">
        <w:fldChar w:fldCharType="end"/>
      </w:r>
      <w:r w:rsidR="00F264DA">
        <w:t>. Notably, a</w:t>
      </w:r>
      <w:r w:rsidR="003D3DA2">
        <w:t xml:space="preserve">ll of which </w:t>
      </w:r>
      <w:r w:rsidR="00961795">
        <w:t xml:space="preserve">positively </w:t>
      </w:r>
      <w:r w:rsidR="003D3DA2">
        <w:t xml:space="preserve">contribute to the metabolic syndrome and pathophysiological processes </w:t>
      </w:r>
      <w:r w:rsidR="00F264DA">
        <w:t xml:space="preserve">related to </w:t>
      </w:r>
      <w:r w:rsidR="003D3DA2">
        <w:t xml:space="preserve">complications </w:t>
      </w:r>
      <w:r w:rsidR="00F264DA">
        <w:t>and</w:t>
      </w:r>
      <w:r w:rsidR="003D3DA2">
        <w:t xml:space="preserve"> cardiovascular events. </w:t>
      </w:r>
    </w:p>
    <w:p w14:paraId="6A654538" w14:textId="079CE7D1" w:rsidR="00C735BF" w:rsidRDefault="00C735BF" w:rsidP="00967B77">
      <w:pPr>
        <w:jc w:val="both"/>
      </w:pPr>
      <w:r>
        <w:t>More re</w:t>
      </w:r>
      <w:r w:rsidR="009876B7">
        <w:t>cently, the results of DAPA-HF,</w:t>
      </w:r>
      <w:r>
        <w:t xml:space="preserve"> which shows a reduction for risk of worsening heart failure and cardiovascular </w:t>
      </w:r>
      <w:proofErr w:type="gramStart"/>
      <w:r>
        <w:t>disease,</w:t>
      </w:r>
      <w:proofErr w:type="gramEnd"/>
      <w:r>
        <w:t xml:space="preserve"> presents a clear benefit of dapagliflozin therapy in patients with heart failure and reduced ejection fraction irrespective of the presence or absence of diabetes</w:t>
      </w:r>
      <w:r w:rsidR="009876B7">
        <w:t xml:space="preserve"> </w:t>
      </w:r>
      <w:r>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 </w:instrText>
      </w:r>
      <w:r w:rsidR="009876B7">
        <w:fldChar w:fldCharType="begin">
          <w:fldData xml:space="preserve">PEVuZE5vdGU+PENpdGU+PEF1dGhvcj5FU0M8L0F1dGhvcj48WWVhcj4yMDE5PC9ZZWFyPjxSZWNO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mI3hEO0NsaW5pYyBvZiBDYXJkaW9sb2d5LCBOYXRpb25hbCBDYXJk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</w:fldData>
        </w:fldChar>
      </w:r>
      <w:r w:rsidR="009876B7">
        <w:instrText xml:space="preserve"> ADDIN EN.CITE.DATA </w:instrText>
      </w:r>
      <w:r w:rsidR="009876B7">
        <w:fldChar w:fldCharType="end"/>
      </w:r>
      <w:r>
        <w:fldChar w:fldCharType="separate"/>
      </w:r>
      <w:r w:rsidR="009876B7">
        <w:rPr>
          <w:noProof/>
        </w:rPr>
        <w:t>[54,55]</w:t>
      </w:r>
      <w:r>
        <w:fldChar w:fldCharType="end"/>
      </w:r>
      <w:r>
        <w:t xml:space="preserve">. </w:t>
      </w:r>
      <w:r w:rsidR="00D40AAB">
        <w:t xml:space="preserve"> The effectiveness of dapagliflozin in patients with and without diabetes supports the idea that it has benefits </w:t>
      </w:r>
      <w:r w:rsidR="00434E69">
        <w:t xml:space="preserve">beyond those directly related to </w:t>
      </w:r>
      <w:r w:rsidR="00D40AAB">
        <w:t>glucose lowering</w:t>
      </w:r>
      <w:r w:rsidR="009876B7">
        <w:t xml:space="preserve"> </w:t>
      </w:r>
      <w:r w:rsidR="00D40AAB">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SwxNSwzMCw1NV08L0Rpc3BsYXlUZXh0PjxyZWNvcmQ+PGRhdGVzPjxwdWItZGF0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</w:fldData>
        </w:fldChar>
      </w:r>
      <w:r w:rsidR="009876B7">
        <w:instrText xml:space="preserve"> ADDIN EN.CITE </w:instrText>
      </w:r>
      <w:r w:rsidR="009876B7">
        <w:fldChar w:fldCharType="begin">
          <w:fldData xml:space="preserve">PEVuZE5vdGU+PENpdGU+PEF1dGhvcj5NY011cnJheTwvQXV0aG9yPjxZZWFyPjIwMTk8L1llYXI+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</w:fldData>
        </w:fldChar>
      </w:r>
      <w:r w:rsidR="009876B7">
        <w:instrText xml:space="preserve"> ADDIN EN.CITE.DATA </w:instrText>
      </w:r>
      <w:r w:rsidR="009876B7">
        <w:fldChar w:fldCharType="end"/>
      </w:r>
      <w:r w:rsidR="00D40AAB">
        <w:fldChar w:fldCharType="separate"/>
      </w:r>
      <w:r w:rsidR="009876B7">
        <w:rPr>
          <w:noProof/>
        </w:rPr>
        <w:t>[5,15,30,55]</w:t>
      </w:r>
      <w:r w:rsidR="00D40AAB">
        <w:fldChar w:fldCharType="end"/>
      </w:r>
      <w:r w:rsidR="0066766A">
        <w:t>.</w:t>
      </w:r>
      <w:r w:rsidR="00327389">
        <w:t xml:space="preserve"> </w:t>
      </w:r>
    </w:p>
    <w:p w14:paraId="153AF054" w14:textId="6F099B1B" w:rsidR="007E1F14" w:rsidRPr="00351982" w:rsidRDefault="003F0B0C" w:rsidP="00967B77">
      <w:pPr>
        <w:jc w:val="both"/>
      </w:pPr>
      <w:r>
        <w:t xml:space="preserve">Dapagliflozin </w:t>
      </w:r>
      <w:r w:rsidR="00391353">
        <w:t xml:space="preserve">and other drugs of the class have more notable dominance in impacting heart failure and renal disease due to </w:t>
      </w:r>
      <w:r w:rsidR="00434E69">
        <w:t xml:space="preserve">their </w:t>
      </w:r>
      <w:r w:rsidR="00391353">
        <w:t>actio</w:t>
      </w:r>
      <w:r w:rsidR="00434E69">
        <w:t>n</w:t>
      </w:r>
      <w:r w:rsidR="00391353">
        <w:t xml:space="preserve"> </w:t>
      </w:r>
      <w:r w:rsidR="00032B46">
        <w:t xml:space="preserve">on </w:t>
      </w:r>
      <w:r w:rsidR="00391353">
        <w:t xml:space="preserve">the </w:t>
      </w:r>
      <w:proofErr w:type="gramStart"/>
      <w:r w:rsidR="00391353">
        <w:t>kidneys</w:t>
      </w:r>
      <w:proofErr w:type="gramEnd"/>
      <w:r w:rsidR="00DF4D3E">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DF4D3E">
        <w:fldChar w:fldCharType="separate"/>
      </w:r>
      <w:r w:rsidR="00A93367">
        <w:rPr>
          <w:noProof/>
        </w:rPr>
        <w:t>[5]</w:t>
      </w:r>
      <w:r w:rsidR="00DF4D3E">
        <w:fldChar w:fldCharType="end"/>
      </w:r>
      <w:r w:rsidR="00391353">
        <w:t xml:space="preserve">. </w:t>
      </w:r>
      <w:r>
        <w:t xml:space="preserve">This is also true for many features of the metabolic syndrome by which dapagliflozin and other SGLT2i </w:t>
      </w:r>
      <w:proofErr w:type="gramStart"/>
      <w:r>
        <w:t>impact</w:t>
      </w:r>
      <w:proofErr w:type="gramEnd"/>
      <w:r w:rsidR="00DF4D3E">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 </w:instrText>
      </w:r>
      <w:r w:rsidR="00A93367">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DATA </w:instrText>
      </w:r>
      <w:r w:rsidR="00A93367">
        <w:fldChar w:fldCharType="end"/>
      </w:r>
      <w:r w:rsidR="00DF4D3E">
        <w:fldChar w:fldCharType="separate"/>
      </w:r>
      <w:r w:rsidR="00A93367">
        <w:rPr>
          <w:noProof/>
        </w:rPr>
        <w:t>[15]</w:t>
      </w:r>
      <w:r w:rsidR="00DF4D3E">
        <w:fldChar w:fldCharType="end"/>
      </w:r>
      <w:r>
        <w:t xml:space="preserve">. The chain of events grossly simplified relates to glycosuria and </w:t>
      </w:r>
      <w:proofErr w:type="spellStart"/>
      <w:proofErr w:type="gramStart"/>
      <w:r>
        <w:t>natriuresis</w:t>
      </w:r>
      <w:proofErr w:type="spellEnd"/>
      <w:proofErr w:type="gramEnd"/>
      <w:r w:rsidR="00DF4D3E">
        <w:fldChar w:fldCharType="begin">
          <w:fldData xml:space="preserve">PEVuZE5vdGU+PENpdGU+PEF1dGhvcj5XaXZpb3R0PC9BdXRob3I+PFllYXI+MjAxOTwvWWVhcj48
UmVjTnVtPjA8L1JlY051bT48SURUZXh0PkRhcGFnbGlmbG96aW4gYW5kIENhcmRpb3Zhc2N1bGFy
IE91dGNvbWVzIGluIFR5cGUgMiBEaWFiZXRlczwvSURUZXh0PjxEaXNwbGF5VGV4dD5bNSw1N1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SGVlcnNwaW5rPC9BdXRo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3NTItNzI8L3BhZ2VzPjx2b2x1bWU+MTM0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==
</w:fldData>
        </w:fldChar>
      </w:r>
      <w:r w:rsidR="005252FA">
        <w:instrText xml:space="preserve"> ADDIN EN.CITE </w:instrText>
      </w:r>
      <w:r w:rsidR="005252FA">
        <w:fldChar w:fldCharType="begin">
          <w:fldData xml:space="preserve">PEVuZE5vdGU+PENpdGU+PEF1dGhvcj5XaXZpb3R0PC9BdXRob3I+PFllYXI+MjAxOTwvWWVhcj48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VkaXRpb24+MjAxOC8xMS8x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3NTItNzI8L3BhZ2VzPjx2b2x1bWU+MTM0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==
</w:fldData>
        </w:fldChar>
      </w:r>
      <w:r w:rsidR="005252FA">
        <w:instrText xml:space="preserve"> ADDIN EN.CITE.DATA </w:instrText>
      </w:r>
      <w:r w:rsidR="005252FA">
        <w:fldChar w:fldCharType="end"/>
      </w:r>
      <w:r w:rsidR="00DF4D3E">
        <w:fldChar w:fldCharType="separate"/>
      </w:r>
      <w:r w:rsidR="005252FA">
        <w:rPr>
          <w:noProof/>
        </w:rPr>
        <w:t>[5,57]</w:t>
      </w:r>
      <w:r w:rsidR="00DF4D3E">
        <w:fldChar w:fldCharType="end"/>
      </w:r>
      <w:r>
        <w:t xml:space="preserve">. Whereby downstream effects involving </w:t>
      </w:r>
      <w:proofErr w:type="spellStart"/>
      <w:r>
        <w:t>natr</w:t>
      </w:r>
      <w:r w:rsidR="00DF4D3E">
        <w:t>iuresis</w:t>
      </w:r>
      <w:proofErr w:type="spellEnd"/>
      <w:r w:rsidR="00DF4D3E">
        <w:t xml:space="preserve"> </w:t>
      </w:r>
      <w:r>
        <w:t xml:space="preserve">lowers blood pressure and plasma volume which in turn reduces arterial stiffness and reduces myocardial </w:t>
      </w:r>
      <w:proofErr w:type="gramStart"/>
      <w:r>
        <w:t>stretch</w:t>
      </w:r>
      <w:proofErr w:type="gramEnd"/>
      <w:r w:rsidR="00DF4D3E">
        <w:fldChar w:fldCharType="begin">
          <w:fldData xml:space="preserve">PEVuZE5vdGU+PENpdGU+PEF1dGhvcj5NaWNoYWVsPC9BdXRob3I+PFllYXI+MjAxNjwvWWVhcj48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NzUyLTcyPC9wYWdlcz48dm9sdW1lPjEzNDwvdm9sdW1lPjxudW1iZXI+MTA8L251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</w:fldData>
        </w:fldChar>
      </w:r>
      <w:r w:rsidR="005252FA">
        <w:instrText xml:space="preserve"> ADDIN EN.CITE </w:instrText>
      </w:r>
      <w:r w:rsidR="005252FA">
        <w:fldChar w:fldCharType="begin">
          <w:fldData xml:space="preserve">PEVuZE5vdGU+PENpdGU+PEF1dGhvcj5NaWNoYWVsPC9BdXRob3I+PFllYXI+MjAxNjwvWWVhcj48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NzUyLTcyPC9wYWdlcz48dm9sdW1lPjEzNDwvdm9sdW1lPjxudW1iZXI+MTA8L251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</w:fldData>
        </w:fldChar>
      </w:r>
      <w:r w:rsidR="005252FA">
        <w:instrText xml:space="preserve"> ADDIN EN.CITE.DATA </w:instrText>
      </w:r>
      <w:r w:rsidR="005252FA">
        <w:fldChar w:fldCharType="end"/>
      </w:r>
      <w:r w:rsidR="00DF4D3E">
        <w:fldChar w:fldCharType="separate"/>
      </w:r>
      <w:r w:rsidR="005252FA">
        <w:rPr>
          <w:noProof/>
        </w:rPr>
        <w:t>[15,57,58]</w:t>
      </w:r>
      <w:r w:rsidR="00DF4D3E">
        <w:fldChar w:fldCharType="end"/>
      </w:r>
      <w:r>
        <w:t xml:space="preserve">. </w:t>
      </w:r>
      <w:proofErr w:type="spellStart"/>
      <w:r>
        <w:t>Natriuresis</w:t>
      </w:r>
      <w:proofErr w:type="spellEnd"/>
      <w:r>
        <w:t xml:space="preserve"> also increases </w:t>
      </w:r>
      <w:proofErr w:type="spellStart"/>
      <w:r>
        <w:t>tubuloglome</w:t>
      </w:r>
      <w:r w:rsidR="00DF4D3E">
        <w:t>r</w:t>
      </w:r>
      <w:r>
        <w:t>u</w:t>
      </w:r>
      <w:r w:rsidR="00DF4D3E">
        <w:t>l</w:t>
      </w:r>
      <w:r>
        <w:t>ar</w:t>
      </w:r>
      <w:proofErr w:type="spellEnd"/>
      <w:r>
        <w:t xml:space="preserve"> feedback, causing afferent arteriole </w:t>
      </w:r>
      <w:r w:rsidR="00DF4D3E">
        <w:t>constriction</w:t>
      </w:r>
      <w:r>
        <w:t xml:space="preserve"> which then triggers a reduction in </w:t>
      </w:r>
      <w:proofErr w:type="spellStart"/>
      <w:r>
        <w:t>intraglom</w:t>
      </w:r>
      <w:r w:rsidR="00DF4D3E">
        <w:t>er</w:t>
      </w:r>
      <w:r>
        <w:t>ular</w:t>
      </w:r>
      <w:proofErr w:type="spellEnd"/>
      <w:r>
        <w:t xml:space="preserve"> hypertension and </w:t>
      </w:r>
      <w:proofErr w:type="spellStart"/>
      <w:proofErr w:type="gramStart"/>
      <w:r>
        <w:t>hyperfiltration</w:t>
      </w:r>
      <w:proofErr w:type="spellEnd"/>
      <w:proofErr w:type="gramEnd"/>
      <w:r w:rsidR="00DF4D3E">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IZWVyc3Bpbms8L0F1dGhvcj48WWVhcj4yMDE2PC9ZZWFyPjxSZWNO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c1Mi03MjwvcGFnZXM+PHZvbHVtZT4xMzQ8L3ZvbHVtZT48bnVtYmVyPjEwPC9udW1i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</w:fldData>
        </w:fldChar>
      </w:r>
      <w:r w:rsidR="005252FA">
        <w:instrText xml:space="preserve"> ADDIN EN.CITE </w:instrText>
      </w:r>
      <w:r w:rsidR="005252FA">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IZWVyc3Bpbms8L0F1dGhvcj48WWVhcj4yMDE2PC9ZZWFyPjxSZWNO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c1Mi03MjwvcGFnZXM+PHZvbHVtZT4xMzQ8L3ZvbHVtZT48bnVtYmVyPjEwPC9udW1i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</w:fldData>
        </w:fldChar>
      </w:r>
      <w:r w:rsidR="005252FA">
        <w:instrText xml:space="preserve"> ADDIN EN.CITE.DATA </w:instrText>
      </w:r>
      <w:r w:rsidR="005252FA">
        <w:fldChar w:fldCharType="end"/>
      </w:r>
      <w:r w:rsidR="00DF4D3E">
        <w:fldChar w:fldCharType="separate"/>
      </w:r>
      <w:r w:rsidR="005252FA">
        <w:rPr>
          <w:noProof/>
        </w:rPr>
        <w:t>[15,57]</w:t>
      </w:r>
      <w:r w:rsidR="00DF4D3E">
        <w:fldChar w:fldCharType="end"/>
      </w:r>
      <w:r>
        <w:t xml:space="preserve">. The impact of glycosuria on the other hand includes </w:t>
      </w:r>
      <w:r w:rsidR="003D3DA2">
        <w:t>weight loss through negative</w:t>
      </w:r>
      <w:r w:rsidR="00032B46">
        <w:t xml:space="preserve"> energy</w:t>
      </w:r>
      <w:r w:rsidR="003D3DA2">
        <w:t xml:space="preserve"> balance</w:t>
      </w:r>
      <w:r w:rsidR="00032B46">
        <w:t>,</w:t>
      </w:r>
      <w:r w:rsidR="003D3DA2">
        <w:t xml:space="preserve"> which also impacts blood </w:t>
      </w:r>
      <w:proofErr w:type="gramStart"/>
      <w:r w:rsidR="003D3DA2">
        <w:t>pressure</w:t>
      </w:r>
      <w:proofErr w:type="gramEnd"/>
      <w:r w:rsidR="00DF4D3E">
        <w:fldChar w:fldCharType="begin">
          <w:fldData xml:space="preserve">PEVuZE5vdGU+PENpdGU+PEF1dGhvcj5NaWNoYWVsPC9BdXRob3I+PFllYXI+MjAxNjwvWWVhcj48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NzUyLTcyPC9wYWdlcz48dm9sdW1lPjEzNDwvdm9sdW1lPjxudW1iZXI+MTA8L251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</w:fldData>
        </w:fldChar>
      </w:r>
      <w:r w:rsidR="005252FA">
        <w:instrText xml:space="preserve"> ADDIN EN.CITE </w:instrText>
      </w:r>
      <w:r w:rsidR="005252FA">
        <w:fldChar w:fldCharType="begin">
          <w:fldData xml:space="preserve">PEVuZE5vdGU+PENpdGU+PEF1dGhvcj5NaWNoYWVsPC9BdXRob3I+PFllYXI+MjAxNjwvWWVhcj48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NzUyLTcyPC9wYWdlcz48dm9sdW1lPjEzNDwvdm9sdW1lPjxudW1iZXI+MTA8L251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</w:fldData>
        </w:fldChar>
      </w:r>
      <w:r w:rsidR="005252FA">
        <w:instrText xml:space="preserve"> ADDIN EN.CITE.DATA </w:instrText>
      </w:r>
      <w:r w:rsidR="005252FA">
        <w:fldChar w:fldCharType="end"/>
      </w:r>
      <w:r w:rsidR="00DF4D3E">
        <w:fldChar w:fldCharType="separate"/>
      </w:r>
      <w:r w:rsidR="005252FA">
        <w:rPr>
          <w:noProof/>
        </w:rPr>
        <w:t>[15,57,58]</w:t>
      </w:r>
      <w:r w:rsidR="00DF4D3E">
        <w:fldChar w:fldCharType="end"/>
      </w:r>
      <w:r w:rsidR="003D3DA2">
        <w:t xml:space="preserve">. Weight loss also contributes to a reduction in </w:t>
      </w:r>
      <w:proofErr w:type="spellStart"/>
      <w:r w:rsidR="003D3DA2">
        <w:t>epicardial</w:t>
      </w:r>
      <w:proofErr w:type="spellEnd"/>
      <w:r w:rsidR="003D3DA2">
        <w:t xml:space="preserve"> fat, helping to increase cardiac contractility and reduce inflammation and </w:t>
      </w:r>
      <w:proofErr w:type="gramStart"/>
      <w:r w:rsidR="003D3DA2">
        <w:t>fibrosis</w:t>
      </w:r>
      <w:proofErr w:type="gramEnd"/>
      <w:r w:rsidR="00DF4D3E">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BbGk8L0F1dGhvcj48WWVhcj4yMDE5PC9ZZWFyPjxSZWNOdW0+MDwv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=
</w:fldData>
        </w:fldChar>
      </w:r>
      <w:r w:rsidR="005252FA">
        <w:instrText xml:space="preserve"> ADDIN EN.CITE </w:instrText>
      </w:r>
      <w:r w:rsidR="005252FA">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BbGk8L0F1dGhvcj48WWVhcj4yMDE5PC9ZZWFyPjxSZWNOdW0+MDwv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=
</w:fldData>
        </w:fldChar>
      </w:r>
      <w:r w:rsidR="005252FA">
        <w:instrText xml:space="preserve"> ADDIN EN.CITE.DATA </w:instrText>
      </w:r>
      <w:r w:rsidR="005252FA">
        <w:fldChar w:fldCharType="end"/>
      </w:r>
      <w:r w:rsidR="00DF4D3E">
        <w:fldChar w:fldCharType="separate"/>
      </w:r>
      <w:r w:rsidR="005252FA">
        <w:rPr>
          <w:noProof/>
        </w:rPr>
        <w:t>[15,57]</w:t>
      </w:r>
      <w:r w:rsidR="00DF4D3E">
        <w:fldChar w:fldCharType="end"/>
      </w:r>
      <w:r w:rsidR="003D3DA2">
        <w:t xml:space="preserve">. </w:t>
      </w:r>
      <w:r w:rsidR="00032B46">
        <w:t xml:space="preserve">The modest reduction in </w:t>
      </w:r>
      <w:r w:rsidR="003D3DA2">
        <w:t>plasma uric acid,</w:t>
      </w:r>
      <w:r w:rsidR="00032B46">
        <w:t xml:space="preserve"> may also </w:t>
      </w:r>
      <w:proofErr w:type="gramStart"/>
      <w:r w:rsidR="00032B46">
        <w:t>impact</w:t>
      </w:r>
      <w:proofErr w:type="gramEnd"/>
      <w:r w:rsidR="00032B46">
        <w:t xml:space="preserve"> atherosclerosis risk</w:t>
      </w:r>
      <w:r w:rsidR="003D3DA2">
        <w:t xml:space="preserve">. Glycosuria also reduces HbA1c, the core purpose of treatment which </w:t>
      </w:r>
      <w:proofErr w:type="spellStart"/>
      <w:r w:rsidR="003D3DA2">
        <w:t>as</w:t>
      </w:r>
      <w:proofErr w:type="spellEnd"/>
      <w:r w:rsidR="003D3DA2">
        <w:t xml:space="preserve"> already known</w:t>
      </w:r>
      <w:r w:rsidR="001C679C">
        <w:t>,</w:t>
      </w:r>
      <w:r w:rsidR="003D3DA2">
        <w:t xml:space="preserve"> reduces atherosclerosis, inflammation and glucose </w:t>
      </w:r>
      <w:proofErr w:type="gramStart"/>
      <w:r w:rsidR="003D3DA2">
        <w:t>toxicity</w:t>
      </w:r>
      <w:proofErr w:type="gramEnd"/>
      <w:r w:rsidR="00DF4D3E">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BbGk8L0F1dGhvcj48WWVhcj4yMDE5PC9ZZWFyPjxSZWNOdW0+MDwv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=
</w:fldData>
        </w:fldChar>
      </w:r>
      <w:r w:rsidR="005252FA">
        <w:instrText xml:space="preserve"> ADDIN EN.CITE </w:instrText>
      </w:r>
      <w:r w:rsidR="005252FA">
        <w:fldChar w:fldCharType="begin">
          <w:fldData xml:space="preserve">PEVuZE5vdGU+PENpdGU+PEF1dGhvcj5IZWVyc3Bpbms8L0F1dGhvcj48WWVhcj4yMDE2PC9ZZWFy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3NTItNzI8L3Bh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=
</w:fldData>
        </w:fldChar>
      </w:r>
      <w:r w:rsidR="005252FA">
        <w:instrText xml:space="preserve"> ADDIN EN.CITE.DATA </w:instrText>
      </w:r>
      <w:r w:rsidR="005252FA">
        <w:fldChar w:fldCharType="end"/>
      </w:r>
      <w:r w:rsidR="00DF4D3E">
        <w:fldChar w:fldCharType="separate"/>
      </w:r>
      <w:r w:rsidR="005252FA">
        <w:rPr>
          <w:noProof/>
        </w:rPr>
        <w:t>[15,57]</w:t>
      </w:r>
      <w:r w:rsidR="00DF4D3E">
        <w:fldChar w:fldCharType="end"/>
      </w:r>
      <w:r w:rsidR="003D3DA2">
        <w:t xml:space="preserve">. The collective features together </w:t>
      </w:r>
      <w:r w:rsidR="00DF4D3E">
        <w:t>create a unique cardiac and renal protective system</w:t>
      </w:r>
      <w:r w:rsidR="00DF4D3E">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 </w:instrText>
      </w:r>
      <w:r w:rsidR="00A93367">
        <w:fldChar w:fldCharType="begin">
          <w:fldData xml:space="preserve">PEVuZE5vdGU+PENpdGU+PEF1dGhvcj5BbGk8L0F1dGhvcj48WWVhcj4yMDE5PC9ZZWFyPjxSZWNO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</w:fldData>
        </w:fldChar>
      </w:r>
      <w:r w:rsidR="00A93367">
        <w:instrText xml:space="preserve"> ADDIN EN.CITE.DATA </w:instrText>
      </w:r>
      <w:r w:rsidR="00A93367">
        <w:fldChar w:fldCharType="end"/>
      </w:r>
      <w:r w:rsidR="00DF4D3E">
        <w:fldChar w:fldCharType="separate"/>
      </w:r>
      <w:r w:rsidR="00A93367">
        <w:rPr>
          <w:noProof/>
        </w:rPr>
        <w:t>[15]</w:t>
      </w:r>
      <w:r w:rsidR="00DF4D3E">
        <w:fldChar w:fldCharType="end"/>
      </w:r>
      <w:r w:rsidR="009876B7" w:rsidRPr="009876B7">
        <w:t xml:space="preserve"> </w:t>
      </w:r>
      <w:r w:rsidR="009876B7">
        <w:fldChar w:fldCharType="begin"/>
      </w:r>
      <w:r w:rsidR="005252FA">
        <w:instrText xml:space="preserve"> ADDIN EN.CITE &lt;EndNote&gt;&lt;Cite&gt;&lt;Author&gt;Verma&lt;/Author&gt;&lt;Year&gt;2018&lt;/Year&gt;&lt;RecNum&gt;9220&lt;/RecNum&gt;&lt;DisplayText&gt;[59]&lt;/DisplayText&gt;&lt;record&gt;&lt;rec-number&gt;9220&lt;/rec-number&gt;&lt;foreign-keys&gt;&lt;key app="EN" db-id="9fxzeff5re22rmedez65eavdrewz0s0exw5z" timestamp="1543486537" guid="99a14e49-1b8b-4ad2-aff6-1067233c06e3"&gt;9220&lt;/key&gt;&lt;/foreign-keys&gt;&lt;ref-type name="Journal Article"&gt;17&lt;/ref-type&gt;&lt;contributors&gt;&lt;authors&gt;&lt;author&gt;Verma, S.&lt;/author&gt;&lt;author&gt;McMurray, J. J. V.&lt;/author&gt;&lt;/authors&gt;&lt;/contributors&gt;&lt;titles&gt;&lt;title&gt;SGLT2 inhibitors and mechanisms of cardiovascular benefit: a state-of-the-art review&lt;/title&gt;&lt;secondary-title&gt;Diabetologia&lt;/secondary-title&gt;&lt;/titles&gt;&lt;periodical&gt;&lt;full-title&gt;Diabetologia&lt;/full-title&gt;&lt;/periodical&gt;&lt;pages&gt;2108-2117&lt;/pages&gt;&lt;volume&gt;61&lt;/volume&gt;&lt;number&gt;10&lt;/number&gt;&lt;dates&gt;&lt;year&gt;2018&lt;/year&gt;&lt;pub-dates&gt;&lt;date&gt;Oct&lt;/date&gt;&lt;/pub-dates&gt;&lt;/dates&gt;&lt;isbn&gt;0012-186X&lt;/isbn&gt;&lt;accession-num&gt;WOS:000443448100005&lt;/accession-num&gt;&lt;urls&gt;&lt;related-urls&gt;&lt;url&gt;&amp;lt;Go to ISI&amp;gt;://WOS:000443448100005&lt;/url&gt;&lt;/related-urls&gt;&lt;/urls&gt;&lt;electronic-resource-num&gt;10.1007/s00125-018-4670-7&lt;/electronic-resource-num&gt;&lt;/record&gt;&lt;/Cite&gt;&lt;/EndNote&gt;</w:instrText>
      </w:r>
      <w:r w:rsidR="009876B7">
        <w:fldChar w:fldCharType="separate"/>
      </w:r>
      <w:r w:rsidR="005252FA">
        <w:rPr>
          <w:noProof/>
        </w:rPr>
        <w:t>[59]</w:t>
      </w:r>
      <w:r w:rsidR="009876B7">
        <w:fldChar w:fldCharType="end"/>
      </w:r>
      <w:r w:rsidR="00DF4D3E">
        <w:t xml:space="preserve">. </w:t>
      </w:r>
      <w:bookmarkEnd w:id="6"/>
    </w:p>
    <w:p w14:paraId="63059992" w14:textId="4B6691B9" w:rsidR="00FE3A98" w:rsidRPr="00E3559D" w:rsidRDefault="00FE3A98" w:rsidP="00967B77">
      <w:pPr>
        <w:jc w:val="both"/>
        <w:rPr>
          <w:b/>
          <w:bCs/>
          <w:u w:val="single"/>
        </w:rPr>
      </w:pPr>
      <w:r w:rsidRPr="007A1C19">
        <w:rPr>
          <w:b/>
          <w:bCs/>
          <w:u w:val="single"/>
        </w:rPr>
        <w:t xml:space="preserve">Current </w:t>
      </w:r>
      <w:r w:rsidR="00B919DF">
        <w:rPr>
          <w:b/>
          <w:bCs/>
          <w:u w:val="single"/>
        </w:rPr>
        <w:t xml:space="preserve">Guidance </w:t>
      </w:r>
      <w:r w:rsidRPr="007A1C19">
        <w:rPr>
          <w:b/>
          <w:bCs/>
          <w:u w:val="single"/>
        </w:rPr>
        <w:t xml:space="preserve"> </w:t>
      </w:r>
    </w:p>
    <w:p w14:paraId="555F9EF6" w14:textId="74D46D77" w:rsidR="005C6062" w:rsidRDefault="00FE3A98" w:rsidP="00967B77">
      <w:pPr>
        <w:jc w:val="both"/>
      </w:pPr>
      <w:r>
        <w:t xml:space="preserve">Dapagliflozin was formally </w:t>
      </w:r>
      <w:r w:rsidR="00B043BF">
        <w:t>approved</w:t>
      </w:r>
      <w:r>
        <w:t xml:space="preserve"> by the European Medicines Agency (EMA) for use in the European Union in 2012</w:t>
      </w:r>
      <w:r w:rsidR="00B043BF">
        <w:t xml:space="preserve">, followed by the United States Food and Drug Administration (FDA) in 2014  </w:t>
      </w:r>
      <w:r>
        <w:fldChar w:fldCharType="begin"/>
      </w:r>
      <w:r w:rsidR="005252FA">
        <w:instrText xml:space="preserve"> ADDIN EN.CITE &lt;EndNote&gt;&lt;Cite&gt;&lt;Author&gt;European&lt;/Author&gt;&lt;Year&gt;2019&lt;/Year&gt;&lt;RecNum&gt;0&lt;/RecNum&gt;&lt;IDText&gt;Forxiga&lt;/IDText&gt;&lt;DisplayText&gt;[31,60]&lt;/DisplayText&gt;&lt;record&gt;&lt;urls&gt;&lt;related-urls&gt;&lt;url&gt;https://www.ema.europa.eu/en/medicines/human/EPAR/forxiga&lt;/url&gt;&lt;/related-urls&gt;&lt;/urls&gt;&lt;titles&gt;&lt;title&gt;Forxiga&lt;/title&gt;&lt;/titles&gt;&lt;contributors&gt;&lt;authors&gt;&lt;author&gt;European Medicines Agency&lt;/author&gt;&lt;/authors&gt;&lt;/contributors&gt;&lt;added-date format="utc"&gt;1570374457&lt;/added-date&gt;&lt;ref-type name="Web Page"&gt;12&lt;/ref-type&gt;&lt;dates&gt;&lt;year&gt;2019&lt;/year&gt;&lt;/dates&gt;&lt;rec-number&gt;126&lt;/rec-number&gt;&lt;last-updated-date format="utc"&gt;1570374545&lt;/last-updated-date&gt;&lt;/record&gt;&lt;/Cite&gt;&lt;Cite&gt;&lt;Author&gt;FDA&lt;/Author&gt;&lt;Year&gt;2019&lt;/Year&gt;&lt;RecNum&gt;0&lt;/RecNum&gt;&lt;IDText&gt;Dapagliflozin Label&lt;/IDText&gt;&lt;record&gt;&lt;urls&gt;&lt;related-urls&gt;&lt;url&gt;https://www.accessdata.fda.gov/drugsatfda_docs/label/2014/202293s003lbl.pdf&lt;/url&gt;&lt;/related-urls&gt;&lt;/urls&gt;&lt;titles&gt;&lt;title&gt;Dapagliflozin Label&lt;/title&gt;&lt;/titles&gt;&lt;contributors&gt;&lt;authors&gt;&lt;author&gt;FDA&lt;/author&gt;&lt;/authors&gt;&lt;/contributors&gt;&lt;added-date format="utc"&gt;1569186784&lt;/added-date&gt;&lt;ref-type name="Web Page"&gt;12&lt;/ref-type&gt;&lt;dates&gt;&lt;year&gt;2019&lt;/year&gt;&lt;/dates&gt;&lt;rec-number&gt;79&lt;/rec-number&gt;&lt;last-updated-date format="utc"&gt;1569186784&lt;/last-updated-date&gt;&lt;/record&gt;&lt;/Cite&gt;&lt;/EndNote&gt;</w:instrText>
      </w:r>
      <w:r>
        <w:fldChar w:fldCharType="separate"/>
      </w:r>
      <w:r w:rsidR="005252FA">
        <w:rPr>
          <w:noProof/>
        </w:rPr>
        <w:t>[31,60]</w:t>
      </w:r>
      <w:r>
        <w:fldChar w:fldCharType="end"/>
      </w:r>
      <w:r>
        <w:t xml:space="preserve">. </w:t>
      </w:r>
      <w:r w:rsidR="005C6062">
        <w:t xml:space="preserve">Known by its brand names </w:t>
      </w:r>
      <w:proofErr w:type="spellStart"/>
      <w:r w:rsidR="005C6062">
        <w:t>Farxiga</w:t>
      </w:r>
      <w:proofErr w:type="spellEnd"/>
      <w:r w:rsidR="005C6062">
        <w:t xml:space="preserve"> (U.S.) and </w:t>
      </w:r>
      <w:proofErr w:type="spellStart"/>
      <w:r w:rsidR="005C6062">
        <w:t>Forxiga</w:t>
      </w:r>
      <w:proofErr w:type="spellEnd"/>
      <w:r w:rsidR="005C6062">
        <w:t xml:space="preserve"> (EU), it is licensed as 5 or 10mg doses for the use in adults with type 2 diabetes to improve glycaemic control in conjunction with diet and exercise</w:t>
      </w:r>
      <w:r w:rsidR="005C6062">
        <w:fldChar w:fldCharType="begin"/>
      </w:r>
      <w:r w:rsidR="005252FA">
        <w:instrText xml:space="preserve"> ADDIN EN.CITE &lt;EndNote&gt;&lt;Cite&gt;&lt;Author&gt;FDA&lt;/Author&gt;&lt;Year&gt;2019&lt;/Year&gt;&lt;RecNum&gt;0&lt;/RecNum&gt;&lt;IDText&gt;Dapagliflozin Label&lt;/IDText&gt;&lt;DisplayText&gt;[31,60]&lt;/DisplayText&gt;&lt;record&gt;&lt;urls&gt;&lt;related-urls&gt;&lt;url&gt;https://www.accessdata.fda.gov/drugsatfda_docs/label/2014/202293s003lbl.pdf&lt;/url&gt;&lt;/related-urls&gt;&lt;/urls&gt;&lt;titles&gt;&lt;title&gt;Dapagliflozin Label&lt;/title&gt;&lt;/titles&gt;&lt;contributors&gt;&lt;authors&gt;&lt;author&gt;FDA&lt;/author&gt;&lt;/authors&gt;&lt;/contributors&gt;&lt;added-date format="utc"&gt;1569186784&lt;/added-date&gt;&lt;ref-type name="Web Page"&gt;12&lt;/ref-type&gt;&lt;dates&gt;&lt;year&gt;2019&lt;/year&gt;&lt;/dates&gt;&lt;rec-number&gt;79&lt;/rec-number&gt;&lt;last-updated-date format="utc"&gt;1569186784&lt;/last-updated-date&gt;&lt;/record&gt;&lt;/Cite&gt;&lt;Cite&gt;&lt;Author&gt;European&lt;/Author&gt;&lt;Year&gt;2019&lt;/Year&gt;&lt;RecNum&gt;0&lt;/RecNum&gt;&lt;IDText&gt;Forxiga&lt;/IDText&gt;&lt;record&gt;&lt;urls&gt;&lt;related-urls&gt;&lt;url&gt;https://www.ema.europa.eu/en/medicines/human/EPAR/forxiga&lt;/url&gt;&lt;/related-urls&gt;&lt;/urls&gt;&lt;titles&gt;&lt;title&gt;Forxiga&lt;/title&gt;&lt;/titles&gt;&lt;contributors&gt;&lt;authors&gt;&lt;author&gt;European Medicines Agency&lt;/author&gt;&lt;/authors&gt;&lt;/contributors&gt;&lt;added-date format="utc"&gt;1570374457&lt;/added-date&gt;&lt;ref-type name="Web Page"&gt;12&lt;/ref-type&gt;&lt;dates&gt;&lt;year&gt;2019&lt;/year&gt;&lt;/dates&gt;&lt;rec-number&gt;126&lt;/rec-number&gt;&lt;last-updated-date format="utc"&gt;1570374545&lt;/last-updated-date&gt;&lt;/record&gt;&lt;/Cite&gt;&lt;/EndNote&gt;</w:instrText>
      </w:r>
      <w:r w:rsidR="005C6062">
        <w:fldChar w:fldCharType="separate"/>
      </w:r>
      <w:r w:rsidR="005252FA">
        <w:rPr>
          <w:noProof/>
        </w:rPr>
        <w:t>[31,60]</w:t>
      </w:r>
      <w:r w:rsidR="005C6062">
        <w:fldChar w:fldCharType="end"/>
      </w:r>
      <w:r w:rsidR="005C6062">
        <w:t xml:space="preserve">.  Dapagliflozin 10mg </w:t>
      </w:r>
      <w:proofErr w:type="gramStart"/>
      <w:r w:rsidR="005C6062">
        <w:t>is contraindicated</w:t>
      </w:r>
      <w:proofErr w:type="gramEnd"/>
      <w:r w:rsidR="005C6062">
        <w:t xml:space="preserve"> for the use in patients with type 1 diabetes due to risk of hypoglycaemia and diabetes ketoacidosis</w:t>
      </w:r>
      <w:r w:rsidR="00E3559D">
        <w:t xml:space="preserve"> (DKA)</w:t>
      </w:r>
      <w:r w:rsidR="005C6062">
        <w:t xml:space="preserve"> as per FDA and EMA guidance. However</w:t>
      </w:r>
      <w:r w:rsidR="001645CD">
        <w:t xml:space="preserve"> based on emerging research</w:t>
      </w:r>
      <w:r w:rsidR="005C6062">
        <w:t xml:space="preserve">, </w:t>
      </w:r>
      <w:r w:rsidR="001645CD">
        <w:t xml:space="preserve">EMA has approved the use of </w:t>
      </w:r>
      <w:r w:rsidR="00032B46">
        <w:t>d</w:t>
      </w:r>
      <w:r w:rsidR="001645CD">
        <w:t>apagliflozin 5mg for the treatment of uncontrolled type 1 diabetes despite optimal insulin therapy and a BMI</w:t>
      </w:r>
      <w:r w:rsidR="001645CD" w:rsidRPr="001645CD">
        <w:t>≥ 27 kg/m2</w:t>
      </w:r>
      <w:r w:rsidR="001645CD">
        <w:t>; to be used in conjunction with insulin and appropriate guidance and risk awareness</w:t>
      </w:r>
      <w:r w:rsidR="001645CD">
        <w:fldChar w:fldCharType="begin"/>
      </w:r>
      <w:r w:rsidR="005252FA">
        <w:instrText xml:space="preserve"> ADDIN EN.CITE &lt;EndNote&gt;&lt;Cite&gt;&lt;Author&gt;EMC&lt;/Author&gt;&lt;Year&gt;of first authorisation: 12 November 2012Date of latest renewal: 28 August 2017&lt;/Year&gt;&lt;RecNum&gt;0&lt;/RecNum&gt;&lt;IDText&gt;Forxiga 5 mg film-coated tablets - Summary of Product Characteristics (SmPC) - (emc)&lt;/IDText&gt;&lt;DisplayText&gt;[61]&lt;/DisplayText&gt;&lt;record&gt;&lt;keywords&gt;&lt;keyword&gt;s (%) achievingHbA1c &amp;lt; 7%Adjusted for baseline50.8Â§31.6&lt;/keyword&gt;&lt;/keywords&gt;&lt;urls&gt;&lt;related-urls&gt;&lt;url&gt;https://www.medicines.org.uk/emc/product/2865&lt;/url&gt;&lt;/related-urls&gt;&lt;/urls&gt;&lt;titles&gt;&lt;title&gt;Forxiga 5 mg film-coated tablets - Summary of Product Characteristics (SmPC) - (emc)&lt;/title&gt;&lt;/titles&gt;&lt;contributors&gt;&lt;authors&gt;&lt;author&gt;EMC&lt;/author&gt;&lt;/authors&gt;&lt;/contributors&gt;&lt;added-date format="utc"&gt;1570378034&lt;/added-date&gt;&lt;ref-type name="Web Page"&gt;12&lt;/ref-type&gt;&lt;dates&gt;&lt;year&gt;of first authorisation: 12 November 2012Date of latest renewal: 28 August 2017&lt;/year&gt;&lt;/dates&gt;&lt;rec-number&gt;127&lt;/rec-number&gt;&lt;last-updated-date format="utc"&gt;1570378034&lt;/last-updated-date&gt;&lt;/record&gt;&lt;/Cite&gt;&lt;/EndNote&gt;</w:instrText>
      </w:r>
      <w:r w:rsidR="001645CD">
        <w:fldChar w:fldCharType="separate"/>
      </w:r>
      <w:r w:rsidR="005252FA">
        <w:rPr>
          <w:noProof/>
        </w:rPr>
        <w:t>[61]</w:t>
      </w:r>
      <w:r w:rsidR="001645CD">
        <w:fldChar w:fldCharType="end"/>
      </w:r>
      <w:r w:rsidR="001645CD">
        <w:t xml:space="preserve">. </w:t>
      </w:r>
      <w:r w:rsidR="00E3559D">
        <w:t xml:space="preserve">As mentioned, most common side effects include urinary tract and genital </w:t>
      </w:r>
      <w:proofErr w:type="spellStart"/>
      <w:r w:rsidR="00E3559D">
        <w:t>mycotic</w:t>
      </w:r>
      <w:proofErr w:type="spellEnd"/>
      <w:r w:rsidR="00E3559D">
        <w:t xml:space="preserve"> infections with a specific warning and awareness against less likely but possible </w:t>
      </w:r>
      <w:proofErr w:type="gramStart"/>
      <w:r w:rsidR="00E3559D">
        <w:t>DKA</w:t>
      </w:r>
      <w:proofErr w:type="gramEnd"/>
      <w:r w:rsidR="00E3559D">
        <w:fldChar w:fldCharType="begin">
          <w:fldData xml:space="preserve">PEVuZE5vdGU+PENpdGU+PEF1dGhvcj5GREE8L0F1dGhvcj48WWVhcj4yMDE5PC9ZZWFyPjxSZWNO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</w:fldData>
        </w:fldChar>
      </w:r>
      <w:r w:rsidR="009876B7">
        <w:instrText xml:space="preserve"> ADDIN EN.CITE </w:instrText>
      </w:r>
      <w:r w:rsidR="009876B7">
        <w:fldChar w:fldCharType="begin">
          <w:fldData xml:space="preserve">PEVuZE5vdGU+PENpdGU+PEF1dGhvcj5GREE8L0F1dGhvcj48WWVhcj4yMDE5PC9ZZWFyPjxSZWNO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</w:fldData>
        </w:fldChar>
      </w:r>
      <w:r w:rsidR="009876B7">
        <w:instrText xml:space="preserve"> ADDIN EN.CITE.DATA </w:instrText>
      </w:r>
      <w:r w:rsidR="009876B7">
        <w:fldChar w:fldCharType="end"/>
      </w:r>
      <w:r w:rsidR="00E3559D">
        <w:fldChar w:fldCharType="separate"/>
      </w:r>
      <w:r w:rsidR="009876B7">
        <w:rPr>
          <w:noProof/>
        </w:rPr>
        <w:t>[5,31]</w:t>
      </w:r>
      <w:r w:rsidR="00E3559D">
        <w:fldChar w:fldCharType="end"/>
      </w:r>
      <w:r w:rsidR="00E3559D">
        <w:t xml:space="preserve">. </w:t>
      </w:r>
    </w:p>
    <w:p w14:paraId="056BE2F7" w14:textId="1F5243B5" w:rsidR="00BF5342" w:rsidRDefault="00192F11" w:rsidP="00967B77">
      <w:pPr>
        <w:jc w:val="both"/>
      </w:pPr>
      <w:r>
        <w:t xml:space="preserve">Currently the management of type 2 diabetes UK guidance published by the National Institute of Clinical Excellence (NICE) has not incorporated the most recent evidence of the use of </w:t>
      </w:r>
      <w:r w:rsidR="00772FFF">
        <w:t>d</w:t>
      </w:r>
      <w:r>
        <w:t>apagliflozin or other SGLT-2 inhibitors in the realm of cardiovascular risk protection</w:t>
      </w:r>
      <w:r w:rsidR="00772FFF">
        <w:t xml:space="preserve"> </w:t>
      </w:r>
      <w:r w:rsidR="00BF5342">
        <w:fldChar w:fldCharType="begin"/>
      </w:r>
      <w:r w:rsidR="005252FA">
        <w:instrText xml:space="preserve"> ADDIN EN.CITE &lt;EndNote&gt;&lt;Cite&gt;&lt;Author&gt;NICE&lt;/Author&gt;&lt;Year&gt;2019&lt;/Year&gt;&lt;RecNum&gt;0&lt;/RecNum&gt;&lt;IDText&gt;1 Recommendations | Type 2 diabetes in adults: management  | Guidance | NICE&lt;/IDText&gt;&lt;DisplayText&gt;[62]&lt;/DisplayText&gt;&lt;record&gt;&lt;keywords&gt;&lt;keyword&gt;Health, well-being and care&lt;/keyword&gt;&lt;/keywords&gt;&lt;urls&gt;&lt;related-urls&gt;&lt;url&gt;https://www.nice.org.uk/guidance/ng28/chapter/1-Recommendations#blood-glucose-management-2&lt;/url&gt;&lt;/related-urls&gt;&lt;/urls&gt;&lt;titles&gt;&lt;title&gt;1 Recommendations | Type 2 diabetes in adults: management  | Guidance | NICE&lt;/title&gt;&lt;/titles&gt;&lt;contributors&gt;&lt;authors&gt;&lt;author&gt;NICE&lt;/author&gt;&lt;/authors&gt;&lt;/contributors&gt;&lt;language&gt;eng&lt;/language&gt;&lt;added-date format="utc"&gt;1570384807&lt;/added-date&gt;&lt;ref-type name="Web Page"&gt;12&lt;/ref-type&gt;&lt;dates&gt;&lt;year&gt;2019&lt;/year&gt;&lt;/dates&gt;&lt;rec-number&gt;132&lt;/rec-number&gt;&lt;publisher&gt;NICE&lt;/publisher&gt;&lt;last-updated-date format="utc"&gt;1570384807&lt;/last-updated-date&gt;&lt;/record&gt;&lt;/Cite&gt;&lt;/EndNote&gt;</w:instrText>
      </w:r>
      <w:r w:rsidR="00BF5342">
        <w:fldChar w:fldCharType="separate"/>
      </w:r>
      <w:r w:rsidR="005252FA">
        <w:rPr>
          <w:noProof/>
        </w:rPr>
        <w:t>[62]</w:t>
      </w:r>
      <w:r w:rsidR="00BF5342">
        <w:fldChar w:fldCharType="end"/>
      </w:r>
      <w:r w:rsidR="00032B46">
        <w:t>, but an update is planned for 2020</w:t>
      </w:r>
      <w:r w:rsidR="006B0D3E">
        <w:fldChar w:fldCharType="begin"/>
      </w:r>
      <w:r w:rsidR="005252FA">
        <w:instrText xml:space="preserve"> ADDIN EN.CITE &lt;EndNote&gt;&lt;Cite&gt;&lt;Author&gt;Diabetes&lt;/Author&gt;&lt;Year&gt;2019&lt;/Year&gt;&lt;RecNum&gt;0&lt;/RecNum&gt;&lt;IDText&gt;NICE to update diabetes guidelines - The Diabetes Times&lt;/IDText&gt;&lt;DisplayText&gt;[63]&lt;/DisplayText&gt;&lt;record&gt;&lt;dates&gt;&lt;pub-dates&gt;&lt;date&gt;2019-07-05&lt;/date&gt;&lt;/pub-dates&gt;&lt;year&gt;2019&lt;/year&gt;&lt;/dates&gt;&lt;urls&gt;&lt;related-urls&gt;&lt;url&gt;https://diabetestimes.co.uk/nice-to-update-diabetes-guidelines/&lt;/url&gt;&lt;/related-urls&gt;&lt;/urls&gt;&lt;titles&gt;&lt;title&gt;NICE to update diabetes guidelines - The Diabetes Times&lt;/title&gt;&lt;/titles&gt;&lt;contributors&gt;&lt;authors&gt;&lt;author&gt;Diabetes Times&lt;/author&gt;&lt;/authors&gt;&lt;/contributors&gt;&lt;added-date format="utc"&gt;1570962549&lt;/added-date&gt;&lt;ref-type name="Press Release"&gt;63&lt;/ref-type&gt;&lt;rec-number&gt;151&lt;/rec-number&gt;&lt;last-updated-date format="utc"&gt;1570962549&lt;/last-updated-date&gt;&lt;/record&gt;&lt;/Cite&gt;&lt;/EndNote&gt;</w:instrText>
      </w:r>
      <w:r w:rsidR="006B0D3E">
        <w:fldChar w:fldCharType="separate"/>
      </w:r>
      <w:r w:rsidR="005252FA">
        <w:rPr>
          <w:noProof/>
        </w:rPr>
        <w:t>[63]</w:t>
      </w:r>
      <w:r w:rsidR="006B0D3E">
        <w:fldChar w:fldCharType="end"/>
      </w:r>
      <w:r>
        <w:t>. However, a</w:t>
      </w:r>
      <w:r w:rsidR="00F96A97">
        <w:t>s</w:t>
      </w:r>
      <w:r w:rsidR="005743DD">
        <w:t xml:space="preserve"> data has been </w:t>
      </w:r>
      <w:r w:rsidR="00F96A97">
        <w:t xml:space="preserve">released from SGLT2i trials and related research over the years, </w:t>
      </w:r>
      <w:r w:rsidR="00772FFF">
        <w:t>their</w:t>
      </w:r>
      <w:r w:rsidR="00F96A97">
        <w:t xml:space="preserve"> benefits </w:t>
      </w:r>
      <w:r w:rsidR="00772FFF">
        <w:t>in</w:t>
      </w:r>
      <w:r w:rsidR="00F96A97">
        <w:t xml:space="preserve"> reducing major cardiovascular events in patients with pre-existing cardiovascular disease has been increasingly recognised internationally </w:t>
      </w:r>
      <w:r w:rsidR="00A8233C" w:rsidRPr="00F96A97">
        <w:fldChar w:fldCharType="begin"/>
      </w:r>
      <w:r w:rsidR="009876B7">
        <w:instrText xml:space="preserve"> ADDIN EN.CITE &lt;EndNote&gt;&lt;Cite&gt;&lt;Author&gt;Zelniker&lt;/Author&gt;&lt;Year&gt;2019&lt;/Year&gt;&lt;RecNum&gt;10153&lt;/RecNum&gt;&lt;IDText&gt;SGLT2 inhibitors for primary and secondary prevention of cardiovascular and renal outcomes in type 2 diabetes: a systematic review and meta-analysis of cardiovascular outcome trials&lt;/IDText&gt;&lt;DisplayText&gt;[30]&lt;/DisplayText&gt;&lt;record&gt;&lt;rec-number&gt;10153&lt;/rec-number&gt;&lt;foreign-keys&gt;&lt;key app="EN" db-id="9fxzeff5re22rmedez65eavdrewz0s0exw5z" timestamp="1562076886" guid="6e752d5e-c631-4ae2-a1ce-5a7142968c29"&gt;10153&lt;/key&gt;&lt;/foreign-keys&gt;&lt;ref-type name="Journal Article"&gt;17&lt;/ref-type&gt;&lt;contributors&gt;&lt;authors&gt;&lt;author&gt;Zelniker, T. A.&lt;/author&gt;&lt;author&gt;Wiviott, S. D.&lt;/author&gt;&lt;author&gt;Raz, I.&lt;/author&gt;&lt;author&gt;Im, K.&lt;/author&gt;&lt;author&gt;Goodrich, E. L.&lt;/author&gt;&lt;author&gt;Bonaca, M. P.&lt;/author&gt;&lt;author&gt;Mosenzon, O.&lt;/author&gt;&lt;author&gt;Kato, E. T.&lt;/author&gt;&lt;author&gt;Cahn, A.&lt;/author&gt;&lt;author&gt;Furtado, R. H. M.&lt;/author&gt;&lt;author&gt;Bhatt, D. L.&lt;/author&gt;&lt;author&gt;Leiter, L. A.&lt;/author&gt;&lt;author&gt;McGuire, D. K.&lt;/author&gt;&lt;author&gt;Wilding, J. P. H.&lt;/author&gt;&lt;author&gt;Sabatine, M. S.&lt;/author&gt;&lt;/authors&gt;&lt;/contributors&gt;&lt;titles&gt;&lt;title&gt;SGLT2 inhibitors for primary and secondary prevention of cardiovascular and renal outcomes in type 2 diabetes: a systematic review and meta-analysis of cardiovascular outcome trials&lt;/title&gt;&lt;secondary-title&gt;Lancet&lt;/secondary-title&gt;&lt;/titles&gt;&lt;periodical&gt;&lt;full-title&gt;Lancet&lt;/full-title&gt;&lt;/periodical&gt;&lt;pages&gt;31-39&lt;/pages&gt;&lt;volume&gt;393&lt;/volume&gt;&lt;number&gt;10166&lt;/number&gt;&lt;dates&gt;&lt;year&gt;2019&lt;/year&gt;&lt;pub-dates&gt;&lt;date&gt;Jan&lt;/date&gt;&lt;/pub-dates&gt;&lt;/dates&gt;&lt;isbn&gt;0140-6736&lt;/isbn&gt;&lt;accession-num&gt;WOS:000454925000030&lt;/accession-num&gt;&lt;urls&gt;&lt;related-urls&gt;&lt;url&gt;&amp;lt;Go to ISI&amp;gt;://WOS:000454925000030&lt;/url&gt;&lt;/related-urls&gt;&lt;/urls&gt;&lt;electronic-resource-num&gt;10.1016/s0140-6736(18)32590-x&lt;/electronic-resource-num&gt;&lt;/record&gt;&lt;/Cite&gt;&lt;/EndNote&gt;</w:instrText>
      </w:r>
      <w:r w:rsidR="00A8233C" w:rsidRPr="00F96A97">
        <w:fldChar w:fldCharType="separate"/>
      </w:r>
      <w:r w:rsidR="009876B7">
        <w:rPr>
          <w:noProof/>
        </w:rPr>
        <w:t>[30]</w:t>
      </w:r>
      <w:r w:rsidR="00A8233C" w:rsidRPr="00F96A97">
        <w:fldChar w:fldCharType="end"/>
      </w:r>
      <w:r w:rsidR="00A8233C" w:rsidRPr="00F96A97">
        <w:t>.</w:t>
      </w:r>
      <w:r w:rsidR="00DA265C">
        <w:t xml:space="preserve"> </w:t>
      </w:r>
      <w:r w:rsidR="00A8233C" w:rsidRPr="00DA265C">
        <w:t xml:space="preserve">In 2016, </w:t>
      </w:r>
      <w:r w:rsidR="00434E69" w:rsidRPr="00DA265C">
        <w:t>European guidelines</w:t>
      </w:r>
      <w:r w:rsidR="00434E69">
        <w:t xml:space="preserve"> for</w:t>
      </w:r>
      <w:r w:rsidR="00434E69" w:rsidRPr="00DA265C">
        <w:t xml:space="preserve"> </w:t>
      </w:r>
      <w:r w:rsidR="00DA265C">
        <w:t>c</w:t>
      </w:r>
      <w:r w:rsidR="00A8233C" w:rsidRPr="00DA265C">
        <w:t xml:space="preserve">ardiovascular disease prevention </w:t>
      </w:r>
      <w:proofErr w:type="gramStart"/>
      <w:r w:rsidR="00772FFF">
        <w:t>were revised</w:t>
      </w:r>
      <w:proofErr w:type="gramEnd"/>
      <w:r w:rsidR="00772FFF">
        <w:t xml:space="preserve"> to include </w:t>
      </w:r>
      <w:r w:rsidR="00DA265C">
        <w:t xml:space="preserve">consideration of </w:t>
      </w:r>
      <w:r w:rsidR="00772FFF">
        <w:t xml:space="preserve">early </w:t>
      </w:r>
      <w:r w:rsidR="00A8233C" w:rsidRPr="00DA265C">
        <w:t>SGLT2 inhibitor</w:t>
      </w:r>
      <w:r w:rsidR="00772FFF">
        <w:t xml:space="preserve"> use</w:t>
      </w:r>
      <w:r w:rsidR="00A8233C" w:rsidRPr="00DA265C">
        <w:t xml:space="preserve"> in the course of diabetes management in those with </w:t>
      </w:r>
      <w:r w:rsidR="00DA265C">
        <w:t>established</w:t>
      </w:r>
      <w:r w:rsidR="00A8233C" w:rsidRPr="00DA265C">
        <w:t xml:space="preserve"> cardiovascular disease </w:t>
      </w:r>
      <w:r w:rsidR="00A8233C" w:rsidRPr="00DA265C">
        <w:fldChar w:fldCharType="begin">
          <w:fldData xml:space="preserve">PEVuZE5vdGU+PENpdGU+PEF1dGhvcj5QaWVwb2xpPC9BdXRob3I+PFllYXI+MjAxNjwvWWVhcj48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IFIuPC9hdXRob3I+PGF1dGhv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</w:fldData>
        </w:fldChar>
      </w:r>
      <w:r w:rsidR="005252FA">
        <w:instrText xml:space="preserve"> ADDIN EN.CITE </w:instrText>
      </w:r>
      <w:r w:rsidR="005252FA">
        <w:fldChar w:fldCharType="begin">
          <w:fldData xml:space="preserve">PEVuZE5vdGU+PENpdGU+PEF1dGhvcj5QaWVwb2xpPC9BdXRob3I+PFllYXI+MjAxNjwvWWVhcj48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IFIuPC9hdXRob3I+PGF1dGhv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</w:fldData>
        </w:fldChar>
      </w:r>
      <w:r w:rsidR="005252FA">
        <w:instrText xml:space="preserve"> ADDIN EN.CITE.DATA </w:instrText>
      </w:r>
      <w:r w:rsidR="005252FA">
        <w:fldChar w:fldCharType="end"/>
      </w:r>
      <w:r w:rsidR="00A8233C" w:rsidRPr="00DA265C">
        <w:fldChar w:fldCharType="separate"/>
      </w:r>
      <w:r w:rsidR="005252FA">
        <w:rPr>
          <w:noProof/>
        </w:rPr>
        <w:t>[64]</w:t>
      </w:r>
      <w:r w:rsidR="00A8233C" w:rsidRPr="00DA265C">
        <w:fldChar w:fldCharType="end"/>
      </w:r>
      <w:r w:rsidR="00A8233C" w:rsidRPr="00DA265C">
        <w:t xml:space="preserve">. </w:t>
      </w:r>
      <w:r w:rsidR="00DA265C">
        <w:t xml:space="preserve">Last year the </w:t>
      </w:r>
      <w:r w:rsidR="00DB3961">
        <w:t xml:space="preserve">American Diabetes Association (ADA) and the European Association for the Study of Diabetes (EASD) released a consensus </w:t>
      </w:r>
      <w:r w:rsidR="00772FFF">
        <w:t xml:space="preserve">statement </w:t>
      </w:r>
      <w:r w:rsidR="00DB3961">
        <w:t xml:space="preserve">on management of hyperglycaemia in type 2 diabetes </w:t>
      </w:r>
      <w:r w:rsidR="00DB3961">
        <w:fldChar w:fldCharType="begin">
          <w:fldData xml:space="preserve">PEVuZE5vdGU+PENpdGU+PEF1dGhvcj5NZWxhbmllPC9BdXRob3I+PFllYXI+MjAxODwvWWVhcj48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</w:fldData>
        </w:fldChar>
      </w:r>
      <w:r w:rsidR="005252FA">
        <w:instrText xml:space="preserve"> ADDIN EN.CITE </w:instrText>
      </w:r>
      <w:r w:rsidR="005252FA">
        <w:fldChar w:fldCharType="begin">
          <w:fldData xml:space="preserve">PEVuZE5vdGU+PENpdGU+PEF1dGhvcj5NZWxhbmllPC9BdXRob3I+PFllYXI+MjAxODwvWWVhcj48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</w:fldData>
        </w:fldChar>
      </w:r>
      <w:r w:rsidR="005252FA">
        <w:instrText xml:space="preserve"> ADDIN EN.CITE.DATA </w:instrText>
      </w:r>
      <w:r w:rsidR="005252FA">
        <w:fldChar w:fldCharType="end"/>
      </w:r>
      <w:r w:rsidR="00DB3961">
        <w:fldChar w:fldCharType="separate"/>
      </w:r>
      <w:r w:rsidR="005252FA">
        <w:rPr>
          <w:noProof/>
        </w:rPr>
        <w:t>[65,66]</w:t>
      </w:r>
      <w:r w:rsidR="00DB3961">
        <w:fldChar w:fldCharType="end"/>
      </w:r>
      <w:r w:rsidR="00DB3961">
        <w:t xml:space="preserve">. </w:t>
      </w:r>
      <w:r w:rsidR="007143D0">
        <w:t xml:space="preserve">The report recommends using an SGLT2i in patients with pre-existing cardiovascular disease irrespective of glucose control due to the benefits of MACE </w:t>
      </w:r>
      <w:proofErr w:type="gramStart"/>
      <w:r w:rsidR="007143D0">
        <w:t>reduction</w:t>
      </w:r>
      <w:proofErr w:type="gramEnd"/>
      <w:r w:rsidR="007143D0">
        <w:fldChar w:fldCharType="begin">
          <w:fldData xml:space="preserve">PEVuZE5vdGU+PENpdGU+PEF1dGhvcj5NZWxhbmllPC9BdXRob3I+PFllYXI+MjAxODwvWWVhcj48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=
</w:fldData>
        </w:fldChar>
      </w:r>
      <w:r w:rsidR="005252FA">
        <w:instrText xml:space="preserve"> ADDIN EN.CITE </w:instrText>
      </w:r>
      <w:r w:rsidR="005252FA">
        <w:fldChar w:fldCharType="begin">
          <w:fldData xml:space="preserve">PEVuZE5vdGU+PENpdGU+PEF1dGhvcj5NZWxhbmllPC9BdXRob3I+PFllYXI+MjAxODwvWWVhcj48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=
</w:fldData>
        </w:fldChar>
      </w:r>
      <w:r w:rsidR="005252FA">
        <w:instrText xml:space="preserve"> ADDIN EN.CITE.DATA </w:instrText>
      </w:r>
      <w:r w:rsidR="005252FA">
        <w:fldChar w:fldCharType="end"/>
      </w:r>
      <w:r w:rsidR="007143D0">
        <w:fldChar w:fldCharType="separate"/>
      </w:r>
      <w:r w:rsidR="005252FA">
        <w:rPr>
          <w:noProof/>
        </w:rPr>
        <w:t>[65,67]</w:t>
      </w:r>
      <w:r w:rsidR="007143D0">
        <w:fldChar w:fldCharType="end"/>
      </w:r>
      <w:r w:rsidR="007143D0">
        <w:t>.  Following the findings from DECLARE of a reduction in progression of chronic kidney disease, the ADA and FDA</w:t>
      </w:r>
      <w:r w:rsidR="002D5F70">
        <w:t xml:space="preserve"> respectively </w:t>
      </w:r>
      <w:r w:rsidR="007143D0">
        <w:t xml:space="preserve"> updated its position statement and </w:t>
      </w:r>
      <w:r w:rsidR="002D5F70">
        <w:t xml:space="preserve">drug label, lowering the estimated glomerular filtration (EGFR) threshold to </w:t>
      </w:r>
      <w:r w:rsidR="002D5F70" w:rsidRPr="002D5F70">
        <w:t>45 mL/min/1.73 m²</w:t>
      </w:r>
      <w:r w:rsidR="002D5F70">
        <w:t xml:space="preserve"> from </w:t>
      </w:r>
      <w:r w:rsidR="002D5F70" w:rsidRPr="002D5F70">
        <w:t>60 mL/min/1.73 m²</w:t>
      </w:r>
      <w:r w:rsidR="002D5F70">
        <w:t xml:space="preserve"> in an attempt to provide safe beneficial outcome to a wider patient group</w:t>
      </w:r>
      <w:r w:rsidR="00BE7ACF">
        <w:fldChar w:fldCharType="begin"/>
      </w:r>
      <w:r w:rsidR="005252FA">
        <w:instrText xml:space="preserve"> ADDIN EN.CITE &lt;EndNote&gt;&lt;Cite&gt;&lt;Author&gt;Hamdy&lt;/Author&gt;&lt;Year&gt;2019&lt;/Year&gt;&lt;RecNum&gt;0&lt;/RecNum&gt;&lt;IDText&gt;ADA updates Standards of Care to reflect REDUCE-IT, DECLARE-TIMI 58 findings&lt;/IDText&gt;&lt;DisplayText&gt;[68,69]&lt;/DisplayText&gt;&lt;record&gt;&lt;urls&gt;&lt;related-urls&gt;&lt;url&gt;https://www.healio.com/endocrinology/diabetes/news/online/{2d42a78d-ba63-4244-905e-9881227cfa52}/ada-updates-standards-of-care-to-reflect-reduce-it-declare-timi-58-findings&lt;/url&gt;&lt;/related-urls&gt;&lt;/urls&gt;&lt;titles&gt;&lt;title&gt;ADA updates Standards of Care to reflect REDUCE-IT, DECLARE-TIMI 58 findings&lt;/title&gt;&lt;/titles&gt;&lt;contributors&gt;&lt;authors&gt;&lt;author&gt;Hamdy, Osama&lt;/author&gt;&lt;/authors&gt;&lt;/contributors&gt;&lt;added-date format="utc"&gt;1570383704&lt;/added-date&gt;&lt;ref-type name="Press Release"&gt;63&lt;/ref-type&gt;&lt;dates&gt;&lt;year&gt;2019&lt;/year&gt;&lt;/dates&gt;&lt;rec-number&gt;131&lt;/rec-number&gt;&lt;publisher&gt;@GoHealio&lt;/publisher&gt;&lt;last-updated-date format="utc"&gt;1570383704&lt;/last-updated-date&gt;&lt;/record&gt;&lt;/Cite&gt;&lt;Cite&gt;&lt;Author&gt;American&lt;/Author&gt;&lt;Year&gt;2019&lt;/Year&gt;&lt;RecNum&gt;0&lt;/RecNum&gt;&lt;IDText&gt;American Diabetes Association® Issues Critical Updates to the 2019 Standards of Medical Care in Diabetes | ADA&lt;/IDText&gt;&lt;record&gt;&lt;urls&gt;&lt;related-urls&gt;&lt;url&gt;https://www.diabetes.org/newsroom/press-releases/2019/ada-issues-critical-updates-to-2019-standards-of-care&lt;/url&gt;&lt;/related-urls&gt;&lt;/urls&gt;&lt;titles&gt;&lt;title&gt;American Diabetes Association® Issues Critical Updates to the 2019 Standards of Medical Care in Diabetes | ADA&lt;/title&gt;&lt;/titles&gt;&lt;contributors&gt;&lt;authors&gt;&lt;author&gt;American Diabetes Association&lt;/author&gt;&lt;/authors&gt;&lt;/contributors&gt;&lt;added-date format="utc"&gt;1570383554&lt;/added-date&gt;&lt;ref-type name="Press Release"&gt;63&lt;/ref-type&gt;&lt;dates&gt;&lt;year&gt;2019&lt;/year&gt;&lt;/dates&gt;&lt;rec-number&gt;130&lt;/rec-number&gt;&lt;last-updated-date format="utc"&gt;1570383554&lt;/last-updated-date&gt;&lt;/record&gt;&lt;/Cite&gt;&lt;/EndNote&gt;</w:instrText>
      </w:r>
      <w:r w:rsidR="00BE7ACF">
        <w:fldChar w:fldCharType="separate"/>
      </w:r>
      <w:r w:rsidR="005252FA">
        <w:rPr>
          <w:noProof/>
        </w:rPr>
        <w:t>[68,69]</w:t>
      </w:r>
      <w:r w:rsidR="00BE7ACF">
        <w:fldChar w:fldCharType="end"/>
      </w:r>
      <w:r w:rsidR="002D5F70">
        <w:t xml:space="preserve">. </w:t>
      </w:r>
      <w:r w:rsidR="00351982" w:rsidRPr="00351982">
        <w:t xml:space="preserve">In addition, the DECLARE sub-analysis mentioned earlier which focusses on patients with previous history of MI adds to current recommendations encouraging that patients with T2DM and previous MI be considered </w:t>
      </w:r>
      <w:proofErr w:type="gramStart"/>
      <w:r w:rsidR="00351982" w:rsidRPr="00351982">
        <w:t>for SGLT2i</w:t>
      </w:r>
      <w:proofErr w:type="gramEnd"/>
      <w:r w:rsidR="00351982" w:rsidRPr="00351982">
        <w:t xml:space="preserve"> to reduce CV risk</w:t>
      </w:r>
      <w:r w:rsidR="00772FFF">
        <w:t xml:space="preserve"> </w:t>
      </w:r>
      <w:r w:rsidR="00351982">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 </w:instrText>
      </w:r>
      <w:r w:rsidR="009876B7">
        <w:fldChar w:fldCharType="begin">
          <w:fldData xml:space="preserve">PEVuZE5vdGU+PENpdGU+PEF1dGhvcj5GdXJ0YWRvPC9BdXRob3I+PFllYXI+MjAxOTwvWWVhcj48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</w:fldData>
        </w:fldChar>
      </w:r>
      <w:r w:rsidR="009876B7">
        <w:instrText xml:space="preserve"> ADDIN EN.CITE.DATA </w:instrText>
      </w:r>
      <w:r w:rsidR="009876B7">
        <w:fldChar w:fldCharType="end"/>
      </w:r>
      <w:r w:rsidR="00351982">
        <w:fldChar w:fldCharType="separate"/>
      </w:r>
      <w:r w:rsidR="009876B7">
        <w:rPr>
          <w:noProof/>
        </w:rPr>
        <w:t>[44]</w:t>
      </w:r>
      <w:r w:rsidR="00351982">
        <w:fldChar w:fldCharType="end"/>
      </w:r>
      <w:r w:rsidR="00351982" w:rsidRPr="00351982">
        <w:t xml:space="preserve">.  </w:t>
      </w:r>
    </w:p>
    <w:p w14:paraId="403BBB2C" w14:textId="6A1C1F31" w:rsidR="0066766A" w:rsidRDefault="00BF5342" w:rsidP="00967B77">
      <w:pPr>
        <w:jc w:val="both"/>
      </w:pPr>
      <w:r>
        <w:t xml:space="preserve">Despite </w:t>
      </w:r>
      <w:r w:rsidR="00BE7ACF">
        <w:t>DECLARE</w:t>
      </w:r>
      <w:r>
        <w:t xml:space="preserve"> evidently</w:t>
      </w:r>
      <w:r w:rsidR="00BE7ACF">
        <w:t xml:space="preserve"> demonstrating reduction of hospitalisation for heart failure regardless of previous cardiovascular history, the present guidelines focus ha</w:t>
      </w:r>
      <w:r w:rsidR="00434E69">
        <w:t>ve</w:t>
      </w:r>
      <w:r w:rsidR="00BE7ACF">
        <w:t xml:space="preserve"> largely</w:t>
      </w:r>
      <w:r w:rsidR="001C679C">
        <w:t xml:space="preserve"> </w:t>
      </w:r>
      <w:r w:rsidR="00434E69">
        <w:t xml:space="preserve">focussed </w:t>
      </w:r>
      <w:r w:rsidR="00BE7ACF">
        <w:t xml:space="preserve"> on </w:t>
      </w:r>
      <w:r w:rsidR="00192F11">
        <w:t>initiating treatment in those established cardiovascular disease</w:t>
      </w:r>
      <w:r w:rsidR="00772FFF">
        <w:t xml:space="preserve"> </w:t>
      </w:r>
      <w:r w:rsidR="00192F11">
        <w:fldChar w:fldCharType="begin">
          <w:fldData xml:space="preserve">PEVuZE5vdGU+PENpdGU+PEF1dGhvcj5XaXZpb3R0PC9BdXRob3I+PFllYXI+MjAxOTwvWWVhcj48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</w:fldData>
        </w:fldChar>
      </w:r>
      <w:r w:rsidR="005252FA">
        <w:instrText xml:space="preserve"> ADDIN EN.CITE </w:instrText>
      </w:r>
      <w:r w:rsidR="005252FA">
        <w:fldChar w:fldCharType="begin">
          <w:fldData xml:space="preserve">PEVuZE5vdGU+PENpdGU+PEF1dGhvcj5XaXZpb3R0PC9BdXRob3I+PFllYXI+MjAxOTwvWWVhcj48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</w:fldData>
        </w:fldChar>
      </w:r>
      <w:r w:rsidR="005252FA">
        <w:instrText xml:space="preserve"> ADDIN EN.CITE.DATA </w:instrText>
      </w:r>
      <w:r w:rsidR="005252FA">
        <w:fldChar w:fldCharType="end"/>
      </w:r>
      <w:r w:rsidR="00192F11">
        <w:fldChar w:fldCharType="separate"/>
      </w:r>
      <w:r w:rsidR="005252FA">
        <w:rPr>
          <w:noProof/>
        </w:rPr>
        <w:t>[5,65,67]</w:t>
      </w:r>
      <w:r w:rsidR="00192F11">
        <w:fldChar w:fldCharType="end"/>
      </w:r>
      <w:r w:rsidR="00192F11">
        <w:t xml:space="preserve">. </w:t>
      </w:r>
      <w:r>
        <w:t xml:space="preserve">The data suggests that dapagliflozin </w:t>
      </w:r>
      <w:proofErr w:type="gramStart"/>
      <w:r w:rsidR="00E3559D">
        <w:t>could</w:t>
      </w:r>
      <w:r>
        <w:t xml:space="preserve"> </w:t>
      </w:r>
      <w:r w:rsidR="00E3559D">
        <w:t xml:space="preserve">also </w:t>
      </w:r>
      <w:r>
        <w:t>be considered</w:t>
      </w:r>
      <w:proofErr w:type="gramEnd"/>
      <w:r>
        <w:t xml:space="preserve"> in patients with type </w:t>
      </w:r>
      <w:r w:rsidR="00772FFF">
        <w:t>2</w:t>
      </w:r>
      <w:r>
        <w:t xml:space="preserve"> diabetes without pre-existing cardiovascular disease </w:t>
      </w:r>
      <w:r w:rsidR="00E3559D">
        <w:t>or heart failure</w:t>
      </w:r>
      <w:r w:rsidR="00786936">
        <w:t>.</w:t>
      </w:r>
      <w:r w:rsidR="00B56C03">
        <w:t xml:space="preserve"> </w:t>
      </w:r>
      <w:r w:rsidR="006E4EA1">
        <w:t>However, i</w:t>
      </w:r>
      <w:r w:rsidR="00786936">
        <w:t xml:space="preserve">n August 2019 the ESC released guidelines in collaboration with the EASD recommending the use of dapagliflozin or other </w:t>
      </w:r>
      <w:proofErr w:type="gramStart"/>
      <w:r w:rsidR="00786936">
        <w:t xml:space="preserve">SGLT2i </w:t>
      </w:r>
      <w:r w:rsidR="00236EEA">
        <w:t xml:space="preserve"> in</w:t>
      </w:r>
      <w:proofErr w:type="gramEnd"/>
      <w:r w:rsidR="00236EEA">
        <w:t xml:space="preserve"> </w:t>
      </w:r>
      <w:r w:rsidR="006F338E">
        <w:t>those with T2DM and CV or in those with T2DM who are at high risk</w:t>
      </w:r>
      <w:r w:rsidR="00B56C03">
        <w:t xml:space="preserve"> of CV or heart failure</w:t>
      </w:r>
      <w:r w:rsidR="00B56C03">
        <w:fldChar w:fldCharType="begin">
          <w:fldData xml:space="preserve">PEVuZE5vdGU+PENpdGU+PEF1dGhvcj5Db3NlbnRpbm88L0F1dGhvcj48WWVhcj4yMDE5PC9ZZWFy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</w:fldData>
        </w:fldChar>
      </w:r>
      <w:r w:rsidR="005252FA">
        <w:instrText xml:space="preserve"> ADDIN EN.CITE </w:instrText>
      </w:r>
      <w:r w:rsidR="005252FA">
        <w:fldChar w:fldCharType="begin">
          <w:fldData xml:space="preserve">PEVuZE5vdGU+PENpdGU+PEF1dGhvcj5Db3NlbnRpbm88L0F1dGhvcj48WWVhcj4yMDE5PC9ZZWFy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</w:fldData>
        </w:fldChar>
      </w:r>
      <w:r w:rsidR="005252FA">
        <w:instrText xml:space="preserve"> ADDIN EN.CITE.DATA </w:instrText>
      </w:r>
      <w:r w:rsidR="005252FA">
        <w:fldChar w:fldCharType="end"/>
      </w:r>
      <w:r w:rsidR="00B56C03">
        <w:fldChar w:fldCharType="separate"/>
      </w:r>
      <w:r w:rsidR="005252FA">
        <w:rPr>
          <w:noProof/>
        </w:rPr>
        <w:t>[70]</w:t>
      </w:r>
      <w:r w:rsidR="00B56C03">
        <w:fldChar w:fldCharType="end"/>
      </w:r>
      <w:r w:rsidR="006F338E">
        <w:t xml:space="preserve">. </w:t>
      </w:r>
      <w:r w:rsidR="0066766A">
        <w:t>Following this</w:t>
      </w:r>
      <w:r w:rsidR="006E4EA1">
        <w:t xml:space="preserve"> and based on the results from DECLARE</w:t>
      </w:r>
      <w:r w:rsidR="0066766A">
        <w:t>, in October 2019</w:t>
      </w:r>
      <w:r w:rsidR="006E4EA1">
        <w:t>, the FDA approved dapagliflozin in reducing risk of heart failure associated hospitalisation in adults with T2DM and multiple cardiovascular risk factors or pre-existing cardiovascular disease</w:t>
      </w:r>
      <w:r w:rsidR="006E4EA1">
        <w:fldChar w:fldCharType="begin"/>
      </w:r>
      <w:r w:rsidR="005252FA">
        <w:instrText xml:space="preserve"> ADDIN EN.CITE &lt;EndNote&gt;&lt;Cite&gt;&lt;Author&gt;ACC&lt;/Author&gt;&lt;Year&gt;2019&lt;/Year&gt;&lt;RecNum&gt;0&lt;/RecNum&gt;&lt;IDText&gt;FDA Approves Farxiga to Reduce HF Hospitalization Risk in CVD, Diabetes Patients - American College of Cardiology&lt;/IDText&gt;&lt;DisplayText&gt;[71]&lt;/DisplayText&gt;&lt;record&gt;&lt;urls&gt;&lt;related-urls&gt;&lt;url&gt;http://www.acc.org/latest-in-cardiology/articles/2019/10/21/17/04/fda-approves-farxiga-to-reduce-hf-hospitalization-risk-in-cvd-diabetes-patients&lt;/url&gt;&lt;/related-urls&gt;&lt;/urls&gt;&lt;titles&gt;&lt;title&gt;FDA Approves Farxiga to Reduce HF Hospitalization Risk in CVD, Diabetes Patients - American College of Cardiology&lt;/title&gt;&lt;/titles&gt;&lt;contributors&gt;&lt;authors&gt;&lt;author&gt;ACC&lt;/author&gt;&lt;/authors&gt;&lt;/contributors&gt;&lt;added-date format="utc"&gt;1574972865&lt;/added-date&gt;&lt;ref-type name="Press Release"&gt;63&lt;/ref-type&gt;&lt;dates&gt;&lt;year&gt;2019&lt;/year&gt;&lt;/dates&gt;&lt;rec-number&gt;165&lt;/rec-number&gt;&lt;last-updated-date format="utc"&gt;1574972865&lt;/last-updated-date&gt;&lt;/record&gt;&lt;/Cite&gt;&lt;/EndNote&gt;</w:instrText>
      </w:r>
      <w:r w:rsidR="006E4EA1">
        <w:fldChar w:fldCharType="separate"/>
      </w:r>
      <w:r w:rsidR="005252FA">
        <w:rPr>
          <w:noProof/>
        </w:rPr>
        <w:t>[71]</w:t>
      </w:r>
      <w:r w:rsidR="006E4EA1">
        <w:fldChar w:fldCharType="end"/>
      </w:r>
      <w:r w:rsidR="006E4EA1">
        <w:t xml:space="preserve">. </w:t>
      </w:r>
    </w:p>
    <w:p w14:paraId="6A23F6AC" w14:textId="57EDFFA9" w:rsidR="0075698D" w:rsidRDefault="0075698D" w:rsidP="0075698D">
      <w:pPr>
        <w:jc w:val="both"/>
      </w:pPr>
      <w:r>
        <w:t xml:space="preserve">In 2019, a systematic review by Zelniker et al compared the effects of GLP-1 RA and SGLT2i for prevention of major adverse cardiovascular events and renal outcomes in T2DM(30). The study concluded that in trials which had been reported to date, similar reduction of MACE was achieved in both groups in patients with established cardiovascular </w:t>
      </w:r>
      <w:proofErr w:type="gramStart"/>
      <w:r>
        <w:t>disease(</w:t>
      </w:r>
      <w:proofErr w:type="gramEnd"/>
      <w:r>
        <w:t xml:space="preserve">30). However, SGLT2i have a higher impact in preventing hospitalisation for heart failure and progression of kidney </w:t>
      </w:r>
      <w:proofErr w:type="gramStart"/>
      <w:r>
        <w:t>disease(</w:t>
      </w:r>
      <w:proofErr w:type="gramEnd"/>
      <w:r>
        <w:t xml:space="preserve">30). </w:t>
      </w:r>
      <w:proofErr w:type="spellStart"/>
      <w:r>
        <w:t>Renoprotection</w:t>
      </w:r>
      <w:proofErr w:type="spellEnd"/>
      <w:r>
        <w:t xml:space="preserve"> was also confirmed in the recent CREDENCE trial, which compared the renal outcomes of patients with T2DM and </w:t>
      </w:r>
      <w:proofErr w:type="spellStart"/>
      <w:r>
        <w:t>albuminuric</w:t>
      </w:r>
      <w:proofErr w:type="spellEnd"/>
      <w:r>
        <w:t xml:space="preserve"> chronic kidney disease taking 100mg of canagliflozin versus </w:t>
      </w:r>
      <w:proofErr w:type="gramStart"/>
      <w:r>
        <w:t>placebo(</w:t>
      </w:r>
      <w:proofErr w:type="gramEnd"/>
      <w:r>
        <w:t>45).</w:t>
      </w:r>
    </w:p>
    <w:p w14:paraId="446B5146" w14:textId="3DE1D350" w:rsidR="004A6972" w:rsidRPr="004A6972" w:rsidRDefault="004A6972" w:rsidP="004A6972">
      <w:pPr>
        <w:jc w:val="both"/>
      </w:pPr>
      <w:r w:rsidRPr="004A6972">
        <w:t xml:space="preserve">The latest DAPA HF data suggests that dapagliflozin </w:t>
      </w:r>
      <w:proofErr w:type="gramStart"/>
      <w:r w:rsidRPr="004A6972">
        <w:t>could be used</w:t>
      </w:r>
      <w:proofErr w:type="gramEnd"/>
      <w:r w:rsidRPr="004A6972">
        <w:t xml:space="preserve"> as an adjunct to standard heart failure therapy in those with heart failure and a reduced ejection fraction (+/- T2DM) and should be considered in future heart failure guidance </w:t>
      </w:r>
      <w:r w:rsidRPr="004A6972">
        <w:fldChar w:fldCharType="begin">
          <w:fldData xml:space="preserve">PEVuZE5vdGU+PENpdGU+PEF1dGhvcj5FU0M8L0F1dGhvcj48WWVhcj4yMDE5PC9ZZWFyPjxSZWNO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</w:fldData>
        </w:fldChar>
      </w:r>
      <w:r w:rsidR="005252FA">
        <w:instrText xml:space="preserve"> ADDIN EN.CITE </w:instrText>
      </w:r>
      <w:r w:rsidR="005252FA">
        <w:fldChar w:fldCharType="begin">
          <w:fldData xml:space="preserve">PEVuZE5vdGU+PENpdGU+PEF1dGhvcj5FU0M8L0F1dGhvcj48WWVhcj4yMDE5PC9ZZWFyPjxSZWNO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</w:fldData>
        </w:fldChar>
      </w:r>
      <w:r w:rsidR="005252FA">
        <w:instrText xml:space="preserve"> ADDIN EN.CITE.DATA </w:instrText>
      </w:r>
      <w:r w:rsidR="005252FA">
        <w:fldChar w:fldCharType="end"/>
      </w:r>
      <w:r w:rsidRPr="004A6972">
        <w:fldChar w:fldCharType="separate"/>
      </w:r>
      <w:r w:rsidR="005252FA">
        <w:rPr>
          <w:noProof/>
        </w:rPr>
        <w:t>[55,72]</w:t>
      </w:r>
      <w:r w:rsidRPr="004A6972">
        <w:fldChar w:fldCharType="end"/>
      </w:r>
      <w:r w:rsidRPr="004A6972">
        <w:t xml:space="preserve">. </w:t>
      </w:r>
    </w:p>
    <w:p w14:paraId="1679BA39" w14:textId="4CFBB845" w:rsidR="00DC71C1" w:rsidRDefault="00DC71C1" w:rsidP="00967B77">
      <w:pPr>
        <w:jc w:val="both"/>
        <w:rPr>
          <w:b/>
          <w:bCs/>
          <w:u w:val="single"/>
        </w:rPr>
      </w:pPr>
      <w:r w:rsidRPr="007A1C19">
        <w:rPr>
          <w:b/>
          <w:bCs/>
          <w:u w:val="single"/>
        </w:rPr>
        <w:t xml:space="preserve">Summary and Conclusion </w:t>
      </w:r>
    </w:p>
    <w:p w14:paraId="3ACFF4E5" w14:textId="01AB994D" w:rsidR="00851050" w:rsidRDefault="00844942" w:rsidP="00967B77">
      <w:pPr>
        <w:jc w:val="both"/>
      </w:pPr>
      <w:r>
        <w:t>Dapagliflozin</w:t>
      </w:r>
      <w:r w:rsidR="003E445F">
        <w:t xml:space="preserve"> and other SGLT2i</w:t>
      </w:r>
      <w:r>
        <w:t xml:space="preserve"> </w:t>
      </w:r>
      <w:r w:rsidR="003E445F">
        <w:t>have helped mediate</w:t>
      </w:r>
      <w:r>
        <w:t xml:space="preserve"> a new </w:t>
      </w:r>
      <w:r w:rsidR="003E445F">
        <w:t xml:space="preserve">holistic </w:t>
      </w:r>
      <w:r>
        <w:t xml:space="preserve">chapter of diabetes </w:t>
      </w:r>
      <w:r w:rsidR="003E445F">
        <w:t xml:space="preserve">drug </w:t>
      </w:r>
      <w:r>
        <w:t>t</w:t>
      </w:r>
      <w:r w:rsidR="003E445F">
        <w:t>reatment</w:t>
      </w:r>
      <w:r>
        <w:t xml:space="preserve"> where </w:t>
      </w:r>
      <w:r w:rsidR="003E445F">
        <w:t xml:space="preserve">management aims </w:t>
      </w:r>
      <w:r>
        <w:t xml:space="preserve">will </w:t>
      </w:r>
      <w:r w:rsidR="003E445F">
        <w:t xml:space="preserve">expand to include prevention of pathophysiological factors contributing to complications and particularly cardiovascular risk factors. </w:t>
      </w:r>
      <w:r w:rsidR="00851050">
        <w:t xml:space="preserve">It is a </w:t>
      </w:r>
      <w:r w:rsidR="00334948">
        <w:t xml:space="preserve">glucose-lowering </w:t>
      </w:r>
      <w:r w:rsidR="00851050">
        <w:t xml:space="preserve">drug with further additional benefits related to the pathological features of the metabolic syndrome including glucose reduction, blood pressure reduction, and weight </w:t>
      </w:r>
      <w:proofErr w:type="gramStart"/>
      <w:r w:rsidR="00851050">
        <w:t>loss</w:t>
      </w:r>
      <w:proofErr w:type="gramEnd"/>
      <w:r w:rsidR="00851050">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851050">
        <w:fldChar w:fldCharType="separate"/>
      </w:r>
      <w:r w:rsidR="00A93367">
        <w:rPr>
          <w:noProof/>
        </w:rPr>
        <w:t>[5]</w:t>
      </w:r>
      <w:r w:rsidR="00851050">
        <w:fldChar w:fldCharType="end"/>
      </w:r>
      <w:r w:rsidR="00851050">
        <w:t>.</w:t>
      </w:r>
      <w:r w:rsidR="00334948">
        <w:t xml:space="preserve">  Adverse events include an increased risk of genital fungal infections, and rarely ketoacidosis; DECLARE provided reassuring data in relation to previous concerns about acute kidney injury, amputations, fractures and bladder cancer.</w:t>
      </w:r>
    </w:p>
    <w:p w14:paraId="1F49E33C" w14:textId="46D5BA7A" w:rsidR="00851050" w:rsidRDefault="003E445F" w:rsidP="00967B77">
      <w:pPr>
        <w:jc w:val="both"/>
      </w:pPr>
      <w:r>
        <w:t xml:space="preserve">The DECLARE trial has emphasised the advantage </w:t>
      </w:r>
      <w:r w:rsidR="00851050">
        <w:t>of dapagliflozin therapy on heart failure and renal disease progression reduction, evident in a broad spectrum of patients regardless of related pre-existing disease</w:t>
      </w:r>
      <w:r w:rsidR="00851050">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 </w:instrText>
      </w:r>
      <w:r w:rsidR="00A93367">
        <w:fldChar w:fldCharType="begin">
          <w:fldData xml:space="preserve">PEVuZE5vdGU+PENpdGU+PEF1dGhvcj5XaXZpb3R0PC9BdXRob3I+PFllYXI+MjAxOTwvWWVhcj48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JiN4RDt0aGUgRGlhYmV0ZXMgVW5pdCwgSGFk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</w:fldData>
        </w:fldChar>
      </w:r>
      <w:r w:rsidR="00A93367">
        <w:instrText xml:space="preserve"> ADDIN EN.CITE.DATA </w:instrText>
      </w:r>
      <w:r w:rsidR="00A93367">
        <w:fldChar w:fldCharType="end"/>
      </w:r>
      <w:r w:rsidR="00851050">
        <w:fldChar w:fldCharType="separate"/>
      </w:r>
      <w:r w:rsidR="00A93367">
        <w:rPr>
          <w:noProof/>
        </w:rPr>
        <w:t>[5]</w:t>
      </w:r>
      <w:r w:rsidR="00851050">
        <w:fldChar w:fldCharType="end"/>
      </w:r>
      <w:r w:rsidR="00851050">
        <w:t>. It supports current international recommendations with respect to patients with pre-existing cardiovascular disease and modest MACE outcome reductions</w:t>
      </w:r>
      <w:r w:rsidR="00851050">
        <w:fldChar w:fldCharType="begin"/>
      </w:r>
      <w:r w:rsidR="005252FA">
        <w:instrText xml:space="preserve"> ADDIN EN.CITE &lt;EndNote&gt;&lt;Cite&gt;&lt;Author&gt;Melanie&lt;/Author&gt;&lt;Year&gt;2018&lt;/Year&gt;&lt;RecNum&gt;0&lt;/RecNum&gt;&lt;IDText&gt;Management of Hyperglycemia in Type 2 Diabetes, 2018. A Consensus Report by the American Diabetes Association (ADA) and the European Association for the Study of Diabetes (EASD)&lt;/IDText&gt;&lt;DisplayText&gt;[65]&lt;/DisplayText&gt;&lt;record&gt;&lt;dates&gt;&lt;pub-dates&gt;&lt;date&gt;2018-10-04&lt;/date&gt;&lt;/pub-dates&gt;&lt;year&gt;2018&lt;/year&gt;&lt;/dates&gt;&lt;urls&gt;&lt;related-urls&gt;&lt;url&gt;https://care.diabetesjournals.org/content/early/2018/09/27/dci18-0033&lt;/url&gt;&lt;/related-urls&gt;&lt;/urls&gt;&lt;titles&gt;&lt;title&gt;Management of Hyperglycemia in Type 2 Diabetes, 2018. A Consensus Report by the American Diabetes Association (ADA) and the European Association for the Study of Diabetes (EASD)&lt;/title&gt;&lt;/titles&gt;&lt;contributors&gt;&lt;authors&gt;&lt;author&gt;Melanie J. Davies&lt;/author&gt;&lt;author&gt;David A. D’Alessio&lt;/author&gt;&lt;author&gt;Judith Fradkin&lt;/author&gt;&lt;author&gt;Walter N. Kernan&lt;/author&gt;&lt;author&gt;Chantal Mathieu&lt;/author&gt;&lt;author&gt;Geltrude Mingrone&lt;/author&gt;&lt;author&gt;Peter Rossing&lt;/author&gt;&lt;author&gt;Apostolos Tsapas&lt;/author&gt;&lt;author&gt;Deborah J. Wexler&lt;/author&gt;&lt;author&gt;John B. Buse&lt;/author&gt;&lt;/authors&gt;&lt;/contributors&gt;&lt;language&gt;en&lt;/language&gt;&lt;added-date format="utc"&gt;1562864848&lt;/added-date&gt;&lt;ref-type name="Journal Article"&gt;17&lt;/ref-type&gt;&lt;rec-number&gt;77&lt;/rec-number&gt;&lt;publisher&gt;American Diabetes Association&lt;/publisher&gt;&lt;last-updated-date format="utc"&gt;1562864848&lt;/last-updated-date&gt;&lt;electronic-resource-num&gt;10.2337/dci18-0033&lt;/electronic-resource-num&gt;&lt;/record&gt;&lt;/Cite&gt;&lt;/EndNote&gt;</w:instrText>
      </w:r>
      <w:r w:rsidR="00851050">
        <w:fldChar w:fldCharType="separate"/>
      </w:r>
      <w:r w:rsidR="005252FA">
        <w:rPr>
          <w:noProof/>
        </w:rPr>
        <w:t>[65]</w:t>
      </w:r>
      <w:r w:rsidR="00851050">
        <w:fldChar w:fldCharType="end"/>
      </w:r>
      <w:r w:rsidR="00851050">
        <w:t xml:space="preserve">. </w:t>
      </w:r>
      <w:r w:rsidR="005C14AA">
        <w:t xml:space="preserve"> </w:t>
      </w:r>
      <w:bookmarkStart w:id="7" w:name="_Hlk25866127"/>
      <w:r w:rsidR="005C14AA" w:rsidRPr="005C14AA">
        <w:t xml:space="preserve">The </w:t>
      </w:r>
      <w:r w:rsidR="004A6972">
        <w:t xml:space="preserve">DAPA HF trial </w:t>
      </w:r>
      <w:r w:rsidR="005C14AA" w:rsidRPr="005C14AA">
        <w:t xml:space="preserve">marks a transition from HbA1c and likely extends its therapeutic role, broadening into a </w:t>
      </w:r>
      <w:proofErr w:type="gramStart"/>
      <w:r w:rsidR="005C14AA" w:rsidRPr="005C14AA">
        <w:t>drug which</w:t>
      </w:r>
      <w:proofErr w:type="gramEnd"/>
      <w:r w:rsidR="005C14AA" w:rsidRPr="005C14AA">
        <w:t xml:space="preserve"> can be used even without diabetes. In view of this, further research into dapagliflozin </w:t>
      </w:r>
      <w:proofErr w:type="gramStart"/>
      <w:r w:rsidR="005C14AA" w:rsidRPr="005C14AA">
        <w:t>will likely be conducted</w:t>
      </w:r>
      <w:proofErr w:type="gramEnd"/>
      <w:r w:rsidR="005C14AA" w:rsidRPr="005C14AA">
        <w:t xml:space="preserve"> in the future. </w:t>
      </w:r>
    </w:p>
    <w:bookmarkEnd w:id="7"/>
    <w:p w14:paraId="464B521B" w14:textId="7437C322" w:rsidR="00917879" w:rsidRDefault="00B13025" w:rsidP="00967B77">
      <w:pPr>
        <w:jc w:val="both"/>
      </w:pPr>
      <w:r>
        <w:t>D</w:t>
      </w:r>
      <w:r w:rsidR="00851050">
        <w:t>apagliflozin and other SGLT2i</w:t>
      </w:r>
      <w:r w:rsidR="00917879">
        <w:t xml:space="preserve"> help to bridge the gap </w:t>
      </w:r>
      <w:r w:rsidR="00851050">
        <w:t xml:space="preserve">between management of hyperglycaemia and cardiovascular risk. However, UK </w:t>
      </w:r>
      <w:r>
        <w:t>g</w:t>
      </w:r>
      <w:r w:rsidR="00917879">
        <w:t xml:space="preserve">uidelines still need to be updated to reflect this </w:t>
      </w:r>
      <w:r w:rsidR="00851050">
        <w:t xml:space="preserve">evidence </w:t>
      </w:r>
      <w:r w:rsidR="00917879">
        <w:t xml:space="preserve">and </w:t>
      </w:r>
      <w:r w:rsidR="00851050">
        <w:t xml:space="preserve">internationally </w:t>
      </w:r>
      <w:r w:rsidR="00917879">
        <w:t>further consideration should be made towards the benefits of heart failure risk reduction</w:t>
      </w:r>
      <w:r w:rsidR="00851050">
        <w:t xml:space="preserve"> in patients with </w:t>
      </w:r>
      <w:r w:rsidR="00A168C8">
        <w:t xml:space="preserve">T2DM and </w:t>
      </w:r>
      <w:r w:rsidR="00851050">
        <w:t>no history of heart failure or cardiovascular disease</w:t>
      </w:r>
      <w:r w:rsidR="00A168C8">
        <w:t xml:space="preserve"> or in heart failure patients irrespective of T2DM </w:t>
      </w:r>
      <w:r w:rsidR="00851050">
        <w:fldChar w:fldCharType="begin">
          <w:fldData xml:space="preserve">PEVuZE5vdGU+PENpdGU+PEF1dGhvcj5BbWVyaWNhbjwvQXV0aG9yPjxZZWFyPjIwMTg8L1llYXI+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</w:fldData>
        </w:fldChar>
      </w:r>
      <w:r w:rsidR="005252FA">
        <w:instrText xml:space="preserve"> ADDIN EN.CITE </w:instrText>
      </w:r>
      <w:r w:rsidR="005252FA">
        <w:fldChar w:fldCharType="begin">
          <w:fldData xml:space="preserve">PEVuZE5vdGU+PENpdGU+PEF1dGhvcj5BbWVyaWNhbjwvQXV0aG9yPjxZZWFyPjIwMTg8L1llYXI+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</w:fldData>
        </w:fldChar>
      </w:r>
      <w:r w:rsidR="005252FA">
        <w:instrText xml:space="preserve"> ADDIN EN.CITE.DATA </w:instrText>
      </w:r>
      <w:r w:rsidR="005252FA">
        <w:fldChar w:fldCharType="end"/>
      </w:r>
      <w:r w:rsidR="00851050">
        <w:fldChar w:fldCharType="separate"/>
      </w:r>
      <w:r w:rsidR="005252FA">
        <w:rPr>
          <w:noProof/>
        </w:rPr>
        <w:t>[55,62,65,67]</w:t>
      </w:r>
      <w:r w:rsidR="00851050">
        <w:fldChar w:fldCharType="end"/>
      </w:r>
      <w:r w:rsidR="00851050">
        <w:t xml:space="preserve">. </w:t>
      </w:r>
      <w:r w:rsidR="00917879">
        <w:t xml:space="preserve"> </w:t>
      </w:r>
    </w:p>
    <w:p w14:paraId="2C2DB8BC" w14:textId="618C4A37" w:rsidR="009511EC" w:rsidRDefault="009511EC" w:rsidP="00967B77">
      <w:pPr>
        <w:jc w:val="both"/>
        <w:rPr>
          <w:b/>
          <w:bCs/>
          <w:u w:val="single"/>
        </w:rPr>
      </w:pPr>
      <w:r w:rsidRPr="009511EC">
        <w:rPr>
          <w:b/>
          <w:bCs/>
          <w:u w:val="single"/>
        </w:rPr>
        <w:t>Future Perspective</w:t>
      </w:r>
    </w:p>
    <w:p w14:paraId="26D55840" w14:textId="6BFF6A6C" w:rsidR="00327389" w:rsidRDefault="009511EC" w:rsidP="00967B77">
      <w:pPr>
        <w:jc w:val="both"/>
      </w:pPr>
      <w:r>
        <w:t xml:space="preserve">Based on current progression it </w:t>
      </w:r>
      <w:proofErr w:type="gramStart"/>
      <w:r>
        <w:t>can be assumed</w:t>
      </w:r>
      <w:proofErr w:type="gramEnd"/>
      <w:r>
        <w:t xml:space="preserve"> that the use of dapagliflozin and other SGLT2i will be more widely used in the treatment of</w:t>
      </w:r>
      <w:r w:rsidR="009876B7">
        <w:t xml:space="preserve"> </w:t>
      </w:r>
      <w:r w:rsidR="00B13025">
        <w:t>T2DM</w:t>
      </w:r>
      <w:r>
        <w:t xml:space="preserve">, particularly in those with pre-existing </w:t>
      </w:r>
      <w:r w:rsidR="00674D35">
        <w:t xml:space="preserve">cardiovascular </w:t>
      </w:r>
      <w:r>
        <w:t>disease</w:t>
      </w:r>
      <w:r w:rsidR="009C1296">
        <w:t>, and will likely be seen in heart failure therapy</w:t>
      </w:r>
      <w:r w:rsidR="00A168C8">
        <w:t xml:space="preserve"> in the </w:t>
      </w:r>
      <w:r w:rsidR="00FF1482">
        <w:t>future. Further</w:t>
      </w:r>
      <w:r>
        <w:t xml:space="preserve"> research </w:t>
      </w:r>
      <w:proofErr w:type="gramStart"/>
      <w:r>
        <w:t>may be conducted</w:t>
      </w:r>
      <w:proofErr w:type="gramEnd"/>
      <w:r>
        <w:t xml:space="preserve"> in the use of dapagliflozin in other sub-groups of patients and guidelines may begin to include the consideration of dapagliflozin therapy in those without pre-exi</w:t>
      </w:r>
      <w:r w:rsidR="00334948">
        <w:t>s</w:t>
      </w:r>
      <w:r>
        <w:t xml:space="preserve">ting cardiac or renal disease. </w:t>
      </w:r>
      <w:r w:rsidR="00327389">
        <w:t>For example, currently in process is the</w:t>
      </w:r>
      <w:r w:rsidR="00327389" w:rsidRPr="00327389">
        <w:t xml:space="preserve"> </w:t>
      </w:r>
      <w:r w:rsidR="00327389">
        <w:t>‘</w:t>
      </w:r>
      <w:r w:rsidR="00327389" w:rsidRPr="00327389">
        <w:t xml:space="preserve">Dapagliflozin Evaluation to Improve the LIVEs of Patients With </w:t>
      </w:r>
      <w:proofErr w:type="spellStart"/>
      <w:r w:rsidR="00327389" w:rsidRPr="00327389">
        <w:t>PReserved</w:t>
      </w:r>
      <w:proofErr w:type="spellEnd"/>
      <w:r w:rsidR="00327389" w:rsidRPr="00327389">
        <w:t xml:space="preserve"> Ejection Fraction Heart Failure</w:t>
      </w:r>
      <w:r w:rsidR="00327389">
        <w:t>’ trial (DELIVER) which</w:t>
      </w:r>
      <w:r w:rsidR="00327389" w:rsidRPr="00327389">
        <w:rPr>
          <w:rFonts w:ascii="Source Sans Pro" w:hAnsi="Source Sans Pro"/>
          <w:color w:val="000000"/>
          <w:sz w:val="21"/>
          <w:szCs w:val="21"/>
          <w:shd w:val="clear" w:color="auto" w:fill="FFFFFF"/>
        </w:rPr>
        <w:t xml:space="preserve"> </w:t>
      </w:r>
      <w:r w:rsidR="00327389">
        <w:t xml:space="preserve">is </w:t>
      </w:r>
      <w:r w:rsidR="00327389" w:rsidRPr="00327389">
        <w:t xml:space="preserve">an international, randomised, double-blind study in patients with </w:t>
      </w:r>
      <w:r w:rsidR="00327389">
        <w:t xml:space="preserve">heart failure and preserved ejection fraction, </w:t>
      </w:r>
      <w:r w:rsidR="001C679C">
        <w:t>differentiating it</w:t>
      </w:r>
      <w:r w:rsidR="00327389">
        <w:t xml:space="preserve"> from the </w:t>
      </w:r>
      <w:r w:rsidR="00B13025">
        <w:t xml:space="preserve">recently </w:t>
      </w:r>
      <w:r w:rsidR="00327389">
        <w:t>published DAPA-HF trial</w:t>
      </w:r>
      <w:r w:rsidR="00327389">
        <w:fldChar w:fldCharType="begin"/>
      </w:r>
      <w:r w:rsidR="005252FA">
        <w:instrText xml:space="preserve"> ADDIN EN.CITE &lt;EndNote&gt;&lt;Cite&gt;&lt;Author&gt;ClinicalTrials.Gov&lt;/Author&gt;&lt;Year&gt;2019&lt;/Year&gt;&lt;RecNum&gt;0&lt;/RecNum&gt;&lt;IDText&gt;Dapagliflozin Evaluation to Improve the LIVEs of Patients With PReserved Ejection Fraction Heart Failure. - Full Text View - ClinicalTrials.gov&lt;/IDText&gt;&lt;DisplayText&gt;[73]&lt;/DisplayText&gt;&lt;record&gt;&lt;urls&gt;&lt;related-urls&gt;&lt;url&gt;https://clinicaltrials.gov/ct2/show/NCT03619213&lt;/url&gt;&lt;/related-urls&gt;&lt;/urls&gt;&lt;titles&gt;&lt;title&gt;Dapagliflozin Evaluation to Improve the LIVEs of Patients With PReserved Ejection Fraction Heart Failure. - Full Text View - ClinicalTrials.gov&lt;/title&gt;&lt;/titles&gt;&lt;contributors&gt;&lt;authors&gt;&lt;author&gt;ClinicalTrials.Gov&lt;/author&gt;&lt;/authors&gt;&lt;/contributors&gt;&lt;added-date format="utc"&gt;1574972669&lt;/added-date&gt;&lt;ref-type name="Web Page"&gt;12&lt;/ref-type&gt;&lt;dates&gt;&lt;year&gt;2019&lt;/year&gt;&lt;/dates&gt;&lt;rec-number&gt;164&lt;/rec-number&gt;&lt;last-updated-date format="utc"&gt;1574972669&lt;/last-updated-date&gt;&lt;/record&gt;&lt;/Cite&gt;&lt;/EndNote&gt;</w:instrText>
      </w:r>
      <w:r w:rsidR="00327389">
        <w:fldChar w:fldCharType="separate"/>
      </w:r>
      <w:r w:rsidR="005252FA">
        <w:rPr>
          <w:noProof/>
        </w:rPr>
        <w:t>[73]</w:t>
      </w:r>
      <w:r w:rsidR="00327389">
        <w:fldChar w:fldCharType="end"/>
      </w:r>
      <w:r w:rsidR="00327389">
        <w:t>. The trial aims to</w:t>
      </w:r>
      <w:r w:rsidR="00327389" w:rsidRPr="00327389">
        <w:t xml:space="preserve"> evaluat</w:t>
      </w:r>
      <w:r w:rsidR="00327389">
        <w:t xml:space="preserve">e </w:t>
      </w:r>
      <w:r w:rsidR="00327389" w:rsidRPr="00327389">
        <w:t>the effect of dapagliflozin 10 mg versus placebo, in reducing the composite of CV death and heart failure events</w:t>
      </w:r>
      <w:r w:rsidR="00327389">
        <w:t>. The trial aims to be completed in 2021 and w</w:t>
      </w:r>
      <w:r w:rsidR="00B13025">
        <w:t>ill</w:t>
      </w:r>
      <w:r w:rsidR="00327389">
        <w:t xml:space="preserve"> give further valuable information</w:t>
      </w:r>
      <w:r w:rsidR="00327389">
        <w:fldChar w:fldCharType="begin"/>
      </w:r>
      <w:r w:rsidR="005252FA">
        <w:instrText xml:space="preserve"> ADDIN EN.CITE &lt;EndNote&gt;&lt;Cite&gt;&lt;Author&gt;ClinicalTrials.Gov&lt;/Author&gt;&lt;Year&gt;2019&lt;/Year&gt;&lt;RecNum&gt;0&lt;/RecNum&gt;&lt;IDText&gt;Dapagliflozin Evaluation to Improve the LIVEs of Patients With PReserved Ejection Fraction Heart Failure. - Full Text View - ClinicalTrials.gov&lt;/IDText&gt;&lt;DisplayText&gt;[73]&lt;/DisplayText&gt;&lt;record&gt;&lt;urls&gt;&lt;related-urls&gt;&lt;url&gt;https://clinicaltrials.gov/ct2/show/NCT03619213&lt;/url&gt;&lt;/related-urls&gt;&lt;/urls&gt;&lt;titles&gt;&lt;title&gt;Dapagliflozin Evaluation to Improve the LIVEs of Patients With PReserved Ejection Fraction Heart Failure. - Full Text View - ClinicalTrials.gov&lt;/title&gt;&lt;/titles&gt;&lt;contributors&gt;&lt;authors&gt;&lt;author&gt;ClinicalTrials.Gov&lt;/author&gt;&lt;/authors&gt;&lt;/contributors&gt;&lt;added-date format="utc"&gt;1574972669&lt;/added-date&gt;&lt;ref-type name="Web Page"&gt;12&lt;/ref-type&gt;&lt;dates&gt;&lt;year&gt;2019&lt;/year&gt;&lt;/dates&gt;&lt;rec-number&gt;164&lt;/rec-number&gt;&lt;last-updated-date format="utc"&gt;1574972669&lt;/last-updated-date&gt;&lt;/record&gt;&lt;/Cite&gt;&lt;/EndNote&gt;</w:instrText>
      </w:r>
      <w:r w:rsidR="00327389">
        <w:fldChar w:fldCharType="separate"/>
      </w:r>
      <w:r w:rsidR="005252FA">
        <w:rPr>
          <w:noProof/>
        </w:rPr>
        <w:t>[73]</w:t>
      </w:r>
      <w:r w:rsidR="00327389">
        <w:fldChar w:fldCharType="end"/>
      </w:r>
      <w:r w:rsidR="00327389">
        <w:t xml:space="preserve">. </w:t>
      </w:r>
    </w:p>
    <w:p w14:paraId="5E080701" w14:textId="1C3213D1" w:rsidR="009511EC" w:rsidRDefault="009511EC" w:rsidP="00967B77">
      <w:pPr>
        <w:jc w:val="both"/>
      </w:pPr>
      <w:r>
        <w:t xml:space="preserve">In </w:t>
      </w:r>
      <w:r w:rsidR="00C54FF1">
        <w:t>general,</w:t>
      </w:r>
      <w:r w:rsidR="006E4EA1">
        <w:t xml:space="preserve"> the use of dapagliflozin will be expanded beyond diabetes and</w:t>
      </w:r>
      <w:r>
        <w:t xml:space="preserve"> it is likely that management of </w:t>
      </w:r>
      <w:r w:rsidR="00B13025">
        <w:t xml:space="preserve">T2DM </w:t>
      </w:r>
      <w:r>
        <w:t xml:space="preserve">will become </w:t>
      </w:r>
      <w:r w:rsidR="00C54FF1">
        <w:t xml:space="preserve">joint with management of its risk factors </w:t>
      </w:r>
      <w:r w:rsidR="00327389">
        <w:t>to</w:t>
      </w:r>
      <w:r w:rsidR="00C54FF1">
        <w:t xml:space="preserve"> not only better management </w:t>
      </w:r>
      <w:proofErr w:type="gramStart"/>
      <w:r w:rsidR="00C54FF1">
        <w:t>but</w:t>
      </w:r>
      <w:proofErr w:type="gramEnd"/>
      <w:r w:rsidR="00C54FF1">
        <w:t xml:space="preserve"> prevent complications where possible.</w:t>
      </w:r>
    </w:p>
    <w:bookmarkEnd w:id="3"/>
    <w:p w14:paraId="013D0E56" w14:textId="6BCB8450" w:rsidR="00C54FF1" w:rsidRDefault="00C54FF1" w:rsidP="00967B77">
      <w:pPr>
        <w:jc w:val="both"/>
        <w:rPr>
          <w:b/>
          <w:bCs/>
          <w:u w:val="single"/>
        </w:rPr>
      </w:pPr>
      <w:r w:rsidRPr="00C54FF1">
        <w:rPr>
          <w:b/>
          <w:bCs/>
          <w:u w:val="single"/>
        </w:rPr>
        <w:t>Executive Summary</w:t>
      </w:r>
    </w:p>
    <w:p w14:paraId="076DBAAC" w14:textId="6DC67380" w:rsidR="00304500" w:rsidRPr="00304500" w:rsidRDefault="00304500" w:rsidP="00967B77">
      <w:pPr>
        <w:pStyle w:val="ListParagraph"/>
        <w:numPr>
          <w:ilvl w:val="0"/>
          <w:numId w:val="7"/>
        </w:numPr>
        <w:jc w:val="both"/>
        <w:rPr>
          <w:b/>
          <w:bCs/>
          <w:u w:val="single"/>
        </w:rPr>
      </w:pPr>
      <w:r w:rsidRPr="00304500">
        <w:rPr>
          <w:b/>
          <w:bCs/>
          <w:u w:val="single"/>
        </w:rPr>
        <w:t xml:space="preserve">Introduction: Type </w:t>
      </w:r>
      <w:r w:rsidR="00B13025">
        <w:rPr>
          <w:b/>
          <w:bCs/>
          <w:u w:val="single"/>
        </w:rPr>
        <w:t xml:space="preserve">2 </w:t>
      </w:r>
      <w:r w:rsidRPr="00304500">
        <w:rPr>
          <w:b/>
          <w:bCs/>
          <w:u w:val="single"/>
        </w:rPr>
        <w:t xml:space="preserve"> Diabetes and Cardiovascular Disease </w:t>
      </w:r>
    </w:p>
    <w:p w14:paraId="69C916F6" w14:textId="5AA3F7BB" w:rsidR="00492E98" w:rsidRDefault="00492E98" w:rsidP="00967B77">
      <w:pPr>
        <w:pStyle w:val="ListParagraph"/>
        <w:numPr>
          <w:ilvl w:val="1"/>
          <w:numId w:val="7"/>
        </w:numPr>
        <w:jc w:val="both"/>
      </w:pPr>
      <w:r>
        <w:t>Increasingly</w:t>
      </w:r>
      <w:r w:rsidR="001C679C">
        <w:t xml:space="preserve"> high incidence</w:t>
      </w:r>
      <w:r>
        <w:t xml:space="preserve"> of type 2 diabetes </w:t>
      </w:r>
      <w:r w:rsidR="00B13025">
        <w:t xml:space="preserve">(T2DM) </w:t>
      </w:r>
      <w:r>
        <w:t>globally and in the UK</w:t>
      </w:r>
    </w:p>
    <w:p w14:paraId="799FDE14" w14:textId="067FE21A" w:rsidR="00C54FF1" w:rsidRPr="00C54FF1" w:rsidRDefault="00C54FF1" w:rsidP="00967B77">
      <w:pPr>
        <w:pStyle w:val="ListParagraph"/>
        <w:numPr>
          <w:ilvl w:val="1"/>
          <w:numId w:val="7"/>
        </w:numPr>
        <w:jc w:val="both"/>
      </w:pPr>
      <w:r w:rsidRPr="00C54FF1">
        <w:t>P</w:t>
      </w:r>
      <w:r w:rsidR="00B13025">
        <w:t>eople</w:t>
      </w:r>
      <w:r w:rsidRPr="00C54FF1">
        <w:t xml:space="preserve"> with </w:t>
      </w:r>
      <w:r w:rsidR="00B13025">
        <w:t>T2DM are</w:t>
      </w:r>
      <w:r w:rsidRPr="00C54FF1">
        <w:t xml:space="preserve"> at higher risk of adverse cardiovascular events and heart failure </w:t>
      </w:r>
    </w:p>
    <w:p w14:paraId="65A3FB65" w14:textId="75FF1338" w:rsidR="00492E98" w:rsidRDefault="00492E98" w:rsidP="00967B77">
      <w:pPr>
        <w:pStyle w:val="ListParagraph"/>
        <w:numPr>
          <w:ilvl w:val="0"/>
          <w:numId w:val="7"/>
        </w:numPr>
        <w:jc w:val="both"/>
        <w:rPr>
          <w:b/>
          <w:bCs/>
          <w:color w:val="000000"/>
          <w:u w:val="single"/>
          <w:shd w:val="clear" w:color="auto" w:fill="FFFFFF"/>
        </w:rPr>
      </w:pPr>
      <w:r w:rsidRPr="00492E98">
        <w:rPr>
          <w:b/>
          <w:bCs/>
          <w:color w:val="000000"/>
          <w:u w:val="single"/>
          <w:shd w:val="clear" w:color="auto" w:fill="FFFFFF"/>
        </w:rPr>
        <w:t>The Impact and Relationship Between T2DM and CVD</w:t>
      </w:r>
    </w:p>
    <w:p w14:paraId="0721BBCA" w14:textId="75B262CA" w:rsidR="00492E98" w:rsidRPr="00DD378B" w:rsidRDefault="00492E98" w:rsidP="00967B77">
      <w:pPr>
        <w:pStyle w:val="ListParagraph"/>
        <w:numPr>
          <w:ilvl w:val="1"/>
          <w:numId w:val="7"/>
        </w:numPr>
        <w:jc w:val="both"/>
        <w:rPr>
          <w:color w:val="000000"/>
          <w:shd w:val="clear" w:color="auto" w:fill="FFFFFF"/>
        </w:rPr>
      </w:pPr>
      <w:r w:rsidRPr="00DD378B">
        <w:rPr>
          <w:color w:val="000000"/>
          <w:shd w:val="clear" w:color="auto" w:fill="FFFFFF"/>
        </w:rPr>
        <w:t>Risk of CVD related to metabolic syndrome which includes insulin resistance, uncontrolled/high blood pressure, dyslipidaemia and obesity</w:t>
      </w:r>
    </w:p>
    <w:p w14:paraId="55914759" w14:textId="270B45B0" w:rsidR="00492E98" w:rsidRPr="00DD378B" w:rsidRDefault="00492E98" w:rsidP="00967B77">
      <w:pPr>
        <w:pStyle w:val="ListParagraph"/>
        <w:numPr>
          <w:ilvl w:val="1"/>
          <w:numId w:val="7"/>
        </w:numPr>
        <w:jc w:val="both"/>
        <w:rPr>
          <w:color w:val="000000"/>
          <w:shd w:val="clear" w:color="auto" w:fill="FFFFFF"/>
        </w:rPr>
      </w:pPr>
      <w:r w:rsidRPr="00DD378B">
        <w:rPr>
          <w:color w:val="000000"/>
          <w:shd w:val="clear" w:color="auto" w:fill="FFFFFF"/>
        </w:rPr>
        <w:t xml:space="preserve">Risk of CVD is </w:t>
      </w:r>
      <w:r w:rsidR="00B13025">
        <w:rPr>
          <w:color w:val="000000"/>
          <w:shd w:val="clear" w:color="auto" w:fill="FFFFFF"/>
        </w:rPr>
        <w:t xml:space="preserve">also </w:t>
      </w:r>
      <w:r w:rsidRPr="00DD378B">
        <w:rPr>
          <w:color w:val="000000"/>
          <w:shd w:val="clear" w:color="auto" w:fill="FFFFFF"/>
        </w:rPr>
        <w:t>related to hyperglycaemia</w:t>
      </w:r>
      <w:r w:rsidR="00B13025">
        <w:rPr>
          <w:color w:val="000000"/>
          <w:shd w:val="clear" w:color="auto" w:fill="FFFFFF"/>
        </w:rPr>
        <w:t>,</w:t>
      </w:r>
      <w:r w:rsidRPr="00DD378B">
        <w:rPr>
          <w:color w:val="000000"/>
          <w:shd w:val="clear" w:color="auto" w:fill="FFFFFF"/>
        </w:rPr>
        <w:t xml:space="preserve"> </w:t>
      </w:r>
      <w:r w:rsidR="00DD378B">
        <w:rPr>
          <w:color w:val="000000"/>
          <w:shd w:val="clear" w:color="auto" w:fill="FFFFFF"/>
        </w:rPr>
        <w:t xml:space="preserve">but </w:t>
      </w:r>
      <w:r w:rsidRPr="00DD378B">
        <w:rPr>
          <w:color w:val="000000"/>
          <w:shd w:val="clear" w:color="auto" w:fill="FFFFFF"/>
        </w:rPr>
        <w:t xml:space="preserve">to a lesser extent and thus therapy focussing on glucose reduction with no impact on metabolic function has minimal </w:t>
      </w:r>
      <w:r w:rsidR="00DD378B">
        <w:rPr>
          <w:color w:val="000000"/>
          <w:shd w:val="clear" w:color="auto" w:fill="FFFFFF"/>
        </w:rPr>
        <w:t xml:space="preserve">or late CVD benefit </w:t>
      </w:r>
    </w:p>
    <w:p w14:paraId="76FC0BD8" w14:textId="52DEA41B" w:rsidR="00C54FF1" w:rsidRDefault="00C54FF1" w:rsidP="00967B77">
      <w:pPr>
        <w:pStyle w:val="ListParagraph"/>
        <w:numPr>
          <w:ilvl w:val="1"/>
          <w:numId w:val="7"/>
        </w:numPr>
        <w:jc w:val="both"/>
      </w:pPr>
      <w:r w:rsidRPr="00C54FF1">
        <w:t>New focus on targeting cardiovascular risk factors</w:t>
      </w:r>
      <w:r w:rsidR="00DD378B">
        <w:t xml:space="preserve"> such as features of metabolic syndrome</w:t>
      </w:r>
      <w:r w:rsidRPr="00C54FF1">
        <w:t xml:space="preserve"> in drug treatment of diabetes </w:t>
      </w:r>
    </w:p>
    <w:p w14:paraId="424A73E1" w14:textId="5784D804" w:rsidR="00DD378B" w:rsidRPr="00C54FF1" w:rsidRDefault="00DD378B" w:rsidP="00967B77">
      <w:pPr>
        <w:pStyle w:val="ListParagraph"/>
        <w:numPr>
          <w:ilvl w:val="1"/>
          <w:numId w:val="7"/>
        </w:numPr>
        <w:jc w:val="both"/>
      </w:pPr>
      <w:r>
        <w:t xml:space="preserve">Pioglitazone was an anti-diabetic drug which showed CVD outcome promise, however due to </w:t>
      </w:r>
      <w:r w:rsidR="00334948">
        <w:t xml:space="preserve">concerns about </w:t>
      </w:r>
      <w:r>
        <w:t xml:space="preserve">adverse effects it use has become more limited </w:t>
      </w:r>
    </w:p>
    <w:p w14:paraId="74C48D11" w14:textId="0E8278EA" w:rsidR="00492E98" w:rsidRPr="00DD378B" w:rsidRDefault="00492E98" w:rsidP="00967B77">
      <w:pPr>
        <w:pStyle w:val="ListParagraph"/>
        <w:numPr>
          <w:ilvl w:val="0"/>
          <w:numId w:val="7"/>
        </w:numPr>
        <w:jc w:val="both"/>
        <w:rPr>
          <w:b/>
          <w:bCs/>
          <w:u w:val="single"/>
        </w:rPr>
      </w:pPr>
      <w:r w:rsidRPr="00492E98">
        <w:rPr>
          <w:b/>
          <w:bCs/>
          <w:color w:val="000000"/>
          <w:u w:val="single"/>
          <w:shd w:val="clear" w:color="auto" w:fill="FFFFFF"/>
        </w:rPr>
        <w:t>Introduction to SGLT2i</w:t>
      </w:r>
    </w:p>
    <w:p w14:paraId="57D1DE20" w14:textId="77777777" w:rsidR="00DD378B" w:rsidRDefault="00DD378B" w:rsidP="00967B77">
      <w:pPr>
        <w:pStyle w:val="ListParagraph"/>
        <w:numPr>
          <w:ilvl w:val="1"/>
          <w:numId w:val="7"/>
        </w:numPr>
        <w:jc w:val="both"/>
      </w:pPr>
      <w:r>
        <w:t xml:space="preserve">Expressed in the first segment of proximal tubules in the kidney, sodium glucose co- transporters 2 (SGLT2) are the principal transporters of glucose from the glomerular filtrate, </w:t>
      </w:r>
      <w:r w:rsidRPr="00CE702E">
        <w:t>reabsorbing 80-90% of gluco</w:t>
      </w:r>
      <w:r>
        <w:t>s</w:t>
      </w:r>
      <w:r w:rsidRPr="00CE702E">
        <w:t xml:space="preserve">e filtered by </w:t>
      </w:r>
      <w:r>
        <w:t xml:space="preserve">the </w:t>
      </w:r>
      <w:r w:rsidRPr="00CE702E">
        <w:t xml:space="preserve">glomeruli </w:t>
      </w:r>
    </w:p>
    <w:p w14:paraId="1EDCFE61" w14:textId="7D586F60" w:rsidR="00DD378B" w:rsidRDefault="00DD378B" w:rsidP="00967B77">
      <w:pPr>
        <w:pStyle w:val="ListParagraph"/>
        <w:numPr>
          <w:ilvl w:val="1"/>
          <w:numId w:val="7"/>
        </w:numPr>
        <w:jc w:val="both"/>
      </w:pPr>
      <w:r>
        <w:t xml:space="preserve">In </w:t>
      </w:r>
      <w:r w:rsidR="00B13025">
        <w:t xml:space="preserve">T2DM </w:t>
      </w:r>
      <w:r>
        <w:t xml:space="preserve">glucose reabsorption is increased </w:t>
      </w:r>
      <w:r w:rsidR="00B13025">
        <w:t xml:space="preserve">which exacerbates </w:t>
      </w:r>
      <w:r>
        <w:t xml:space="preserve">hyperglycaemia </w:t>
      </w:r>
    </w:p>
    <w:p w14:paraId="067FA407" w14:textId="44B5A179" w:rsidR="00DD378B" w:rsidRDefault="00DD378B" w:rsidP="00967B77">
      <w:pPr>
        <w:pStyle w:val="ListParagraph"/>
        <w:numPr>
          <w:ilvl w:val="1"/>
          <w:numId w:val="7"/>
        </w:numPr>
        <w:jc w:val="both"/>
      </w:pPr>
      <w:r>
        <w:t xml:space="preserve">Inhibition of SGLT2 blocks reabsorption of filtered renal glucose and increases urinary glucose excretion </w:t>
      </w:r>
      <w:r w:rsidR="00B13025">
        <w:t xml:space="preserve">thus </w:t>
      </w:r>
      <w:r>
        <w:t xml:space="preserve">reducing plasma glucose </w:t>
      </w:r>
    </w:p>
    <w:p w14:paraId="71798351" w14:textId="77777777" w:rsidR="00DD378B" w:rsidRPr="00DD378B" w:rsidRDefault="00DD378B" w:rsidP="00967B77">
      <w:pPr>
        <w:pStyle w:val="ListParagraph"/>
        <w:numPr>
          <w:ilvl w:val="0"/>
          <w:numId w:val="7"/>
        </w:numPr>
        <w:jc w:val="both"/>
        <w:rPr>
          <w:b/>
          <w:bCs/>
          <w:u w:val="single"/>
        </w:rPr>
      </w:pPr>
      <w:r w:rsidRPr="00DD378B">
        <w:rPr>
          <w:b/>
          <w:bCs/>
          <w:u w:val="single"/>
        </w:rPr>
        <w:t>Dapagliflozin Pharmacology</w:t>
      </w:r>
    </w:p>
    <w:p w14:paraId="3BE7117C" w14:textId="77777777" w:rsidR="00DD378B" w:rsidRDefault="00DD378B" w:rsidP="00967B77">
      <w:pPr>
        <w:pStyle w:val="ListParagraph"/>
        <w:numPr>
          <w:ilvl w:val="1"/>
          <w:numId w:val="7"/>
        </w:numPr>
        <w:shd w:val="clear" w:color="auto" w:fill="FFFFFF"/>
        <w:spacing w:after="143" w:line="240" w:lineRule="auto"/>
        <w:jc w:val="both"/>
      </w:pPr>
      <w:r>
        <w:t xml:space="preserve">Dapagliflozin belongs to the SGLT2i drug class </w:t>
      </w:r>
    </w:p>
    <w:p w14:paraId="73BEEEEF" w14:textId="77777777" w:rsidR="00DD378B" w:rsidRDefault="00DD378B" w:rsidP="00967B77">
      <w:pPr>
        <w:pStyle w:val="ListParagraph"/>
        <w:numPr>
          <w:ilvl w:val="1"/>
          <w:numId w:val="7"/>
        </w:numPr>
        <w:shd w:val="clear" w:color="auto" w:fill="FFFFFF"/>
        <w:spacing w:after="143" w:line="240" w:lineRule="auto"/>
        <w:jc w:val="both"/>
      </w:pPr>
      <w:r>
        <w:t xml:space="preserve">In the fasting state, maximum plasma concentration is achieved within two hours following oral administration </w:t>
      </w:r>
    </w:p>
    <w:p w14:paraId="106A2F3E" w14:textId="77777777" w:rsidR="00DD378B" w:rsidRDefault="00DD378B" w:rsidP="00967B77">
      <w:pPr>
        <w:pStyle w:val="ListParagraph"/>
        <w:numPr>
          <w:ilvl w:val="1"/>
          <w:numId w:val="7"/>
        </w:numPr>
        <w:shd w:val="clear" w:color="auto" w:fill="FFFFFF"/>
        <w:spacing w:after="143" w:line="240" w:lineRule="auto"/>
        <w:jc w:val="both"/>
      </w:pPr>
      <w:r>
        <w:t>Bioavailability is 78% and half-life is approximately 12.9h with a dose of 10mg</w:t>
      </w:r>
    </w:p>
    <w:p w14:paraId="330D80C8" w14:textId="5FBA7D6A" w:rsidR="00DD378B" w:rsidRDefault="00DD378B" w:rsidP="00967B77">
      <w:pPr>
        <w:pStyle w:val="ListParagraph"/>
        <w:numPr>
          <w:ilvl w:val="1"/>
          <w:numId w:val="7"/>
        </w:numPr>
        <w:shd w:val="clear" w:color="auto" w:fill="FFFFFF"/>
        <w:spacing w:after="143" w:line="240" w:lineRule="auto"/>
        <w:jc w:val="both"/>
      </w:pPr>
      <w:r>
        <w:t xml:space="preserve">Elimination is largely through urine (75%) and faeces (21%) </w:t>
      </w:r>
    </w:p>
    <w:p w14:paraId="07CEE66C" w14:textId="54A307EF" w:rsidR="00492E98" w:rsidRPr="00DD378B" w:rsidRDefault="00492E98" w:rsidP="00967B77">
      <w:pPr>
        <w:pStyle w:val="ListParagraph"/>
        <w:numPr>
          <w:ilvl w:val="0"/>
          <w:numId w:val="7"/>
        </w:numPr>
        <w:shd w:val="clear" w:color="auto" w:fill="FFFFFF"/>
        <w:spacing w:after="143" w:line="240" w:lineRule="auto"/>
        <w:jc w:val="both"/>
      </w:pPr>
      <w:r w:rsidRPr="00DD378B">
        <w:rPr>
          <w:b/>
          <w:bCs/>
          <w:u w:val="single"/>
        </w:rPr>
        <w:t>Benefits of Dapagliflozin</w:t>
      </w:r>
    </w:p>
    <w:p w14:paraId="0D742E53" w14:textId="62E2E4D8" w:rsidR="00DD378B" w:rsidRDefault="00EA60AC" w:rsidP="00967B77">
      <w:pPr>
        <w:pStyle w:val="ListParagraph"/>
        <w:numPr>
          <w:ilvl w:val="1"/>
          <w:numId w:val="7"/>
        </w:numPr>
        <w:shd w:val="clear" w:color="auto" w:fill="FFFFFF"/>
        <w:spacing w:after="143" w:line="240" w:lineRule="auto"/>
        <w:jc w:val="both"/>
      </w:pPr>
      <w:r>
        <w:t>Lowers glucose and improves glycaemic control</w:t>
      </w:r>
    </w:p>
    <w:p w14:paraId="3572118E" w14:textId="03395A94" w:rsidR="00EA60AC" w:rsidRDefault="00EA60AC" w:rsidP="00967B77">
      <w:pPr>
        <w:pStyle w:val="ListParagraph"/>
        <w:numPr>
          <w:ilvl w:val="1"/>
          <w:numId w:val="7"/>
        </w:numPr>
        <w:shd w:val="clear" w:color="auto" w:fill="FFFFFF"/>
        <w:spacing w:after="143" w:line="240" w:lineRule="auto"/>
        <w:jc w:val="both"/>
      </w:pPr>
      <w:r>
        <w:t>Used as monotherapy and in combination</w:t>
      </w:r>
    </w:p>
    <w:p w14:paraId="4A548980" w14:textId="6361D06E" w:rsidR="00EA60AC" w:rsidRPr="00DD378B" w:rsidRDefault="00EA60AC" w:rsidP="00967B77">
      <w:pPr>
        <w:pStyle w:val="ListParagraph"/>
        <w:numPr>
          <w:ilvl w:val="1"/>
          <w:numId w:val="7"/>
        </w:numPr>
        <w:shd w:val="clear" w:color="auto" w:fill="FFFFFF"/>
        <w:spacing w:after="143" w:line="240" w:lineRule="auto"/>
        <w:jc w:val="both"/>
      </w:pPr>
      <w:r>
        <w:t xml:space="preserve">Contributes to weight loss, </w:t>
      </w:r>
      <w:r w:rsidR="00334948">
        <w:t xml:space="preserve">reduced </w:t>
      </w:r>
      <w:r>
        <w:t>albuminuria, uric acid reduction, and decreas</w:t>
      </w:r>
      <w:r w:rsidR="00334948">
        <w:t>es</w:t>
      </w:r>
      <w:r>
        <w:t xml:space="preserve"> blood pressure </w:t>
      </w:r>
    </w:p>
    <w:p w14:paraId="16E30586" w14:textId="30E230D7" w:rsidR="00492E98" w:rsidRDefault="00492E98" w:rsidP="00967B77">
      <w:pPr>
        <w:pStyle w:val="ListParagraph"/>
        <w:numPr>
          <w:ilvl w:val="0"/>
          <w:numId w:val="7"/>
        </w:numPr>
        <w:shd w:val="clear" w:color="auto" w:fill="FFFFFF"/>
        <w:spacing w:after="143" w:line="240" w:lineRule="auto"/>
        <w:jc w:val="both"/>
        <w:rPr>
          <w:b/>
          <w:bCs/>
          <w:u w:val="single"/>
        </w:rPr>
      </w:pPr>
      <w:r w:rsidRPr="00492E98">
        <w:rPr>
          <w:b/>
          <w:bCs/>
          <w:u w:val="single"/>
        </w:rPr>
        <w:t xml:space="preserve">Clinical Efficacy of SGLT2 Inhibitors </w:t>
      </w:r>
    </w:p>
    <w:p w14:paraId="70787115" w14:textId="1B7B423C" w:rsidR="00EA60AC" w:rsidRPr="00EA60AC" w:rsidRDefault="00B13025" w:rsidP="00967B77">
      <w:pPr>
        <w:pStyle w:val="ListParagraph"/>
        <w:numPr>
          <w:ilvl w:val="1"/>
          <w:numId w:val="7"/>
        </w:numPr>
        <w:shd w:val="clear" w:color="auto" w:fill="FFFFFF"/>
        <w:spacing w:after="143" w:line="240" w:lineRule="auto"/>
        <w:jc w:val="both"/>
      </w:pPr>
      <w:r>
        <w:t xml:space="preserve">Empagliflozin: </w:t>
      </w:r>
      <w:r w:rsidR="00EA60AC" w:rsidRPr="00EA60AC">
        <w:t xml:space="preserve">benefits seen with regards to MACE, </w:t>
      </w:r>
      <w:r w:rsidR="00395AAB">
        <w:t xml:space="preserve">cardiovascular </w:t>
      </w:r>
      <w:r w:rsidR="00EA60AC" w:rsidRPr="00EA60AC">
        <w:t>mortality, Any-cause death and heart failure hospitalisation</w:t>
      </w:r>
    </w:p>
    <w:p w14:paraId="49AF3C27" w14:textId="62A8A68D" w:rsidR="00EA60AC" w:rsidRPr="00EA60AC" w:rsidRDefault="00B13025" w:rsidP="00967B77">
      <w:pPr>
        <w:pStyle w:val="ListParagraph"/>
        <w:numPr>
          <w:ilvl w:val="1"/>
          <w:numId w:val="7"/>
        </w:numPr>
        <w:shd w:val="clear" w:color="auto" w:fill="FFFFFF"/>
        <w:spacing w:after="143" w:line="240" w:lineRule="auto"/>
        <w:jc w:val="both"/>
      </w:pPr>
      <w:r>
        <w:t xml:space="preserve">Canagliflozin:  </w:t>
      </w:r>
      <w:r w:rsidR="00EA60AC" w:rsidRPr="00EA60AC">
        <w:t xml:space="preserve">benefits seen </w:t>
      </w:r>
      <w:proofErr w:type="gramStart"/>
      <w:r w:rsidR="00EA60AC" w:rsidRPr="00EA60AC">
        <w:t>with regards to</w:t>
      </w:r>
      <w:proofErr w:type="gramEnd"/>
      <w:r w:rsidR="00EA60AC" w:rsidRPr="00EA60AC">
        <w:t xml:space="preserve"> MACE and heart failure hospitalisation</w:t>
      </w:r>
      <w:r>
        <w:t xml:space="preserve"> and renal disease.</w:t>
      </w:r>
    </w:p>
    <w:p w14:paraId="753D30A2" w14:textId="77777777" w:rsidR="004A6972" w:rsidRPr="004A6972" w:rsidRDefault="004A6972" w:rsidP="004A6972">
      <w:pPr>
        <w:pStyle w:val="ListParagraph"/>
        <w:numPr>
          <w:ilvl w:val="0"/>
          <w:numId w:val="7"/>
        </w:numPr>
        <w:shd w:val="clear" w:color="auto" w:fill="FFFFFF"/>
        <w:spacing w:after="143" w:line="240" w:lineRule="auto"/>
        <w:jc w:val="both"/>
        <w:rPr>
          <w:b/>
          <w:bCs/>
          <w:u w:val="single"/>
        </w:rPr>
      </w:pPr>
      <w:r w:rsidRPr="004A6972">
        <w:rPr>
          <w:b/>
          <w:bCs/>
          <w:u w:val="single"/>
        </w:rPr>
        <w:t>Cardiovascular outcomes with dapagliflozin in the DECLARE -TIMI 58 trial</w:t>
      </w:r>
    </w:p>
    <w:p w14:paraId="61BEBA8E" w14:textId="6001741B" w:rsidR="00EA60AC" w:rsidRPr="00437475" w:rsidRDefault="00EA60AC" w:rsidP="00967B77">
      <w:pPr>
        <w:pStyle w:val="ListParagraph"/>
        <w:numPr>
          <w:ilvl w:val="1"/>
          <w:numId w:val="7"/>
        </w:numPr>
        <w:shd w:val="clear" w:color="auto" w:fill="FFFFFF"/>
        <w:spacing w:after="143" w:line="240" w:lineRule="auto"/>
        <w:jc w:val="both"/>
      </w:pPr>
      <w:r w:rsidRPr="00437475">
        <w:t xml:space="preserve">Non-inferiority with regards to MACE however </w:t>
      </w:r>
      <w:r w:rsidR="00334948">
        <w:t>s</w:t>
      </w:r>
      <w:r w:rsidRPr="00437475">
        <w:t>uperiority with regards to MACE in those with pre-existing CVD</w:t>
      </w:r>
    </w:p>
    <w:p w14:paraId="72685EAE" w14:textId="594FF8C2" w:rsidR="00EA60AC" w:rsidRPr="00437475" w:rsidRDefault="00437475" w:rsidP="00967B77">
      <w:pPr>
        <w:pStyle w:val="ListParagraph"/>
        <w:numPr>
          <w:ilvl w:val="1"/>
          <w:numId w:val="7"/>
        </w:numPr>
        <w:shd w:val="clear" w:color="auto" w:fill="FFFFFF"/>
        <w:spacing w:after="143" w:line="240" w:lineRule="auto"/>
        <w:jc w:val="both"/>
      </w:pPr>
      <w:r w:rsidRPr="00437475">
        <w:t xml:space="preserve">Reduction in hospitalisation of heart failure and associated </w:t>
      </w:r>
      <w:r w:rsidR="004A6972">
        <w:t>cardiovascular</w:t>
      </w:r>
      <w:r w:rsidR="001C679C">
        <w:t xml:space="preserve"> </w:t>
      </w:r>
      <w:r w:rsidRPr="00437475">
        <w:t>mortality in broad range of patients</w:t>
      </w:r>
    </w:p>
    <w:p w14:paraId="644BAFBD" w14:textId="28385D97" w:rsidR="00895F59" w:rsidRPr="00437475" w:rsidRDefault="00895F59" w:rsidP="00895F59">
      <w:pPr>
        <w:pStyle w:val="ListParagraph"/>
        <w:numPr>
          <w:ilvl w:val="1"/>
          <w:numId w:val="7"/>
        </w:numPr>
        <w:shd w:val="clear" w:color="auto" w:fill="FFFFFF"/>
        <w:spacing w:after="143" w:line="240" w:lineRule="auto"/>
        <w:jc w:val="both"/>
      </w:pPr>
      <w:r>
        <w:t xml:space="preserve">Reduction of worsening heart failure risk and CVS mortality in patients with heart failure and reduced ejection fraction irrespective of diabetes </w:t>
      </w:r>
    </w:p>
    <w:p w14:paraId="42C03A84" w14:textId="7DE6F6C7" w:rsidR="00024C4A" w:rsidRDefault="00024C4A" w:rsidP="00024C4A">
      <w:pPr>
        <w:pStyle w:val="ListParagraph"/>
        <w:numPr>
          <w:ilvl w:val="0"/>
          <w:numId w:val="7"/>
        </w:numPr>
        <w:shd w:val="clear" w:color="auto" w:fill="FFFFFF"/>
        <w:spacing w:after="143" w:line="240" w:lineRule="auto"/>
        <w:jc w:val="both"/>
        <w:rPr>
          <w:b/>
        </w:rPr>
      </w:pPr>
      <w:r w:rsidRPr="00024C4A">
        <w:rPr>
          <w:b/>
        </w:rPr>
        <w:t>Renal and other outcomes in DECLARE -TIMI-58</w:t>
      </w:r>
    </w:p>
    <w:p w14:paraId="2096331F" w14:textId="2EE5C775" w:rsidR="00024C4A" w:rsidRPr="00F75036" w:rsidRDefault="00024C4A" w:rsidP="00024C4A">
      <w:pPr>
        <w:pStyle w:val="ListParagraph"/>
        <w:numPr>
          <w:ilvl w:val="1"/>
          <w:numId w:val="7"/>
        </w:numPr>
        <w:shd w:val="clear" w:color="auto" w:fill="FFFFFF"/>
        <w:spacing w:after="143" w:line="240" w:lineRule="auto"/>
        <w:jc w:val="both"/>
        <w:rPr>
          <w:bCs/>
        </w:rPr>
      </w:pPr>
      <w:r w:rsidRPr="00F75036">
        <w:rPr>
          <w:bCs/>
        </w:rPr>
        <w:t xml:space="preserve">Lower rate of renal disease progression in those taking dapagliflozin, irrespective of diabetes diagnosis </w:t>
      </w:r>
    </w:p>
    <w:p w14:paraId="4C33F184" w14:textId="77777777" w:rsidR="00024C4A" w:rsidRPr="00F75036" w:rsidRDefault="00024C4A" w:rsidP="00024C4A">
      <w:pPr>
        <w:pStyle w:val="ListParagraph"/>
        <w:numPr>
          <w:ilvl w:val="1"/>
          <w:numId w:val="7"/>
        </w:numPr>
        <w:rPr>
          <w:bCs/>
        </w:rPr>
      </w:pPr>
      <w:r w:rsidRPr="00F75036">
        <w:rPr>
          <w:bCs/>
        </w:rPr>
        <w:t xml:space="preserve">Benefits seen in lowering blood pressure, weight and glucose </w:t>
      </w:r>
    </w:p>
    <w:p w14:paraId="768F1152" w14:textId="77777777" w:rsidR="00024C4A" w:rsidRPr="00F75036" w:rsidRDefault="00024C4A" w:rsidP="00024C4A">
      <w:pPr>
        <w:pStyle w:val="ListParagraph"/>
        <w:numPr>
          <w:ilvl w:val="1"/>
          <w:numId w:val="7"/>
        </w:numPr>
        <w:rPr>
          <w:bCs/>
        </w:rPr>
      </w:pPr>
      <w:r w:rsidRPr="00F75036">
        <w:rPr>
          <w:bCs/>
        </w:rPr>
        <w:t xml:space="preserve">Most common side effect was genital infections </w:t>
      </w:r>
    </w:p>
    <w:p w14:paraId="40219C7C" w14:textId="1507824E" w:rsidR="00024C4A" w:rsidRPr="00024C4A" w:rsidRDefault="00024C4A" w:rsidP="00F75036">
      <w:pPr>
        <w:pStyle w:val="ListParagraph"/>
        <w:numPr>
          <w:ilvl w:val="1"/>
          <w:numId w:val="7"/>
        </w:numPr>
        <w:rPr>
          <w:bCs/>
        </w:rPr>
      </w:pPr>
      <w:r w:rsidRPr="00F75036">
        <w:rPr>
          <w:bCs/>
        </w:rPr>
        <w:t xml:space="preserve">Associated with DKA though minimal </w:t>
      </w:r>
    </w:p>
    <w:p w14:paraId="44126EA7" w14:textId="77777777" w:rsidR="00024C4A" w:rsidRPr="00024C4A" w:rsidRDefault="00024C4A" w:rsidP="00024C4A">
      <w:pPr>
        <w:pStyle w:val="ListParagraph"/>
        <w:numPr>
          <w:ilvl w:val="0"/>
          <w:numId w:val="7"/>
        </w:numPr>
        <w:shd w:val="clear" w:color="auto" w:fill="FFFFFF"/>
        <w:spacing w:after="143" w:line="240" w:lineRule="auto"/>
        <w:jc w:val="both"/>
        <w:rPr>
          <w:b/>
        </w:rPr>
      </w:pPr>
      <w:r w:rsidRPr="00024C4A">
        <w:rPr>
          <w:b/>
        </w:rPr>
        <w:t>New evidence on dapagliflozin in heart failure – the DAPA-HF trial</w:t>
      </w:r>
    </w:p>
    <w:p w14:paraId="4B8B8FA4" w14:textId="047CF0DD" w:rsidR="00024C4A" w:rsidRPr="00F75036" w:rsidRDefault="00024C4A" w:rsidP="00024C4A">
      <w:pPr>
        <w:pStyle w:val="ListParagraph"/>
        <w:numPr>
          <w:ilvl w:val="1"/>
          <w:numId w:val="7"/>
        </w:numPr>
        <w:jc w:val="both"/>
      </w:pPr>
      <w:r w:rsidRPr="00F75036">
        <w:t>Favourable results towards dapagliflozin in reducing heart failure hospitalisation and cardiovascular related death in those with heart failure and ejection fraction of 40% or less</w:t>
      </w:r>
    </w:p>
    <w:p w14:paraId="4830F360" w14:textId="69EE4EDF" w:rsidR="00024C4A" w:rsidRPr="00F75036" w:rsidRDefault="00024C4A" w:rsidP="00F75036">
      <w:pPr>
        <w:pStyle w:val="ListParagraph"/>
        <w:numPr>
          <w:ilvl w:val="1"/>
          <w:numId w:val="7"/>
        </w:numPr>
        <w:jc w:val="both"/>
      </w:pPr>
      <w:r w:rsidRPr="00F75036">
        <w:t>Outcomes was consistent amongst between patients irrespective of diabetes diagnosis</w:t>
      </w:r>
    </w:p>
    <w:p w14:paraId="628C6866" w14:textId="1E5F5D50" w:rsidR="00492E98" w:rsidRDefault="00492E98" w:rsidP="00967B77">
      <w:pPr>
        <w:pStyle w:val="ListParagraph"/>
        <w:numPr>
          <w:ilvl w:val="0"/>
          <w:numId w:val="7"/>
        </w:numPr>
        <w:jc w:val="both"/>
        <w:rPr>
          <w:b/>
          <w:bCs/>
          <w:u w:val="single"/>
        </w:rPr>
      </w:pPr>
      <w:r w:rsidRPr="00492E98">
        <w:rPr>
          <w:b/>
          <w:bCs/>
          <w:u w:val="single"/>
        </w:rPr>
        <w:t xml:space="preserve">Real World Evidence </w:t>
      </w:r>
    </w:p>
    <w:p w14:paraId="63DAA582" w14:textId="6DE51F3F" w:rsidR="00680E5E" w:rsidRPr="00680E5E" w:rsidRDefault="00680E5E" w:rsidP="00967B77">
      <w:pPr>
        <w:pStyle w:val="ListParagraph"/>
        <w:numPr>
          <w:ilvl w:val="1"/>
          <w:numId w:val="7"/>
        </w:numPr>
        <w:jc w:val="both"/>
      </w:pPr>
      <w:r w:rsidRPr="00680E5E">
        <w:t>DECLARE included and examined patients who were mo</w:t>
      </w:r>
      <w:r w:rsidR="00B13025">
        <w:t>re</w:t>
      </w:r>
      <w:r w:rsidRPr="00680E5E">
        <w:t xml:space="preserve"> representative of general </w:t>
      </w:r>
      <w:r w:rsidR="00B13025">
        <w:t xml:space="preserve">T2DM </w:t>
      </w:r>
      <w:r w:rsidRPr="00680E5E">
        <w:t>population in comparison to CANVAS and EMPA-REG</w:t>
      </w:r>
    </w:p>
    <w:p w14:paraId="09F3DF82" w14:textId="77777777" w:rsidR="00680E5E" w:rsidRDefault="00492E98" w:rsidP="00967B77">
      <w:pPr>
        <w:pStyle w:val="ListParagraph"/>
        <w:numPr>
          <w:ilvl w:val="0"/>
          <w:numId w:val="7"/>
        </w:numPr>
        <w:jc w:val="both"/>
        <w:rPr>
          <w:b/>
          <w:bCs/>
          <w:u w:val="single"/>
        </w:rPr>
      </w:pPr>
      <w:r w:rsidRPr="00492E98">
        <w:rPr>
          <w:b/>
          <w:bCs/>
          <w:u w:val="single"/>
        </w:rPr>
        <w:t>Impact of Dapagliflozin</w:t>
      </w:r>
    </w:p>
    <w:p w14:paraId="11547348" w14:textId="77777777" w:rsidR="00680E5E" w:rsidRPr="00680E5E" w:rsidRDefault="00680E5E" w:rsidP="00967B77">
      <w:pPr>
        <w:pStyle w:val="ListParagraph"/>
        <w:numPr>
          <w:ilvl w:val="1"/>
          <w:numId w:val="7"/>
        </w:numPr>
        <w:jc w:val="both"/>
      </w:pPr>
      <w:r w:rsidRPr="00680E5E">
        <w:t xml:space="preserve">Variety of benefits </w:t>
      </w:r>
    </w:p>
    <w:p w14:paraId="2C2EF089" w14:textId="5F388C19" w:rsidR="00024C4A" w:rsidRPr="00680E5E" w:rsidRDefault="00680E5E" w:rsidP="00024C4A">
      <w:pPr>
        <w:pStyle w:val="ListParagraph"/>
        <w:numPr>
          <w:ilvl w:val="1"/>
          <w:numId w:val="7"/>
        </w:numPr>
        <w:jc w:val="both"/>
      </w:pPr>
      <w:r w:rsidRPr="00680E5E">
        <w:t xml:space="preserve">Dominance in impacting heart failure, renal disease and features of metabolic syndrome due to mechanism of action stemming from glycosuria and </w:t>
      </w:r>
      <w:proofErr w:type="spellStart"/>
      <w:r w:rsidRPr="00680E5E">
        <w:t>natriuresis</w:t>
      </w:r>
      <w:proofErr w:type="spellEnd"/>
      <w:r w:rsidRPr="00680E5E">
        <w:t xml:space="preserve"> </w:t>
      </w:r>
      <w:r>
        <w:t>creating cardiac and renal protection</w:t>
      </w:r>
    </w:p>
    <w:p w14:paraId="7B03C2ED" w14:textId="01A9DCC9" w:rsidR="00492E98" w:rsidRDefault="00492E98" w:rsidP="00967B77">
      <w:pPr>
        <w:pStyle w:val="ListParagraph"/>
        <w:numPr>
          <w:ilvl w:val="0"/>
          <w:numId w:val="7"/>
        </w:numPr>
        <w:jc w:val="both"/>
        <w:rPr>
          <w:b/>
          <w:bCs/>
          <w:u w:val="single"/>
        </w:rPr>
      </w:pPr>
      <w:r w:rsidRPr="00492E98">
        <w:rPr>
          <w:b/>
          <w:bCs/>
          <w:u w:val="single"/>
        </w:rPr>
        <w:t xml:space="preserve">Current Guidance  </w:t>
      </w:r>
    </w:p>
    <w:p w14:paraId="276D6643" w14:textId="77ACB02F" w:rsidR="006E4EA1" w:rsidRPr="00680E5E" w:rsidRDefault="00680E5E" w:rsidP="006E4EA1">
      <w:pPr>
        <w:pStyle w:val="ListParagraph"/>
        <w:numPr>
          <w:ilvl w:val="1"/>
          <w:numId w:val="7"/>
        </w:numPr>
        <w:jc w:val="both"/>
      </w:pPr>
      <w:r w:rsidRPr="00680E5E">
        <w:t>Approved in US and EU</w:t>
      </w:r>
      <w:r w:rsidR="00AF5DC7">
        <w:t xml:space="preserve"> for treatment of T2DM</w:t>
      </w:r>
    </w:p>
    <w:p w14:paraId="56800214" w14:textId="5D0B578B" w:rsidR="00680E5E" w:rsidRPr="00680E5E" w:rsidRDefault="00680E5E" w:rsidP="00967B77">
      <w:pPr>
        <w:pStyle w:val="ListParagraph"/>
        <w:numPr>
          <w:ilvl w:val="1"/>
          <w:numId w:val="7"/>
        </w:numPr>
        <w:jc w:val="both"/>
      </w:pPr>
      <w:r w:rsidRPr="00680E5E">
        <w:t>Consensus statement released by US and EU recommending use of SGLT2i in those with established CVD disease</w:t>
      </w:r>
    </w:p>
    <w:p w14:paraId="2B077C52" w14:textId="08E871DE" w:rsidR="00680E5E" w:rsidRPr="00680E5E" w:rsidRDefault="00680E5E" w:rsidP="00967B77">
      <w:pPr>
        <w:pStyle w:val="ListParagraph"/>
        <w:numPr>
          <w:ilvl w:val="1"/>
          <w:numId w:val="7"/>
        </w:numPr>
        <w:jc w:val="both"/>
      </w:pPr>
      <w:r w:rsidRPr="00680E5E">
        <w:t xml:space="preserve">No updated UK guidance </w:t>
      </w:r>
      <w:r w:rsidR="00AF5DC7">
        <w:t xml:space="preserve">in relation to new data </w:t>
      </w:r>
    </w:p>
    <w:p w14:paraId="74A64852" w14:textId="156B243A" w:rsidR="00AF5DC7" w:rsidRPr="00FF1482" w:rsidRDefault="00680E5E" w:rsidP="00967B77">
      <w:pPr>
        <w:pStyle w:val="ListParagraph"/>
        <w:numPr>
          <w:ilvl w:val="1"/>
          <w:numId w:val="7"/>
        </w:numPr>
        <w:jc w:val="both"/>
        <w:rPr>
          <w:b/>
          <w:bCs/>
          <w:u w:val="single"/>
        </w:rPr>
      </w:pPr>
      <w:r w:rsidRPr="00680E5E">
        <w:t>No clear guidance on use in those without pre-existing CVD despite current evidence</w:t>
      </w:r>
    </w:p>
    <w:p w14:paraId="2F2E887A" w14:textId="551FA0BE" w:rsidR="006E4EA1" w:rsidRPr="00F75036" w:rsidRDefault="006E4EA1" w:rsidP="00967B77">
      <w:pPr>
        <w:pStyle w:val="ListParagraph"/>
        <w:numPr>
          <w:ilvl w:val="1"/>
          <w:numId w:val="7"/>
        </w:numPr>
        <w:jc w:val="both"/>
        <w:rPr>
          <w:b/>
          <w:bCs/>
          <w:u w:val="single"/>
        </w:rPr>
      </w:pPr>
      <w:r>
        <w:t>FDA has approved the use of dapagliflozin to reduce heart failure hospitalisation in those with T2DM and high cardiovascular risk/established cardiovascular disease</w:t>
      </w:r>
    </w:p>
    <w:p w14:paraId="39668DEA" w14:textId="37C1DF67" w:rsidR="00024C4A" w:rsidRPr="00F75036" w:rsidRDefault="00024C4A" w:rsidP="00967B77">
      <w:pPr>
        <w:pStyle w:val="ListParagraph"/>
        <w:numPr>
          <w:ilvl w:val="1"/>
          <w:numId w:val="7"/>
        </w:numPr>
        <w:jc w:val="both"/>
        <w:rPr>
          <w:b/>
          <w:bCs/>
          <w:u w:val="single"/>
        </w:rPr>
      </w:pPr>
      <w:r>
        <w:t>DAPA HF suggests that dapagliflozin could be used as an adjunct to standard heart failure therapy in those with heart failure and a reduced ejection fraction (+/- T2DM)</w:t>
      </w:r>
    </w:p>
    <w:p w14:paraId="23A446CA" w14:textId="7F082726" w:rsidR="00024C4A" w:rsidRDefault="00024C4A" w:rsidP="00024C4A">
      <w:pPr>
        <w:pStyle w:val="ListParagraph"/>
        <w:numPr>
          <w:ilvl w:val="0"/>
          <w:numId w:val="7"/>
        </w:numPr>
        <w:jc w:val="both"/>
        <w:rPr>
          <w:b/>
          <w:bCs/>
          <w:u w:val="single"/>
        </w:rPr>
      </w:pPr>
      <w:r w:rsidRPr="00024C4A">
        <w:rPr>
          <w:b/>
          <w:bCs/>
          <w:u w:val="single"/>
        </w:rPr>
        <w:t xml:space="preserve">Summary and Conclusion </w:t>
      </w:r>
    </w:p>
    <w:p w14:paraId="76D2E339" w14:textId="1634EAC2" w:rsidR="00024C4A" w:rsidRPr="00F75036" w:rsidRDefault="00B13025" w:rsidP="00024C4A">
      <w:pPr>
        <w:pStyle w:val="ListParagraph"/>
        <w:numPr>
          <w:ilvl w:val="1"/>
          <w:numId w:val="7"/>
        </w:numPr>
        <w:jc w:val="both"/>
        <w:rPr>
          <w:b/>
          <w:bCs/>
          <w:u w:val="single"/>
        </w:rPr>
      </w:pPr>
      <w:r>
        <w:t xml:space="preserve">Emerging evidence from trials </w:t>
      </w:r>
      <w:r w:rsidR="00024C4A">
        <w:t>of dapagliflozin and other SGLT2i helps to bridge the gap between management of hyperglycaemia and cardiovascular risk.</w:t>
      </w:r>
    </w:p>
    <w:p w14:paraId="5FBABB39" w14:textId="071ED84A" w:rsidR="00024C4A" w:rsidRPr="00F75036" w:rsidRDefault="00B13025" w:rsidP="00024C4A">
      <w:pPr>
        <w:pStyle w:val="ListParagraph"/>
        <w:numPr>
          <w:ilvl w:val="1"/>
          <w:numId w:val="7"/>
        </w:numPr>
        <w:jc w:val="both"/>
      </w:pPr>
      <w:r>
        <w:t>T</w:t>
      </w:r>
      <w:r w:rsidR="00024C4A" w:rsidRPr="00F75036">
        <w:t>he use of dapagliflozin will be expanded beyond diabetes</w:t>
      </w:r>
    </w:p>
    <w:p w14:paraId="24429943" w14:textId="702C9DDA" w:rsidR="00024C4A" w:rsidRPr="00024C4A" w:rsidRDefault="00024C4A" w:rsidP="00024C4A">
      <w:pPr>
        <w:pStyle w:val="ListParagraph"/>
        <w:numPr>
          <w:ilvl w:val="1"/>
          <w:numId w:val="7"/>
        </w:numPr>
        <w:jc w:val="both"/>
      </w:pPr>
      <w:r w:rsidRPr="00F75036">
        <w:t>Room for extensive further research, i.e. DELIVER trial currently underway for patients with heart failure and preserved ejection fraction</w:t>
      </w:r>
    </w:p>
    <w:p w14:paraId="7E790828" w14:textId="77777777" w:rsidR="003C3799" w:rsidRDefault="003C3799" w:rsidP="00AF5DC7">
      <w:pPr>
        <w:rPr>
          <w:b/>
          <w:bCs/>
          <w:u w:val="single"/>
        </w:rPr>
      </w:pPr>
    </w:p>
    <w:p w14:paraId="0CBA62A5" w14:textId="77777777" w:rsidR="00334948" w:rsidRDefault="00334948">
      <w:pPr>
        <w:rPr>
          <w:b/>
          <w:bCs/>
          <w:u w:val="single"/>
        </w:rPr>
      </w:pPr>
      <w:r>
        <w:rPr>
          <w:b/>
          <w:bCs/>
          <w:u w:val="single"/>
        </w:rPr>
        <w:br w:type="page"/>
      </w:r>
    </w:p>
    <w:p w14:paraId="43AF3D04" w14:textId="120CB64D" w:rsidR="009E50E0" w:rsidRPr="00AF5DC7" w:rsidRDefault="009E50E0" w:rsidP="00AF5DC7">
      <w:pPr>
        <w:rPr>
          <w:b/>
          <w:bCs/>
          <w:u w:val="single"/>
        </w:rPr>
      </w:pPr>
      <w:r w:rsidRPr="00AF5DC7">
        <w:rPr>
          <w:b/>
          <w:bCs/>
          <w:u w:val="single"/>
        </w:rPr>
        <w:t>References</w:t>
      </w:r>
    </w:p>
    <w:p w14:paraId="77669F63" w14:textId="77777777" w:rsidR="005252FA" w:rsidRPr="005252FA" w:rsidRDefault="00DC71C1" w:rsidP="005252FA">
      <w:pPr>
        <w:pStyle w:val="EndNoteBibliography"/>
        <w:spacing w:after="0"/>
        <w:ind w:left="720" w:hanging="720"/>
      </w:pPr>
      <w:r>
        <w:fldChar w:fldCharType="begin"/>
      </w:r>
      <w:r>
        <w:instrText xml:space="preserve"> ADDIN EN.REFLIST </w:instrText>
      </w:r>
      <w:r>
        <w:fldChar w:fldCharType="separate"/>
      </w:r>
      <w:r w:rsidR="005252FA" w:rsidRPr="005252FA">
        <w:t>1.</w:t>
      </w:r>
      <w:r w:rsidR="005252FA" w:rsidRPr="005252FA">
        <w:tab/>
        <w:t xml:space="preserve">Hauner H HR, Cockram CS, Flyvbjerg A et al (ed.). </w:t>
      </w:r>
      <w:r w:rsidR="005252FA" w:rsidRPr="005252FA">
        <w:rPr>
          <w:i/>
        </w:rPr>
        <w:t xml:space="preserve">Obesity and diabetes </w:t>
      </w:r>
      <w:r w:rsidR="005252FA" w:rsidRPr="005252FA">
        <w:t>(2019).</w:t>
      </w:r>
    </w:p>
    <w:p w14:paraId="35E7A69D" w14:textId="77777777" w:rsidR="005252FA" w:rsidRPr="005252FA" w:rsidRDefault="005252FA" w:rsidP="005252FA">
      <w:pPr>
        <w:pStyle w:val="EndNoteBibliography"/>
        <w:spacing w:after="0"/>
        <w:ind w:left="720" w:hanging="720"/>
      </w:pPr>
      <w:r w:rsidRPr="005252FA">
        <w:t>2.</w:t>
      </w:r>
      <w:r w:rsidRPr="005252FA">
        <w:tab/>
        <w:t xml:space="preserve">Diabetes.org.uk. Facts and Statistics Update January 2019. (Ed.^(Eds) (2019) </w:t>
      </w:r>
    </w:p>
    <w:p w14:paraId="0E5CCCD6" w14:textId="77777777" w:rsidR="005252FA" w:rsidRPr="005252FA" w:rsidRDefault="005252FA" w:rsidP="005252FA">
      <w:pPr>
        <w:pStyle w:val="EndNoteBibliography"/>
        <w:spacing w:after="0"/>
        <w:ind w:left="720" w:hanging="720"/>
      </w:pPr>
      <w:r w:rsidRPr="005252FA">
        <w:t>3.</w:t>
      </w:r>
      <w:r w:rsidRPr="005252FA">
        <w:tab/>
        <w:t>Diabetes.co.uk. How Many People Have Diabetes - Diabetes Prevalence Numbers.  (2019).</w:t>
      </w:r>
    </w:p>
    <w:p w14:paraId="5B3D7C1D" w14:textId="77777777" w:rsidR="005252FA" w:rsidRPr="005252FA" w:rsidRDefault="005252FA" w:rsidP="005252FA">
      <w:pPr>
        <w:pStyle w:val="EndNoteBibliography"/>
        <w:spacing w:after="0"/>
        <w:ind w:left="720" w:hanging="720"/>
      </w:pPr>
      <w:r w:rsidRPr="005252FA">
        <w:t>4.</w:t>
      </w:r>
      <w:r w:rsidRPr="005252FA">
        <w:tab/>
        <w:t xml:space="preserve">Federation ID. Brussels: International Diabetes Federation. (Ed.^(Eds) (2015) </w:t>
      </w:r>
    </w:p>
    <w:p w14:paraId="0E4A447E" w14:textId="77777777" w:rsidR="005252FA" w:rsidRPr="005252FA" w:rsidRDefault="005252FA" w:rsidP="005252FA">
      <w:pPr>
        <w:pStyle w:val="EndNoteBibliography"/>
        <w:spacing w:after="0"/>
        <w:ind w:left="720" w:hanging="720"/>
      </w:pPr>
      <w:r w:rsidRPr="005252FA">
        <w:t>5.</w:t>
      </w:r>
      <w:r w:rsidRPr="005252FA">
        <w:tab/>
        <w:t>Wiviott SD, Raz I, Bonaca MP</w:t>
      </w:r>
      <w:r w:rsidRPr="005252FA">
        <w:rPr>
          <w:i/>
        </w:rPr>
        <w:t xml:space="preserve"> et al.</w:t>
      </w:r>
      <w:r w:rsidRPr="005252FA">
        <w:t xml:space="preserve"> Dapagliflozin and Cardiovascular Outcomes in Type 2 Diabetes. </w:t>
      </w:r>
      <w:r w:rsidRPr="005252FA">
        <w:rPr>
          <w:i/>
        </w:rPr>
        <w:t>N Engl J Med</w:t>
      </w:r>
      <w:r w:rsidRPr="005252FA">
        <w:t>, 380(4), 347-357 (2019).</w:t>
      </w:r>
    </w:p>
    <w:p w14:paraId="5A3E8350" w14:textId="77777777" w:rsidR="005252FA" w:rsidRPr="005252FA" w:rsidRDefault="005252FA" w:rsidP="005252FA">
      <w:pPr>
        <w:pStyle w:val="EndNoteBibliography"/>
        <w:spacing w:after="0"/>
        <w:ind w:left="720" w:hanging="720"/>
      </w:pPr>
      <w:r w:rsidRPr="005252FA">
        <w:t>6.</w:t>
      </w:r>
      <w:r w:rsidRPr="005252FA">
        <w:tab/>
        <w:t>Raz I, Mosenzon O, Bonaca MP</w:t>
      </w:r>
      <w:r w:rsidRPr="005252FA">
        <w:rPr>
          <w:i/>
        </w:rPr>
        <w:t xml:space="preserve"> et al.</w:t>
      </w:r>
      <w:r w:rsidRPr="005252FA">
        <w:t xml:space="preserve"> DECLARE-TIMI 58: Participants' baseline characteristics. </w:t>
      </w:r>
      <w:r w:rsidRPr="005252FA">
        <w:rPr>
          <w:i/>
        </w:rPr>
        <w:t>Diabetes Obes Metab</w:t>
      </w:r>
      <w:r w:rsidRPr="005252FA">
        <w:t>, 20(5), 1102-1110 (2018).</w:t>
      </w:r>
    </w:p>
    <w:p w14:paraId="4D0EAF07" w14:textId="77777777" w:rsidR="005252FA" w:rsidRPr="005252FA" w:rsidRDefault="005252FA" w:rsidP="005252FA">
      <w:pPr>
        <w:pStyle w:val="EndNoteBibliography"/>
        <w:spacing w:after="0"/>
        <w:ind w:left="720" w:hanging="720"/>
      </w:pPr>
      <w:r w:rsidRPr="005252FA">
        <w:t>7.</w:t>
      </w:r>
      <w:r w:rsidRPr="005252FA">
        <w:tab/>
        <w:t>Kosiborod M, Cavender MA, Fu AZ</w:t>
      </w:r>
      <w:r w:rsidRPr="005252FA">
        <w:rPr>
          <w:i/>
        </w:rPr>
        <w:t xml:space="preserve"> et al.</w:t>
      </w:r>
      <w:r w:rsidRPr="005252FA">
        <w:t xml:space="preserve"> Lower Risk of Heart Failure and Death in Patients Initiated on Sodium-Glucose Cotransporter-2 Inhibitors Versus Other Glucose-Lowering Drugs: The CVD-REAL Study (Comparative Effectiveness of Cardiovascular Outcomes in New Users of Sodium-Glucose Cotransporter-2 Inhibitors). </w:t>
      </w:r>
      <w:r w:rsidRPr="005252FA">
        <w:rPr>
          <w:i/>
        </w:rPr>
        <w:t>Circulation</w:t>
      </w:r>
      <w:r w:rsidRPr="005252FA">
        <w:t>, 136(3), 249-259 (2017).</w:t>
      </w:r>
    </w:p>
    <w:p w14:paraId="3D1697B0" w14:textId="77777777" w:rsidR="005252FA" w:rsidRPr="005252FA" w:rsidRDefault="005252FA" w:rsidP="005252FA">
      <w:pPr>
        <w:pStyle w:val="EndNoteBibliography"/>
        <w:spacing w:after="0"/>
        <w:ind w:left="720" w:hanging="720"/>
      </w:pPr>
      <w:r w:rsidRPr="005252FA">
        <w:t>8.</w:t>
      </w:r>
      <w:r w:rsidRPr="005252FA">
        <w:tab/>
        <w:t>Sarwar N, Gao P, Seshasai SR</w:t>
      </w:r>
      <w:r w:rsidRPr="005252FA">
        <w:rPr>
          <w:i/>
        </w:rPr>
        <w:t xml:space="preserve"> et al.</w:t>
      </w:r>
      <w:r w:rsidRPr="005252FA">
        <w:t xml:space="preserve"> Diabetes mellitus, fasting blood glucose concentration, and risk of vascular disease: a collaborative meta-analysis of 102 prospective studies. </w:t>
      </w:r>
      <w:r w:rsidRPr="005252FA">
        <w:rPr>
          <w:i/>
        </w:rPr>
        <w:t>Lancet</w:t>
      </w:r>
      <w:r w:rsidRPr="005252FA">
        <w:t>, 375(9733), 2215-2222 (2010).</w:t>
      </w:r>
    </w:p>
    <w:p w14:paraId="748D095B" w14:textId="77777777" w:rsidR="005252FA" w:rsidRPr="005252FA" w:rsidRDefault="005252FA" w:rsidP="005252FA">
      <w:pPr>
        <w:pStyle w:val="EndNoteBibliography"/>
        <w:spacing w:after="0"/>
        <w:ind w:left="720" w:hanging="720"/>
      </w:pPr>
      <w:r w:rsidRPr="005252FA">
        <w:t>9.</w:t>
      </w:r>
      <w:r w:rsidRPr="005252FA">
        <w:tab/>
        <w:t>Birkeland KI, Bodegard J, Norhammar A</w:t>
      </w:r>
      <w:r w:rsidRPr="005252FA">
        <w:rPr>
          <w:i/>
        </w:rPr>
        <w:t xml:space="preserve"> et al.</w:t>
      </w:r>
      <w:r w:rsidRPr="005252FA">
        <w:t xml:space="preserve"> How representative of a general type 2 diabetes population are patients included in cardiovascular outcome trials with SGLT2 inhibitors? A large European observational study. </w:t>
      </w:r>
      <w:r w:rsidRPr="005252FA">
        <w:rPr>
          <w:i/>
        </w:rPr>
        <w:t>Diabetes Obes Metab</w:t>
      </w:r>
      <w:r w:rsidRPr="005252FA">
        <w:t>,  (2018).</w:t>
      </w:r>
    </w:p>
    <w:p w14:paraId="66D1E1AD" w14:textId="77777777" w:rsidR="005252FA" w:rsidRPr="005252FA" w:rsidRDefault="005252FA" w:rsidP="005252FA">
      <w:pPr>
        <w:pStyle w:val="EndNoteBibliography"/>
        <w:spacing w:after="0"/>
        <w:ind w:left="720" w:hanging="720"/>
      </w:pPr>
      <w:r w:rsidRPr="005252FA">
        <w:t>10.</w:t>
      </w:r>
      <w:r w:rsidRPr="005252FA">
        <w:tab/>
        <w:t xml:space="preserve">Abdul-Ghani M, Del Prato S, Chilton R, DeFronzo RA. SGLT2 Inhibitors and Cardiovascular Risk: Lessons Learned From the EMPA-REG OUTCOME Study. </w:t>
      </w:r>
      <w:r w:rsidRPr="005252FA">
        <w:rPr>
          <w:i/>
        </w:rPr>
        <w:t>Diabetes Care</w:t>
      </w:r>
      <w:r w:rsidRPr="005252FA">
        <w:t>, 39(5), 717-725 (2016).</w:t>
      </w:r>
    </w:p>
    <w:p w14:paraId="5603DB09" w14:textId="77777777" w:rsidR="005252FA" w:rsidRPr="005252FA" w:rsidRDefault="005252FA" w:rsidP="005252FA">
      <w:pPr>
        <w:pStyle w:val="EndNoteBibliography"/>
        <w:spacing w:after="0"/>
        <w:ind w:left="720" w:hanging="720"/>
      </w:pPr>
      <w:r w:rsidRPr="005252FA">
        <w:t>11.</w:t>
      </w:r>
      <w:r w:rsidRPr="005252FA">
        <w:tab/>
        <w:t xml:space="preserve">Haffner SM, Lehto S, Ronnemaa T, Pyorala K, Laakso M. Mortality from coronary heart disease in subjects with type 2 diabetes and in nondiabetic subjects with and without prior myocardial infarction. </w:t>
      </w:r>
      <w:r w:rsidRPr="005252FA">
        <w:rPr>
          <w:i/>
        </w:rPr>
        <w:t>N Engl J Med</w:t>
      </w:r>
      <w:r w:rsidRPr="005252FA">
        <w:t>, 339(4), 229-234 (1998).</w:t>
      </w:r>
    </w:p>
    <w:p w14:paraId="619B98BC" w14:textId="77777777" w:rsidR="005252FA" w:rsidRPr="005252FA" w:rsidRDefault="005252FA" w:rsidP="005252FA">
      <w:pPr>
        <w:pStyle w:val="EndNoteBibliography"/>
        <w:spacing w:after="0"/>
        <w:ind w:left="720" w:hanging="720"/>
      </w:pPr>
      <w:r w:rsidRPr="005252FA">
        <w:t>12.</w:t>
      </w:r>
      <w:r w:rsidRPr="005252FA">
        <w:tab/>
        <w:t xml:space="preserve">Einarson TR, Acs A, Ludwig C, Panton UH. Prevalence of cardiovascular disease in type 2 diabetes: a systematic literature review of scientific evidence from across the world in 2007–2017. In: </w:t>
      </w:r>
      <w:r w:rsidRPr="005252FA">
        <w:rPr>
          <w:i/>
        </w:rPr>
        <w:t>Cardiovasc Diabetol.</w:t>
      </w:r>
      <w:r w:rsidRPr="005252FA">
        <w:t xml:space="preserve"> (2018) </w:t>
      </w:r>
    </w:p>
    <w:p w14:paraId="7F333D5A" w14:textId="77777777" w:rsidR="005252FA" w:rsidRPr="005252FA" w:rsidRDefault="005252FA" w:rsidP="005252FA">
      <w:pPr>
        <w:pStyle w:val="EndNoteBibliography"/>
        <w:spacing w:after="0"/>
        <w:ind w:left="720" w:hanging="720"/>
      </w:pPr>
      <w:r w:rsidRPr="005252FA">
        <w:t>13.</w:t>
      </w:r>
      <w:r w:rsidRPr="005252FA">
        <w:tab/>
        <w:t xml:space="preserve">Laakso M. Cardiovascular Disease in Type 2 Diabetes From Population to Man to Mechanisms: The Kelly West Award Lecture 2008. In: </w:t>
      </w:r>
      <w:r w:rsidRPr="005252FA">
        <w:rPr>
          <w:i/>
        </w:rPr>
        <w:t>Diabetes Care.</w:t>
      </w:r>
      <w:r w:rsidRPr="005252FA">
        <w:t xml:space="preserve"> (2010) 442-449.</w:t>
      </w:r>
    </w:p>
    <w:p w14:paraId="47EEDFD1" w14:textId="77777777" w:rsidR="005252FA" w:rsidRPr="005252FA" w:rsidRDefault="005252FA" w:rsidP="005252FA">
      <w:pPr>
        <w:pStyle w:val="EndNoteBibliography"/>
        <w:spacing w:after="0"/>
        <w:ind w:left="720" w:hanging="720"/>
      </w:pPr>
      <w:r w:rsidRPr="005252FA">
        <w:t>14.</w:t>
      </w:r>
      <w:r w:rsidRPr="005252FA">
        <w:tab/>
        <w:t xml:space="preserve">Diseases NNIoDaDaK. Diabetes, Heart Disease, and Stroke | NIDDK. (Ed.^(Eds) (2019) </w:t>
      </w:r>
    </w:p>
    <w:p w14:paraId="3D499813" w14:textId="77777777" w:rsidR="005252FA" w:rsidRPr="005252FA" w:rsidRDefault="005252FA" w:rsidP="005252FA">
      <w:pPr>
        <w:pStyle w:val="EndNoteBibliography"/>
        <w:spacing w:after="0"/>
        <w:ind w:left="720" w:hanging="720"/>
      </w:pPr>
      <w:r w:rsidRPr="005252FA">
        <w:t>15.</w:t>
      </w:r>
      <w:r w:rsidRPr="005252FA">
        <w:tab/>
        <w:t>Ali A, Bain S, Hicks D</w:t>
      </w:r>
      <w:r w:rsidRPr="005252FA">
        <w:rPr>
          <w:i/>
        </w:rPr>
        <w:t xml:space="preserve"> et al.</w:t>
      </w:r>
      <w:r w:rsidRPr="005252FA">
        <w:t xml:space="preserve"> SGLT2 Inhibitors: Cardiovascular Benefits Beyond HbA1c-Translating Evidence into Practice. </w:t>
      </w:r>
      <w:r w:rsidRPr="005252FA">
        <w:rPr>
          <w:i/>
        </w:rPr>
        <w:t>Diabetes Ther</w:t>
      </w:r>
      <w:r w:rsidRPr="005252FA">
        <w:t>,  (2019).</w:t>
      </w:r>
    </w:p>
    <w:p w14:paraId="73D874A2" w14:textId="77777777" w:rsidR="005252FA" w:rsidRPr="005252FA" w:rsidRDefault="005252FA" w:rsidP="005252FA">
      <w:pPr>
        <w:pStyle w:val="EndNoteBibliography"/>
        <w:spacing w:after="0"/>
        <w:ind w:left="720" w:hanging="720"/>
      </w:pPr>
      <w:r w:rsidRPr="005252FA">
        <w:t>16.</w:t>
      </w:r>
      <w:r w:rsidRPr="005252FA">
        <w:tab/>
        <w:t>Rawshani A, Franzen S, Eliasson B</w:t>
      </w:r>
      <w:r w:rsidRPr="005252FA">
        <w:rPr>
          <w:i/>
        </w:rPr>
        <w:t xml:space="preserve"> et al.</w:t>
      </w:r>
      <w:r w:rsidRPr="005252FA">
        <w:t xml:space="preserve"> Mortality and Cardiovascular Disease in Type 1 and Type 2 Diabetes. </w:t>
      </w:r>
      <w:r w:rsidRPr="005252FA">
        <w:rPr>
          <w:i/>
        </w:rPr>
        <w:t>N Engl J Med</w:t>
      </w:r>
      <w:r w:rsidRPr="005252FA">
        <w:t>, 376(15), 1407-1418 (2017).</w:t>
      </w:r>
    </w:p>
    <w:p w14:paraId="4D518895" w14:textId="77777777" w:rsidR="005252FA" w:rsidRPr="005252FA" w:rsidRDefault="005252FA" w:rsidP="005252FA">
      <w:pPr>
        <w:pStyle w:val="EndNoteBibliography"/>
        <w:spacing w:after="0"/>
        <w:ind w:left="720" w:hanging="720"/>
      </w:pPr>
      <w:r w:rsidRPr="005252FA">
        <w:t>17.</w:t>
      </w:r>
      <w:r w:rsidRPr="005252FA">
        <w:tab/>
        <w:t>Gregg EW, Cheng YJ, Srinivasan M</w:t>
      </w:r>
      <w:r w:rsidRPr="005252FA">
        <w:rPr>
          <w:i/>
        </w:rPr>
        <w:t xml:space="preserve"> et al.</w:t>
      </w:r>
      <w:r w:rsidRPr="005252FA">
        <w:t xml:space="preserve"> Trends in cause-specific mortality among adults with and without diagnosed diabetes in the USA: an epidemiological analysis of linked national survey and vital statistics data. </w:t>
      </w:r>
      <w:r w:rsidRPr="005252FA">
        <w:rPr>
          <w:i/>
        </w:rPr>
        <w:t>Lancet</w:t>
      </w:r>
      <w:r w:rsidRPr="005252FA">
        <w:t>, 391(10138), 2430-2440 (2018).</w:t>
      </w:r>
    </w:p>
    <w:p w14:paraId="70C31EC7" w14:textId="77777777" w:rsidR="005252FA" w:rsidRPr="005252FA" w:rsidRDefault="005252FA" w:rsidP="005252FA">
      <w:pPr>
        <w:pStyle w:val="EndNoteBibliography"/>
        <w:spacing w:after="0"/>
        <w:ind w:left="720" w:hanging="720"/>
      </w:pPr>
      <w:r w:rsidRPr="005252FA">
        <w:t>18.</w:t>
      </w:r>
      <w:r w:rsidRPr="005252FA">
        <w:tab/>
        <w:t xml:space="preserve">Martín-Timón I, Sevillano-Collantes C, Segura-Galindo A, del Cañizo-Gómez FJ. Type 2 diabetes and cardiovascular disease: Have all risk factors the same strength? </w:t>
      </w:r>
      <w:r w:rsidRPr="005252FA">
        <w:rPr>
          <w:i/>
        </w:rPr>
        <w:t>World J Diabetes</w:t>
      </w:r>
      <w:r w:rsidRPr="005252FA">
        <w:t>, 5(4), 444-470 (2014).</w:t>
      </w:r>
    </w:p>
    <w:p w14:paraId="4A55B2C9" w14:textId="77777777" w:rsidR="005252FA" w:rsidRPr="005252FA" w:rsidRDefault="005252FA" w:rsidP="005252FA">
      <w:pPr>
        <w:pStyle w:val="EndNoteBibliography"/>
        <w:spacing w:after="0"/>
        <w:ind w:left="720" w:hanging="720"/>
      </w:pPr>
      <w:r w:rsidRPr="005252FA">
        <w:t>19.</w:t>
      </w:r>
      <w:r w:rsidRPr="005252FA">
        <w:tab/>
        <w:t xml:space="preserve">Bertoluci MC, Rocha VZ. Cardiovascular risk assessment in patients with diabetes. </w:t>
      </w:r>
      <w:r w:rsidRPr="005252FA">
        <w:rPr>
          <w:i/>
        </w:rPr>
        <w:t>Diabetology &amp; Metabolic Syndrome</w:t>
      </w:r>
      <w:r w:rsidRPr="005252FA">
        <w:t>, 9(1), 1-13 (2017).</w:t>
      </w:r>
    </w:p>
    <w:p w14:paraId="78CF8049" w14:textId="77777777" w:rsidR="005252FA" w:rsidRPr="005252FA" w:rsidRDefault="005252FA" w:rsidP="005252FA">
      <w:pPr>
        <w:pStyle w:val="EndNoteBibliography"/>
        <w:spacing w:after="0"/>
        <w:ind w:left="720" w:hanging="720"/>
      </w:pPr>
      <w:r w:rsidRPr="005252FA">
        <w:t>20.</w:t>
      </w:r>
      <w:r w:rsidRPr="005252FA">
        <w:tab/>
        <w:t xml:space="preserve">Ormazabal V, Nair S, Elfeky O, Aguayo C, Salomon C, Zuniga FA. Association between insulin resistance and the development of cardiovascular disease. </w:t>
      </w:r>
      <w:r w:rsidRPr="005252FA">
        <w:rPr>
          <w:i/>
        </w:rPr>
        <w:t>Cardiovasc Diabetol</w:t>
      </w:r>
      <w:r w:rsidRPr="005252FA">
        <w:t>, 17(1), 122 (2018).</w:t>
      </w:r>
    </w:p>
    <w:p w14:paraId="1754214E" w14:textId="77777777" w:rsidR="005252FA" w:rsidRPr="005252FA" w:rsidRDefault="005252FA" w:rsidP="005252FA">
      <w:pPr>
        <w:pStyle w:val="EndNoteBibliography"/>
        <w:spacing w:after="0"/>
        <w:ind w:left="720" w:hanging="720"/>
      </w:pPr>
      <w:r w:rsidRPr="005252FA">
        <w:t>21.</w:t>
      </w:r>
      <w:r w:rsidRPr="005252FA">
        <w:tab/>
        <w:t xml:space="preserve">Charbonnel B, Dormandy J, Erdmann E, Massi-Benedetti M, Skene A. The prospective pioglitazone clinical trial in macrovascular events (PROactive): can pioglitazone reduce cardiovascular events in diabetes? Study design and baseline characteristics of 5238 patients. </w:t>
      </w:r>
      <w:r w:rsidRPr="005252FA">
        <w:rPr>
          <w:i/>
        </w:rPr>
        <w:t>Diabetes Care</w:t>
      </w:r>
      <w:r w:rsidRPr="005252FA">
        <w:t>, 27(7), 1647-1653 (2004).</w:t>
      </w:r>
    </w:p>
    <w:p w14:paraId="5772B2BA" w14:textId="77777777" w:rsidR="005252FA" w:rsidRPr="005252FA" w:rsidRDefault="005252FA" w:rsidP="005252FA">
      <w:pPr>
        <w:pStyle w:val="EndNoteBibliography"/>
        <w:spacing w:after="0"/>
        <w:ind w:left="720" w:hanging="720"/>
      </w:pPr>
      <w:r w:rsidRPr="005252FA">
        <w:t>22.</w:t>
      </w:r>
      <w:r w:rsidRPr="005252FA">
        <w:tab/>
        <w:t xml:space="preserve">Jearath V, Vashisht R, Rustagi V, Raina S, Sharma R. Pioglitazone-induced congestive heart failure and pulmonary edema in a patient with preserved ejection fraction. In: </w:t>
      </w:r>
      <w:r w:rsidRPr="005252FA">
        <w:rPr>
          <w:i/>
        </w:rPr>
        <w:t>J Pharmacol Pharmacother.</w:t>
      </w:r>
      <w:r w:rsidRPr="005252FA">
        <w:t xml:space="preserve"> (2016) 41-43.</w:t>
      </w:r>
    </w:p>
    <w:p w14:paraId="54E04EF0" w14:textId="15AE3B91" w:rsidR="005252FA" w:rsidRPr="005252FA" w:rsidRDefault="005252FA" w:rsidP="005252FA">
      <w:pPr>
        <w:pStyle w:val="EndNoteBibliography"/>
        <w:spacing w:after="0"/>
        <w:ind w:left="720" w:hanging="720"/>
      </w:pPr>
      <w:r w:rsidRPr="005252FA">
        <w:t>23.</w:t>
      </w:r>
      <w:r w:rsidRPr="005252FA">
        <w:tab/>
        <w:t xml:space="preserve">Nissen SE, Wolski K. Effect of Rosiglitazone on the Risk of Myocardial Infarction and Death from Cardiovascular Causes. </w:t>
      </w:r>
      <w:hyperlink r:id="rId7" w:history="1">
        <w:r w:rsidRPr="005252FA">
          <w:rPr>
            <w:rStyle w:val="Hyperlink"/>
            <w:i/>
          </w:rPr>
          <w:t>http://dx.doi.org/10.1056/NEJMoa072761</w:t>
        </w:r>
      </w:hyperlink>
      <w:r w:rsidRPr="005252FA">
        <w:t>,  (2009).</w:t>
      </w:r>
    </w:p>
    <w:p w14:paraId="119FD560" w14:textId="77777777" w:rsidR="005252FA" w:rsidRPr="005252FA" w:rsidRDefault="005252FA" w:rsidP="005252FA">
      <w:pPr>
        <w:pStyle w:val="EndNoteBibliography"/>
        <w:spacing w:after="0"/>
        <w:ind w:left="720" w:hanging="720"/>
      </w:pPr>
      <w:r w:rsidRPr="005252FA">
        <w:t>24.</w:t>
      </w:r>
      <w:r w:rsidRPr="005252FA">
        <w:tab/>
        <w:t xml:space="preserve">Regier EE, Venkat MV, Close KL. More Than 7 Years of Hindsight: Revisiting the FDA’s 2008 Guidance on Cardiovascular Outcomes Trials for Type 2 Diabetes Medications. In: </w:t>
      </w:r>
      <w:r w:rsidRPr="005252FA">
        <w:rPr>
          <w:i/>
        </w:rPr>
        <w:t>Clin Diabetes.</w:t>
      </w:r>
      <w:r w:rsidRPr="005252FA">
        <w:t xml:space="preserve"> (2016) 173-180.</w:t>
      </w:r>
    </w:p>
    <w:p w14:paraId="3CCED407" w14:textId="77777777" w:rsidR="005252FA" w:rsidRPr="005252FA" w:rsidRDefault="005252FA" w:rsidP="005252FA">
      <w:pPr>
        <w:pStyle w:val="EndNoteBibliography"/>
        <w:spacing w:after="0"/>
        <w:ind w:left="720" w:hanging="720"/>
      </w:pPr>
      <w:r w:rsidRPr="005252FA">
        <w:t>25.</w:t>
      </w:r>
      <w:r w:rsidRPr="005252FA">
        <w:tab/>
        <w:t>@US_FDA. Diabetes Mellitus -- Evaluating Cardiovascular Risk in New Antidiabetic Therapies to Treat Type 2 Diabetes | FDA.  (2019).</w:t>
      </w:r>
    </w:p>
    <w:p w14:paraId="4CBEC50F" w14:textId="77777777" w:rsidR="005252FA" w:rsidRPr="005252FA" w:rsidRDefault="005252FA" w:rsidP="005252FA">
      <w:pPr>
        <w:pStyle w:val="EndNoteBibliography"/>
        <w:spacing w:after="0"/>
        <w:ind w:left="720" w:hanging="720"/>
      </w:pPr>
      <w:r w:rsidRPr="005252FA">
        <w:t>26.</w:t>
      </w:r>
      <w:r w:rsidRPr="005252FA">
        <w:tab/>
        <w:t xml:space="preserve">@US_FDA. FDA Drug Safety Communication: Ongoing review of Avandia (rosiglitazone) and cardiovascular safety | FDA. (Ed.^(Eds) (@US_FDA, 2019) </w:t>
      </w:r>
    </w:p>
    <w:p w14:paraId="419AA985" w14:textId="77777777" w:rsidR="005252FA" w:rsidRPr="005252FA" w:rsidRDefault="005252FA" w:rsidP="005252FA">
      <w:pPr>
        <w:pStyle w:val="EndNoteBibliography"/>
        <w:spacing w:after="0"/>
        <w:ind w:left="720" w:hanging="720"/>
      </w:pPr>
      <w:r w:rsidRPr="005252FA">
        <w:t>27.</w:t>
      </w:r>
      <w:r w:rsidRPr="005252FA">
        <w:tab/>
        <w:t xml:space="preserve">Einarson TR, Acs A, Ludwig C, Panton UH. Economic Burden of Cardiovascular Disease in Type 2 Diabetes: A Systematic Review. </w:t>
      </w:r>
      <w:r w:rsidRPr="005252FA">
        <w:rPr>
          <w:i/>
        </w:rPr>
        <w:t>Value Health</w:t>
      </w:r>
      <w:r w:rsidRPr="005252FA">
        <w:t>, 21(7), 881-890 (2018).</w:t>
      </w:r>
    </w:p>
    <w:p w14:paraId="4963D610" w14:textId="77777777" w:rsidR="005252FA" w:rsidRPr="005252FA" w:rsidRDefault="005252FA" w:rsidP="005252FA">
      <w:pPr>
        <w:pStyle w:val="EndNoteBibliography"/>
        <w:spacing w:after="0"/>
        <w:ind w:left="720" w:hanging="720"/>
      </w:pPr>
      <w:r w:rsidRPr="005252FA">
        <w:t>28.</w:t>
      </w:r>
      <w:r w:rsidRPr="005252FA">
        <w:tab/>
        <w:t xml:space="preserve">Diabetes.org.uk. The Cost of Diabetes Report. (Ed.^(Eds) (2014) </w:t>
      </w:r>
    </w:p>
    <w:p w14:paraId="49AA62DC" w14:textId="77777777" w:rsidR="005252FA" w:rsidRPr="005252FA" w:rsidRDefault="005252FA" w:rsidP="005252FA">
      <w:pPr>
        <w:pStyle w:val="EndNoteBibliography"/>
        <w:spacing w:after="0"/>
        <w:ind w:left="720" w:hanging="720"/>
      </w:pPr>
      <w:r w:rsidRPr="005252FA">
        <w:t>29.</w:t>
      </w:r>
      <w:r w:rsidRPr="005252FA">
        <w:tab/>
        <w:t>Zelniker TA, Wiviott SD, Raz I</w:t>
      </w:r>
      <w:r w:rsidRPr="005252FA">
        <w:rPr>
          <w:i/>
        </w:rPr>
        <w:t xml:space="preserve"> et al.</w:t>
      </w:r>
      <w:r w:rsidRPr="005252FA">
        <w:t xml:space="preserve"> Comparison of the Effects of Glucagon-Like Peptide Receptor Agonists and Sodium-Glucose Cotransporter 2 Inhibitors for Prevention of Major Adverse Cardiovascular and Renal Outcomes in Type 2 Diabetes Mellitus. </w:t>
      </w:r>
      <w:r w:rsidRPr="005252FA">
        <w:rPr>
          <w:i/>
        </w:rPr>
        <w:t>Circulation</w:t>
      </w:r>
      <w:r w:rsidRPr="005252FA">
        <w:t>, 139(17), 2022-2031 (2019).</w:t>
      </w:r>
    </w:p>
    <w:p w14:paraId="3C42293D" w14:textId="77777777" w:rsidR="005252FA" w:rsidRPr="005252FA" w:rsidRDefault="005252FA" w:rsidP="005252FA">
      <w:pPr>
        <w:pStyle w:val="EndNoteBibliography"/>
        <w:spacing w:after="0"/>
        <w:ind w:left="720" w:hanging="720"/>
      </w:pPr>
      <w:r w:rsidRPr="005252FA">
        <w:t>30.</w:t>
      </w:r>
      <w:r w:rsidRPr="005252FA">
        <w:tab/>
        <w:t>Zelniker TA, Wiviott SD, Raz I</w:t>
      </w:r>
      <w:r w:rsidRPr="005252FA">
        <w:rPr>
          <w:i/>
        </w:rPr>
        <w:t xml:space="preserve"> et al.</w:t>
      </w:r>
      <w:r w:rsidRPr="005252FA">
        <w:t xml:space="preserve"> SGLT2 inhibitors for primary and secondary prevention of cardiovascular and renal outcomes in type 2 diabetes: a systematic review and meta-analysis of cardiovascular outcome trials. </w:t>
      </w:r>
      <w:r w:rsidRPr="005252FA">
        <w:rPr>
          <w:i/>
        </w:rPr>
        <w:t>Lancet</w:t>
      </w:r>
      <w:r w:rsidRPr="005252FA">
        <w:t>, 393(10166), 31-39 (2019).</w:t>
      </w:r>
    </w:p>
    <w:p w14:paraId="7365BAA5" w14:textId="77777777" w:rsidR="005252FA" w:rsidRPr="005252FA" w:rsidRDefault="005252FA" w:rsidP="005252FA">
      <w:pPr>
        <w:pStyle w:val="EndNoteBibliography"/>
        <w:spacing w:after="0"/>
        <w:ind w:left="720" w:hanging="720"/>
      </w:pPr>
      <w:r w:rsidRPr="005252FA">
        <w:t>31.</w:t>
      </w:r>
      <w:r w:rsidRPr="005252FA">
        <w:tab/>
        <w:t xml:space="preserve">FDA. Dapagliflozin Label. (Ed.^(Eds) (2019) </w:t>
      </w:r>
    </w:p>
    <w:p w14:paraId="7A877125" w14:textId="77777777" w:rsidR="005252FA" w:rsidRPr="005252FA" w:rsidRDefault="005252FA" w:rsidP="005252FA">
      <w:pPr>
        <w:pStyle w:val="EndNoteBibliography"/>
        <w:spacing w:after="0"/>
        <w:ind w:left="720" w:hanging="720"/>
      </w:pPr>
      <w:r w:rsidRPr="005252FA">
        <w:t>32.</w:t>
      </w:r>
      <w:r w:rsidRPr="005252FA">
        <w:tab/>
        <w:t xml:space="preserve">EMC. Forxiga 10 mg film-coated tablets - Summary of Product Characteristics (SmPC) - (emc). (Ed.^(Eds) (of first authorisation: 12 November 2012Date of latest renewal: 28 August 2017) </w:t>
      </w:r>
    </w:p>
    <w:p w14:paraId="33C17E42" w14:textId="77777777" w:rsidR="005252FA" w:rsidRPr="005252FA" w:rsidRDefault="005252FA" w:rsidP="005252FA">
      <w:pPr>
        <w:pStyle w:val="EndNoteBibliography"/>
        <w:spacing w:after="0"/>
        <w:ind w:left="720" w:hanging="720"/>
      </w:pPr>
      <w:r w:rsidRPr="005252FA">
        <w:t>33.</w:t>
      </w:r>
      <w:r w:rsidRPr="005252FA">
        <w:tab/>
        <w:t xml:space="preserve">Wilding JP, Woo V, Rohwedder K, Sugg J, Parikh S. Dapagliflozin in patients with type 2 diabetes receiving high doses of insulin: efficacy and safety over 2 years. </w:t>
      </w:r>
      <w:r w:rsidRPr="005252FA">
        <w:rPr>
          <w:i/>
        </w:rPr>
        <w:t>Diabetes Obes Metab</w:t>
      </w:r>
      <w:r w:rsidRPr="005252FA">
        <w:t>, 16(2), 124-136 (2014).</w:t>
      </w:r>
    </w:p>
    <w:p w14:paraId="3DD6F61B" w14:textId="77777777" w:rsidR="005252FA" w:rsidRPr="005252FA" w:rsidRDefault="005252FA" w:rsidP="005252FA">
      <w:pPr>
        <w:pStyle w:val="EndNoteBibliography"/>
        <w:spacing w:after="0"/>
        <w:ind w:left="720" w:hanging="720"/>
      </w:pPr>
      <w:r w:rsidRPr="005252FA">
        <w:t>34.</w:t>
      </w:r>
      <w:r w:rsidRPr="005252FA">
        <w:tab/>
        <w:t>Bolinder J, Ljunggren O, Kullberg J</w:t>
      </w:r>
      <w:r w:rsidRPr="005252FA">
        <w:rPr>
          <w:i/>
        </w:rPr>
        <w:t xml:space="preserve"> et al.</w:t>
      </w:r>
      <w:r w:rsidRPr="005252FA">
        <w:t xml:space="preserve"> Effects of dapagliflozin on body weight, total fat mass, and regional adipose tissue distribution in patients with type 2 diabetes mellitus with inadequate glycemic control on metformin. </w:t>
      </w:r>
      <w:r w:rsidRPr="005252FA">
        <w:rPr>
          <w:i/>
        </w:rPr>
        <w:t>J Clin Endocrinol Metab</w:t>
      </w:r>
      <w:r w:rsidRPr="005252FA">
        <w:t>, 97(3), 1020-1031 (2012).</w:t>
      </w:r>
    </w:p>
    <w:p w14:paraId="3D9AC9C1" w14:textId="77777777" w:rsidR="005252FA" w:rsidRPr="005252FA" w:rsidRDefault="005252FA" w:rsidP="005252FA">
      <w:pPr>
        <w:pStyle w:val="EndNoteBibliography"/>
        <w:spacing w:after="0"/>
        <w:ind w:left="720" w:hanging="720"/>
      </w:pPr>
      <w:r w:rsidRPr="005252FA">
        <w:t>35.</w:t>
      </w:r>
      <w:r w:rsidRPr="005252FA">
        <w:tab/>
        <w:t xml:space="preserve">PubChem. Dapagliflozin. (Ed.^(Eds) (2019) </w:t>
      </w:r>
    </w:p>
    <w:p w14:paraId="466C5CA0" w14:textId="77777777" w:rsidR="005252FA" w:rsidRPr="005252FA" w:rsidRDefault="005252FA" w:rsidP="005252FA">
      <w:pPr>
        <w:pStyle w:val="EndNoteBibliography"/>
        <w:spacing w:after="0"/>
        <w:ind w:left="720" w:hanging="720"/>
      </w:pPr>
      <w:r w:rsidRPr="005252FA">
        <w:t>36.</w:t>
      </w:r>
      <w:r w:rsidRPr="005252FA">
        <w:tab/>
        <w:t>Wiviott SD, Raz I, Bonaca MP</w:t>
      </w:r>
      <w:r w:rsidRPr="005252FA">
        <w:rPr>
          <w:i/>
        </w:rPr>
        <w:t xml:space="preserve"> et al.</w:t>
      </w:r>
      <w:r w:rsidRPr="005252FA">
        <w:t xml:space="preserve"> The design and rationale for the Dapagliflozin Effect on Cardiovascular Events (DECLARE)-TIMI 58 Trial. </w:t>
      </w:r>
      <w:r w:rsidRPr="005252FA">
        <w:rPr>
          <w:i/>
        </w:rPr>
        <w:t>Am Heart J</w:t>
      </w:r>
      <w:r w:rsidRPr="005252FA">
        <w:t>, 200, 83-89 (2018).</w:t>
      </w:r>
    </w:p>
    <w:p w14:paraId="04EAD651" w14:textId="77777777" w:rsidR="005252FA" w:rsidRPr="005252FA" w:rsidRDefault="005252FA" w:rsidP="005252FA">
      <w:pPr>
        <w:pStyle w:val="EndNoteBibliography"/>
        <w:spacing w:after="0"/>
        <w:ind w:left="720" w:hanging="720"/>
      </w:pPr>
      <w:r w:rsidRPr="005252FA">
        <w:t>37.</w:t>
      </w:r>
      <w:r w:rsidRPr="005252FA">
        <w:tab/>
        <w:t>Neal B, Perkovic V, Mahaffey KW</w:t>
      </w:r>
      <w:r w:rsidRPr="005252FA">
        <w:rPr>
          <w:i/>
        </w:rPr>
        <w:t xml:space="preserve"> et al.</w:t>
      </w:r>
      <w:r w:rsidRPr="005252FA">
        <w:t xml:space="preserve"> Optimizing the analysis strategy for the CANVAS Program: A prespecified plan for the integrated analyses of the CANVAS and CANVAS-R trials. </w:t>
      </w:r>
      <w:r w:rsidRPr="005252FA">
        <w:rPr>
          <w:i/>
        </w:rPr>
        <w:t>Diabetes Obes Metab</w:t>
      </w:r>
      <w:r w:rsidRPr="005252FA">
        <w:t>, 19(7), 926-935 (2017).</w:t>
      </w:r>
    </w:p>
    <w:p w14:paraId="30ADA7B1" w14:textId="77777777" w:rsidR="005252FA" w:rsidRPr="005252FA" w:rsidRDefault="005252FA" w:rsidP="005252FA">
      <w:pPr>
        <w:pStyle w:val="EndNoteBibliography"/>
        <w:spacing w:after="0"/>
        <w:ind w:left="720" w:hanging="720"/>
      </w:pPr>
      <w:r w:rsidRPr="005252FA">
        <w:t>38.</w:t>
      </w:r>
      <w:r w:rsidRPr="005252FA">
        <w:tab/>
        <w:t>Marx N, McGuire DK, Perkovic V</w:t>
      </w:r>
      <w:r w:rsidRPr="005252FA">
        <w:rPr>
          <w:i/>
        </w:rPr>
        <w:t xml:space="preserve"> et al.</w:t>
      </w:r>
      <w:r w:rsidRPr="005252FA">
        <w:t xml:space="preserve"> Composite Primary End Points in Cardiovascular Outcomes Trials Involving Type 2 Diabetes Patients: Should Unstable Angina Be Included in the Primary End Point? </w:t>
      </w:r>
      <w:r w:rsidRPr="005252FA">
        <w:rPr>
          <w:i/>
        </w:rPr>
        <w:t>Diabetes Care</w:t>
      </w:r>
      <w:r w:rsidRPr="005252FA">
        <w:t>, 40(9), 1144-1151 (2017).</w:t>
      </w:r>
    </w:p>
    <w:p w14:paraId="7D4A935A" w14:textId="437BE3C0" w:rsidR="005252FA" w:rsidRPr="005252FA" w:rsidRDefault="005252FA" w:rsidP="005252FA">
      <w:pPr>
        <w:pStyle w:val="EndNoteBibliography"/>
        <w:spacing w:after="0"/>
        <w:ind w:left="720" w:hanging="720"/>
      </w:pPr>
      <w:r w:rsidRPr="005252FA">
        <w:t>39.</w:t>
      </w:r>
      <w:r w:rsidRPr="005252FA">
        <w:tab/>
        <w:t>Zinman B, Wanner C, Lachin JM</w:t>
      </w:r>
      <w:r w:rsidRPr="005252FA">
        <w:rPr>
          <w:i/>
        </w:rPr>
        <w:t xml:space="preserve"> et al.</w:t>
      </w:r>
      <w:r w:rsidRPr="005252FA">
        <w:t xml:space="preserve"> Empagliflozin, Cardiovascular Outcomes, and Mortality in Type 2 Diabetes. </w:t>
      </w:r>
      <w:hyperlink r:id="rId8" w:history="1">
        <w:r w:rsidRPr="005252FA">
          <w:rPr>
            <w:rStyle w:val="Hyperlink"/>
            <w:i/>
          </w:rPr>
          <w:t>http://dx.doi.org/10.1056/NEJMoa1504720</w:t>
        </w:r>
      </w:hyperlink>
      <w:r w:rsidRPr="005252FA">
        <w:t>,  (2015).</w:t>
      </w:r>
    </w:p>
    <w:p w14:paraId="5930353F" w14:textId="6605719C" w:rsidR="005252FA" w:rsidRPr="005252FA" w:rsidRDefault="005252FA" w:rsidP="005252FA">
      <w:pPr>
        <w:pStyle w:val="EndNoteBibliography"/>
        <w:spacing w:after="0"/>
        <w:ind w:left="720" w:hanging="720"/>
      </w:pPr>
      <w:r w:rsidRPr="005252FA">
        <w:t>40.</w:t>
      </w:r>
      <w:r w:rsidRPr="005252FA">
        <w:tab/>
        <w:t>Neal B, Perkovic V, Mahaffey KW</w:t>
      </w:r>
      <w:r w:rsidRPr="005252FA">
        <w:rPr>
          <w:i/>
        </w:rPr>
        <w:t xml:space="preserve"> et al.</w:t>
      </w:r>
      <w:r w:rsidRPr="005252FA">
        <w:t xml:space="preserve"> Canagliflozin and Cardiovascular and Renal Events in Type 2 Diabetes. </w:t>
      </w:r>
      <w:hyperlink r:id="rId9" w:history="1">
        <w:r w:rsidRPr="005252FA">
          <w:rPr>
            <w:rStyle w:val="Hyperlink"/>
            <w:i/>
          </w:rPr>
          <w:t>http://dx.doi.org/10.1056/NEJMoa1611925</w:t>
        </w:r>
      </w:hyperlink>
      <w:r w:rsidRPr="005252FA">
        <w:t>,  (2017).</w:t>
      </w:r>
    </w:p>
    <w:p w14:paraId="6E87FE94" w14:textId="77777777" w:rsidR="005252FA" w:rsidRPr="005252FA" w:rsidRDefault="005252FA" w:rsidP="005252FA">
      <w:pPr>
        <w:pStyle w:val="EndNoteBibliography"/>
        <w:spacing w:after="0"/>
        <w:ind w:left="720" w:hanging="720"/>
      </w:pPr>
      <w:r w:rsidRPr="005252FA">
        <w:t>41.</w:t>
      </w:r>
      <w:r w:rsidRPr="005252FA">
        <w:tab/>
        <w:t>Radholm K, Figtree G, Perkovic V</w:t>
      </w:r>
      <w:r w:rsidRPr="005252FA">
        <w:rPr>
          <w:i/>
        </w:rPr>
        <w:t xml:space="preserve"> et al.</w:t>
      </w:r>
      <w:r w:rsidRPr="005252FA">
        <w:t xml:space="preserve"> Canagliflozin and Heart Failure in Type 2 Diabetes Mellitus. </w:t>
      </w:r>
      <w:r w:rsidRPr="005252FA">
        <w:rPr>
          <w:i/>
        </w:rPr>
        <w:t>Circulation</w:t>
      </w:r>
      <w:r w:rsidRPr="005252FA">
        <w:t>, 138(5), 458-468 (2018).</w:t>
      </w:r>
    </w:p>
    <w:p w14:paraId="49AB2530" w14:textId="77777777" w:rsidR="005252FA" w:rsidRPr="005252FA" w:rsidRDefault="005252FA" w:rsidP="005252FA">
      <w:pPr>
        <w:pStyle w:val="EndNoteBibliography"/>
        <w:spacing w:after="0"/>
        <w:ind w:left="720" w:hanging="720"/>
      </w:pPr>
      <w:r w:rsidRPr="005252FA">
        <w:t>42.</w:t>
      </w:r>
      <w:r w:rsidRPr="005252FA">
        <w:tab/>
        <w:t>Mahaffey KW, Neal B, Perkovic V</w:t>
      </w:r>
      <w:r w:rsidRPr="005252FA">
        <w:rPr>
          <w:i/>
        </w:rPr>
        <w:t xml:space="preserve"> et al.</w:t>
      </w:r>
      <w:r w:rsidRPr="005252FA">
        <w:t xml:space="preserve"> Canagliflozin for Primary and Secondary Prevention of Cardiovascular Events: Results From the CANVAS Program (Canagliflozin Cardiovascular Assessment Study). </w:t>
      </w:r>
      <w:r w:rsidRPr="005252FA">
        <w:rPr>
          <w:i/>
        </w:rPr>
        <w:t>Circulation</w:t>
      </w:r>
      <w:r w:rsidRPr="005252FA">
        <w:t>, 137(4), 323-334 (2018).</w:t>
      </w:r>
    </w:p>
    <w:p w14:paraId="6D4D93B4" w14:textId="77777777" w:rsidR="005252FA" w:rsidRPr="005252FA" w:rsidRDefault="005252FA" w:rsidP="005252FA">
      <w:pPr>
        <w:pStyle w:val="EndNoteBibliography"/>
        <w:spacing w:after="0"/>
        <w:ind w:left="720" w:hanging="720"/>
      </w:pPr>
      <w:r w:rsidRPr="005252FA">
        <w:t>43.</w:t>
      </w:r>
      <w:r w:rsidRPr="005252FA">
        <w:tab/>
        <w:t>Fitchett D, Butler J, van de Borne P</w:t>
      </w:r>
      <w:r w:rsidRPr="005252FA">
        <w:rPr>
          <w:i/>
        </w:rPr>
        <w:t xml:space="preserve"> et al.</w:t>
      </w:r>
      <w:r w:rsidRPr="005252FA">
        <w:t xml:space="preserve"> Effects of empagliflozin on risk for cardiovascular death and heart failure hospitalization across the spectrum of heart failure risk in the EMPA-REG OUTCOME(R) trial. </w:t>
      </w:r>
      <w:r w:rsidRPr="005252FA">
        <w:rPr>
          <w:i/>
        </w:rPr>
        <w:t>Eur Heart J</w:t>
      </w:r>
      <w:r w:rsidRPr="005252FA">
        <w:t>, 39(5), 363-370 (2018).</w:t>
      </w:r>
    </w:p>
    <w:p w14:paraId="57E9F76E" w14:textId="77777777" w:rsidR="005252FA" w:rsidRPr="005252FA" w:rsidRDefault="005252FA" w:rsidP="005252FA">
      <w:pPr>
        <w:pStyle w:val="EndNoteBibliography"/>
        <w:spacing w:after="0"/>
        <w:ind w:left="720" w:hanging="720"/>
      </w:pPr>
      <w:r w:rsidRPr="005252FA">
        <w:t>44.</w:t>
      </w:r>
      <w:r w:rsidRPr="005252FA">
        <w:tab/>
        <w:t>Furtado RHM, Bonaca MP, Raz I</w:t>
      </w:r>
      <w:r w:rsidRPr="005252FA">
        <w:rPr>
          <w:i/>
        </w:rPr>
        <w:t xml:space="preserve"> et al.</w:t>
      </w:r>
      <w:r w:rsidRPr="005252FA">
        <w:t xml:space="preserve"> Dapagliflozin and Cardiovascular Outcomes in Patients With Type 2 Diabetes Mellitus and Previous Myocardial Infarction. </w:t>
      </w:r>
      <w:r w:rsidRPr="005252FA">
        <w:rPr>
          <w:i/>
        </w:rPr>
        <w:t>Circulation</w:t>
      </w:r>
      <w:r w:rsidRPr="005252FA">
        <w:t>, 139(22), 2516-2527 (2019).</w:t>
      </w:r>
    </w:p>
    <w:p w14:paraId="66036A87" w14:textId="77777777" w:rsidR="005252FA" w:rsidRPr="005252FA" w:rsidRDefault="005252FA" w:rsidP="005252FA">
      <w:pPr>
        <w:pStyle w:val="EndNoteBibliography"/>
        <w:spacing w:after="0"/>
        <w:ind w:left="720" w:hanging="720"/>
      </w:pPr>
      <w:r w:rsidRPr="005252FA">
        <w:t>45.</w:t>
      </w:r>
      <w:r w:rsidRPr="005252FA">
        <w:tab/>
        <w:t>Kato ET, Silverman MG, Mosenzon O</w:t>
      </w:r>
      <w:r w:rsidRPr="005252FA">
        <w:rPr>
          <w:i/>
        </w:rPr>
        <w:t xml:space="preserve"> et al.</w:t>
      </w:r>
      <w:r w:rsidRPr="005252FA">
        <w:t xml:space="preserve"> Effect of Dapagliflozin on Heart Failure and Mortality in Type 2 Diabetes Mellitus. </w:t>
      </w:r>
      <w:r w:rsidRPr="005252FA">
        <w:rPr>
          <w:i/>
        </w:rPr>
        <w:t>Circulation</w:t>
      </w:r>
      <w:r w:rsidRPr="005252FA">
        <w:t>, 139(22), 2528-2536 (2019).</w:t>
      </w:r>
    </w:p>
    <w:p w14:paraId="4704D3BA" w14:textId="77777777" w:rsidR="005252FA" w:rsidRPr="005252FA" w:rsidRDefault="005252FA" w:rsidP="005252FA">
      <w:pPr>
        <w:pStyle w:val="EndNoteBibliography"/>
        <w:spacing w:after="0"/>
        <w:ind w:left="720" w:hanging="720"/>
      </w:pPr>
      <w:r w:rsidRPr="005252FA">
        <w:t>46.</w:t>
      </w:r>
      <w:r w:rsidRPr="005252FA">
        <w:tab/>
        <w:t>Mosenzon O, Wiviott SD, Cahn A</w:t>
      </w:r>
      <w:r w:rsidRPr="005252FA">
        <w:rPr>
          <w:i/>
        </w:rPr>
        <w:t xml:space="preserve"> et al.</w:t>
      </w:r>
      <w:r w:rsidRPr="005252FA">
        <w:t xml:space="preserve"> Effects of dapagliflozin on development and progression of kidney disease in patients with type 2 diabetes: an analysis from the DECLARE-TIMI 58 randomised trial. </w:t>
      </w:r>
      <w:r w:rsidRPr="005252FA">
        <w:rPr>
          <w:i/>
        </w:rPr>
        <w:t>Lancet Diabetes &amp; Endocrinology</w:t>
      </w:r>
      <w:r w:rsidRPr="005252FA">
        <w:t>, 7(8), 606-617 (2019).</w:t>
      </w:r>
    </w:p>
    <w:p w14:paraId="463313B1" w14:textId="77777777" w:rsidR="005252FA" w:rsidRPr="005252FA" w:rsidRDefault="005252FA" w:rsidP="005252FA">
      <w:pPr>
        <w:pStyle w:val="EndNoteBibliography"/>
        <w:spacing w:after="0"/>
        <w:ind w:left="720" w:hanging="720"/>
      </w:pPr>
      <w:r w:rsidRPr="005252FA">
        <w:t>47.</w:t>
      </w:r>
      <w:r w:rsidRPr="005252FA">
        <w:tab/>
        <w:t xml:space="preserve">Jabbour S, Seufert J, Scheen A, Bailey CJ, Karup C, Langkilde AM. Dapagliflozin in patients with type 2 diabetes mellitus: A pooled analysis of safety data from phase IIb/III clinical trials. In: </w:t>
      </w:r>
      <w:r w:rsidRPr="005252FA">
        <w:rPr>
          <w:i/>
        </w:rPr>
        <w:t>Diabetes Obes Metab.</w:t>
      </w:r>
      <w:r w:rsidRPr="005252FA">
        <w:t xml:space="preserve"> (2018) 620-628.</w:t>
      </w:r>
    </w:p>
    <w:p w14:paraId="582233F5" w14:textId="77777777" w:rsidR="005252FA" w:rsidRPr="005252FA" w:rsidRDefault="005252FA" w:rsidP="005252FA">
      <w:pPr>
        <w:pStyle w:val="EndNoteBibliography"/>
        <w:spacing w:after="0"/>
        <w:ind w:left="720" w:hanging="720"/>
      </w:pPr>
      <w:r w:rsidRPr="005252FA">
        <w:t>48.</w:t>
      </w:r>
      <w:r w:rsidRPr="005252FA">
        <w:tab/>
        <w:t xml:space="preserve">Chang HY, Singh S, Mansour O, Baksh S, Alexander GC. Association Between Sodium-Glucose Cotransporter 2 Inhibitors and Lower Extremity Amputation Among Patients With Type 2 Diabetes. </w:t>
      </w:r>
      <w:r w:rsidRPr="005252FA">
        <w:rPr>
          <w:i/>
        </w:rPr>
        <w:t>JAMA Intern Med</w:t>
      </w:r>
      <w:r w:rsidRPr="005252FA">
        <w:t>, 178(9), 1190-1198 (2018).</w:t>
      </w:r>
    </w:p>
    <w:p w14:paraId="7C6DEF7C" w14:textId="77777777" w:rsidR="005252FA" w:rsidRPr="005252FA" w:rsidRDefault="005252FA" w:rsidP="005252FA">
      <w:pPr>
        <w:pStyle w:val="EndNoteBibliography"/>
        <w:spacing w:after="0"/>
        <w:ind w:left="720" w:hanging="720"/>
      </w:pPr>
      <w:r w:rsidRPr="005252FA">
        <w:t>49.</w:t>
      </w:r>
      <w:r w:rsidRPr="005252FA">
        <w:tab/>
        <w:t xml:space="preserve">Alba M, Xie J, Fung A, Desai M. The effects of canagliflozin, a sodium glucose co-transporter 2 inhibitor, on mineral metabolism and bone in patients with type 2 diabetes mellitus. </w:t>
      </w:r>
      <w:r w:rsidRPr="005252FA">
        <w:rPr>
          <w:i/>
        </w:rPr>
        <w:t>Curr Med Res Opin</w:t>
      </w:r>
      <w:r w:rsidRPr="005252FA">
        <w:t>, 32(8), 1375-1385 (2016).</w:t>
      </w:r>
    </w:p>
    <w:p w14:paraId="44609C04" w14:textId="77777777" w:rsidR="005252FA" w:rsidRPr="005252FA" w:rsidRDefault="005252FA" w:rsidP="005252FA">
      <w:pPr>
        <w:pStyle w:val="EndNoteBibliography"/>
        <w:spacing w:after="0"/>
        <w:ind w:left="720" w:hanging="720"/>
      </w:pPr>
      <w:r w:rsidRPr="005252FA">
        <w:t>50.</w:t>
      </w:r>
      <w:r w:rsidRPr="005252FA">
        <w:tab/>
        <w:t xml:space="preserve">Imprialos KP, Boutari C, Stavropoulos K, Doumas M, Karagiannis AI. Stroke paradox with SGLT-2 inhibitors: a play of chance or a viscosity-mediated reality? </w:t>
      </w:r>
      <w:r w:rsidRPr="005252FA">
        <w:rPr>
          <w:i/>
        </w:rPr>
        <w:t>J Neurol Neurosurg Psychiatry</w:t>
      </w:r>
      <w:r w:rsidRPr="005252FA">
        <w:t>, 88(3), 249-253 (2017).</w:t>
      </w:r>
    </w:p>
    <w:p w14:paraId="1E9E61E2" w14:textId="77777777" w:rsidR="005252FA" w:rsidRPr="005252FA" w:rsidRDefault="005252FA" w:rsidP="005252FA">
      <w:pPr>
        <w:pStyle w:val="EndNoteBibliography"/>
        <w:spacing w:after="0"/>
        <w:ind w:left="720" w:hanging="720"/>
      </w:pPr>
      <w:r w:rsidRPr="005252FA">
        <w:t>51.</w:t>
      </w:r>
      <w:r w:rsidRPr="005252FA">
        <w:tab/>
        <w:t>Bonner C, Kerr-Conte J, Gmyr V</w:t>
      </w:r>
      <w:r w:rsidRPr="005252FA">
        <w:rPr>
          <w:i/>
        </w:rPr>
        <w:t xml:space="preserve"> et al.</w:t>
      </w:r>
      <w:r w:rsidRPr="005252FA">
        <w:t xml:space="preserve"> Inhibition of the glucose transporter SGLT2 with dapagliflozin in pancreatic alpha cells triggers glucagon secretion. </w:t>
      </w:r>
      <w:r w:rsidRPr="005252FA">
        <w:rPr>
          <w:i/>
        </w:rPr>
        <w:t>Nat Med</w:t>
      </w:r>
      <w:r w:rsidRPr="005252FA">
        <w:t>, 21(5), 512-517 (2015).</w:t>
      </w:r>
    </w:p>
    <w:p w14:paraId="6023EAA7" w14:textId="77777777" w:rsidR="005252FA" w:rsidRPr="005252FA" w:rsidRDefault="005252FA" w:rsidP="005252FA">
      <w:pPr>
        <w:pStyle w:val="EndNoteBibliography"/>
        <w:spacing w:after="0"/>
        <w:ind w:left="720" w:hanging="720"/>
      </w:pPr>
      <w:r w:rsidRPr="005252FA">
        <w:t>52.</w:t>
      </w:r>
      <w:r w:rsidRPr="005252FA">
        <w:tab/>
        <w:t xml:space="preserve">Garg SK, Peters AL, Buse JB, Danne T. Strategy for Mitigating DKA Risk in Patients with Type 1 Diabetes on Adjunctive Treatment with SGLT Inhibitors: A STICH Protocol. </w:t>
      </w:r>
      <w:r w:rsidRPr="005252FA">
        <w:rPr>
          <w:i/>
        </w:rPr>
        <w:t>Diabetes Technol Ther</w:t>
      </w:r>
      <w:r w:rsidRPr="005252FA">
        <w:t>, 20(9), 571-575 (2018).</w:t>
      </w:r>
    </w:p>
    <w:p w14:paraId="65E18FCA" w14:textId="77777777" w:rsidR="005252FA" w:rsidRPr="005252FA" w:rsidRDefault="005252FA" w:rsidP="005252FA">
      <w:pPr>
        <w:pStyle w:val="EndNoteBibliography"/>
        <w:spacing w:after="0"/>
        <w:ind w:left="720" w:hanging="720"/>
      </w:pPr>
      <w:r w:rsidRPr="005252FA">
        <w:t>53.</w:t>
      </w:r>
      <w:r w:rsidRPr="005252FA">
        <w:tab/>
        <w:t xml:space="preserve">Ptaszynska A, Cohen SM, Messing EM, Reilly TP, Johnsson E, Johnsson K. Assessing Bladder Cancer Risk in Type 2 Diabetes Clinical Trials: the Dapagliflozin Drug Development Program as a ‘Case Study’. In: </w:t>
      </w:r>
      <w:r w:rsidRPr="005252FA">
        <w:rPr>
          <w:i/>
        </w:rPr>
        <w:t>Diabetes Ther.</w:t>
      </w:r>
      <w:r w:rsidRPr="005252FA">
        <w:t xml:space="preserve"> (2015) 357-375.</w:t>
      </w:r>
    </w:p>
    <w:p w14:paraId="1A025879" w14:textId="77777777" w:rsidR="005252FA" w:rsidRPr="005252FA" w:rsidRDefault="005252FA" w:rsidP="005252FA">
      <w:pPr>
        <w:pStyle w:val="EndNoteBibliography"/>
        <w:spacing w:after="0"/>
        <w:ind w:left="720" w:hanging="720"/>
      </w:pPr>
      <w:r w:rsidRPr="005252FA">
        <w:t>54.</w:t>
      </w:r>
      <w:r w:rsidRPr="005252FA">
        <w:tab/>
        <w:t xml:space="preserve">ESC. Dapagliflozin reduces death and hospitalisation in patients with heart failure. (Ed.^(Eds) (2019) </w:t>
      </w:r>
    </w:p>
    <w:p w14:paraId="5D98C63A" w14:textId="77777777" w:rsidR="005252FA" w:rsidRPr="005252FA" w:rsidRDefault="005252FA" w:rsidP="005252FA">
      <w:pPr>
        <w:pStyle w:val="EndNoteBibliography"/>
        <w:spacing w:after="0"/>
        <w:ind w:left="720" w:hanging="720"/>
      </w:pPr>
      <w:r w:rsidRPr="005252FA">
        <w:t>55.</w:t>
      </w:r>
      <w:r w:rsidRPr="005252FA">
        <w:tab/>
        <w:t>McMurray JJV, Solomon SD, Inzucchi SE</w:t>
      </w:r>
      <w:r w:rsidRPr="005252FA">
        <w:rPr>
          <w:i/>
        </w:rPr>
        <w:t xml:space="preserve"> et al.</w:t>
      </w:r>
      <w:r w:rsidRPr="005252FA">
        <w:t xml:space="preserve"> Dapagliflozin in Patients with Heart Failure and Reduced Ejection Fraction. </w:t>
      </w:r>
      <w:r w:rsidRPr="005252FA">
        <w:rPr>
          <w:i/>
        </w:rPr>
        <w:t>N Engl J Med</w:t>
      </w:r>
      <w:r w:rsidRPr="005252FA">
        <w:t>, 381(21), 1995-2008 (2019).</w:t>
      </w:r>
    </w:p>
    <w:p w14:paraId="256C96A5" w14:textId="77777777" w:rsidR="005252FA" w:rsidRPr="005252FA" w:rsidRDefault="005252FA" w:rsidP="005252FA">
      <w:pPr>
        <w:pStyle w:val="EndNoteBibliography"/>
        <w:spacing w:after="0"/>
        <w:ind w:left="720" w:hanging="720"/>
      </w:pPr>
      <w:r w:rsidRPr="005252FA">
        <w:t>56.</w:t>
      </w:r>
      <w:r w:rsidRPr="005252FA">
        <w:tab/>
        <w:t>McMurray JJV, DeMets DL, Inzucchi SE</w:t>
      </w:r>
      <w:r w:rsidRPr="005252FA">
        <w:rPr>
          <w:i/>
        </w:rPr>
        <w:t xml:space="preserve"> et al.</w:t>
      </w:r>
      <w:r w:rsidRPr="005252FA">
        <w:t xml:space="preserve"> The Dapagliflozin And Prevention of Adverse-outcomes in Heart Failure (DAPA-HF) trial: baseline characteristics. </w:t>
      </w:r>
      <w:r w:rsidRPr="005252FA">
        <w:rPr>
          <w:i/>
        </w:rPr>
        <w:t>Eur J Heart Fail</w:t>
      </w:r>
      <w:r w:rsidRPr="005252FA">
        <w:t>,  (2019).</w:t>
      </w:r>
    </w:p>
    <w:p w14:paraId="61494C65" w14:textId="77777777" w:rsidR="005252FA" w:rsidRPr="005252FA" w:rsidRDefault="005252FA" w:rsidP="005252FA">
      <w:pPr>
        <w:pStyle w:val="EndNoteBibliography"/>
        <w:spacing w:after="0"/>
        <w:ind w:left="720" w:hanging="720"/>
      </w:pPr>
      <w:r w:rsidRPr="005252FA">
        <w:t>57.</w:t>
      </w:r>
      <w:r w:rsidRPr="005252FA">
        <w:tab/>
        <w:t xml:space="preserve">Heerspink HJ, Perkins BA, Fitchett DH, Husain M, Cherney DZ. Sodium Glucose Cotransporter 2 Inhibitors in the Treatment of Diabetes Mellitus: Cardiovascular and Kidney Effects, Potential Mechanisms, and Clinical Applications. </w:t>
      </w:r>
      <w:r w:rsidRPr="005252FA">
        <w:rPr>
          <w:i/>
        </w:rPr>
        <w:t>Circulation</w:t>
      </w:r>
      <w:r w:rsidRPr="005252FA">
        <w:t>, 134(10), 752-772 (2016).</w:t>
      </w:r>
    </w:p>
    <w:p w14:paraId="548EF330" w14:textId="77777777" w:rsidR="005252FA" w:rsidRPr="005252FA" w:rsidRDefault="005252FA" w:rsidP="005252FA">
      <w:pPr>
        <w:pStyle w:val="EndNoteBibliography"/>
        <w:spacing w:after="0"/>
        <w:ind w:left="720" w:hanging="720"/>
      </w:pPr>
      <w:r w:rsidRPr="005252FA">
        <w:t>58.</w:t>
      </w:r>
      <w:r w:rsidRPr="005252FA">
        <w:tab/>
        <w:t xml:space="preserve">Bloch MJ, michael@bluesprucemed.com, mbloch@aol.com. Blood pressure effects of SGLT2 inhibitors make them an attractive option in diabetic patients with hypertension. </w:t>
      </w:r>
      <w:r w:rsidRPr="005252FA">
        <w:rPr>
          <w:i/>
        </w:rPr>
        <w:t>Journal of the American Society of Hypertension</w:t>
      </w:r>
      <w:r w:rsidRPr="005252FA">
        <w:t>, 10(3), 186-187 (2016).</w:t>
      </w:r>
    </w:p>
    <w:p w14:paraId="51485893" w14:textId="77777777" w:rsidR="005252FA" w:rsidRPr="005252FA" w:rsidRDefault="005252FA" w:rsidP="005252FA">
      <w:pPr>
        <w:pStyle w:val="EndNoteBibliography"/>
        <w:spacing w:after="0"/>
        <w:ind w:left="720" w:hanging="720"/>
      </w:pPr>
      <w:r w:rsidRPr="005252FA">
        <w:t>59.</w:t>
      </w:r>
      <w:r w:rsidRPr="005252FA">
        <w:tab/>
        <w:t xml:space="preserve">Verma S, McMurray JJV. SGLT2 inhibitors and mechanisms of cardiovascular benefit: a state-of-the-art review. </w:t>
      </w:r>
      <w:r w:rsidRPr="005252FA">
        <w:rPr>
          <w:i/>
        </w:rPr>
        <w:t>Diabetologia</w:t>
      </w:r>
      <w:r w:rsidRPr="005252FA">
        <w:t>, 61(10), 2108-2117 (2018).</w:t>
      </w:r>
    </w:p>
    <w:p w14:paraId="0ADB03EF" w14:textId="77777777" w:rsidR="005252FA" w:rsidRPr="005252FA" w:rsidRDefault="005252FA" w:rsidP="005252FA">
      <w:pPr>
        <w:pStyle w:val="EndNoteBibliography"/>
        <w:spacing w:after="0"/>
        <w:ind w:left="720" w:hanging="720"/>
      </w:pPr>
      <w:r w:rsidRPr="005252FA">
        <w:t>60.</w:t>
      </w:r>
      <w:r w:rsidRPr="005252FA">
        <w:tab/>
        <w:t xml:space="preserve">Agency EM. Forxiga. (Ed.^(Eds) (2019) </w:t>
      </w:r>
    </w:p>
    <w:p w14:paraId="27AE0F77" w14:textId="77777777" w:rsidR="005252FA" w:rsidRPr="005252FA" w:rsidRDefault="005252FA" w:rsidP="005252FA">
      <w:pPr>
        <w:pStyle w:val="EndNoteBibliography"/>
        <w:spacing w:after="0"/>
        <w:ind w:left="720" w:hanging="720"/>
      </w:pPr>
      <w:r w:rsidRPr="005252FA">
        <w:t>61.</w:t>
      </w:r>
      <w:r w:rsidRPr="005252FA">
        <w:tab/>
        <w:t xml:space="preserve">EMC. Forxiga 5 mg film-coated tablets - Summary of Product Characteristics (SmPC) - (emc). (Ed.^(Eds) (of first authorisation: 12 November 2012Date of latest renewal: 28 August 2017) </w:t>
      </w:r>
    </w:p>
    <w:p w14:paraId="5AE9555C" w14:textId="77777777" w:rsidR="005252FA" w:rsidRPr="005252FA" w:rsidRDefault="005252FA" w:rsidP="005252FA">
      <w:pPr>
        <w:pStyle w:val="EndNoteBibliography"/>
        <w:spacing w:after="0"/>
        <w:ind w:left="720" w:hanging="720"/>
      </w:pPr>
      <w:r w:rsidRPr="005252FA">
        <w:t>62.</w:t>
      </w:r>
      <w:r w:rsidRPr="005252FA">
        <w:tab/>
        <w:t xml:space="preserve">NICE. 1 Recommendations | Type 2 diabetes in adults: management  | Guidance | NICE. (Ed.^(Eds) (NICE, 2019) </w:t>
      </w:r>
    </w:p>
    <w:p w14:paraId="56C2C658" w14:textId="77777777" w:rsidR="005252FA" w:rsidRPr="005252FA" w:rsidRDefault="005252FA" w:rsidP="005252FA">
      <w:pPr>
        <w:pStyle w:val="EndNoteBibliography"/>
        <w:spacing w:after="0"/>
        <w:ind w:left="720" w:hanging="720"/>
      </w:pPr>
      <w:r w:rsidRPr="005252FA">
        <w:t>63.</w:t>
      </w:r>
      <w:r w:rsidRPr="005252FA">
        <w:tab/>
        <w:t xml:space="preserve">Times D. NICE to update diabetes guidelines - The Diabetes Times. (Ed.^(Eds) (2019) </w:t>
      </w:r>
    </w:p>
    <w:p w14:paraId="0040B403" w14:textId="77777777" w:rsidR="005252FA" w:rsidRPr="005252FA" w:rsidRDefault="005252FA" w:rsidP="005252FA">
      <w:pPr>
        <w:pStyle w:val="EndNoteBibliography"/>
        <w:spacing w:after="0"/>
        <w:ind w:left="720" w:hanging="720"/>
      </w:pPr>
      <w:r w:rsidRPr="005252FA">
        <w:t>64.</w:t>
      </w:r>
      <w:r w:rsidRPr="005252FA">
        <w:tab/>
        <w:t>Piepoli MF, Hoes AW, Agewall S</w:t>
      </w:r>
      <w:r w:rsidRPr="005252FA">
        <w:rPr>
          <w:i/>
        </w:rPr>
        <w:t xml:space="preserve"> et al.</w:t>
      </w:r>
      <w:r w:rsidRPr="005252FA">
        <w:t xml:space="preserve">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5252FA">
        <w:rPr>
          <w:i/>
        </w:rPr>
        <w:t>Eur Heart J</w:t>
      </w:r>
      <w:r w:rsidRPr="005252FA">
        <w:t>, 37(29), 2315-2381 (2016).</w:t>
      </w:r>
    </w:p>
    <w:p w14:paraId="6C9FEC09" w14:textId="77777777" w:rsidR="005252FA" w:rsidRPr="005252FA" w:rsidRDefault="005252FA" w:rsidP="005252FA">
      <w:pPr>
        <w:pStyle w:val="EndNoteBibliography"/>
        <w:spacing w:after="0"/>
        <w:ind w:left="720" w:hanging="720"/>
      </w:pPr>
      <w:r w:rsidRPr="005252FA">
        <w:t>65.</w:t>
      </w:r>
      <w:r w:rsidRPr="005252FA">
        <w:tab/>
        <w:t>Davies MJ, D’Alessio DA, Fradkin J</w:t>
      </w:r>
      <w:r w:rsidRPr="005252FA">
        <w:rPr>
          <w:i/>
        </w:rPr>
        <w:t xml:space="preserve"> et al.</w:t>
      </w:r>
      <w:r w:rsidRPr="005252FA">
        <w:t xml:space="preserve"> Management of Hyperglycemia in Type 2 Diabetes, 2018. A Consensus Report by the American Diabetes Association (ADA) and the European Association for the Study of Diabetes (EASD).  (2018).</w:t>
      </w:r>
    </w:p>
    <w:p w14:paraId="1F2249FF" w14:textId="77777777" w:rsidR="005252FA" w:rsidRPr="005252FA" w:rsidRDefault="005252FA" w:rsidP="005252FA">
      <w:pPr>
        <w:pStyle w:val="EndNoteBibliography"/>
        <w:spacing w:after="0"/>
        <w:ind w:left="720" w:hanging="720"/>
      </w:pPr>
      <w:r w:rsidRPr="005252FA">
        <w:t>66.</w:t>
      </w:r>
      <w:r w:rsidRPr="005252FA">
        <w:tab/>
        <w:t>Garber AJ, Abrahamson MJ, Barzilay JI</w:t>
      </w:r>
      <w:r w:rsidRPr="005252FA">
        <w:rPr>
          <w:i/>
        </w:rPr>
        <w:t xml:space="preserve"> et al.</w:t>
      </w:r>
      <w:r w:rsidRPr="005252FA">
        <w:t xml:space="preserve"> CONSENSUS STATEMENT BY THE AMERICAN ASSOCIATION OF CLINICAL ENDOCRINOLOGISTS AND AMERICAN COLLEGE OF ENDOCRINOLOGY ON THE COMPREHENSIVE TYPE 2 DIABETES MANAGEMENT ALGORITHM - 2018 EXECUTIVE SUMMARY. </w:t>
      </w:r>
      <w:r w:rsidRPr="005252FA">
        <w:rPr>
          <w:i/>
        </w:rPr>
        <w:t>Endocr Pract</w:t>
      </w:r>
      <w:r w:rsidRPr="005252FA">
        <w:t>, 24(1), 91-120 (2018).</w:t>
      </w:r>
    </w:p>
    <w:p w14:paraId="46FC5C19" w14:textId="77777777" w:rsidR="005252FA" w:rsidRPr="005252FA" w:rsidRDefault="005252FA" w:rsidP="005252FA">
      <w:pPr>
        <w:pStyle w:val="EndNoteBibliography"/>
        <w:spacing w:after="0"/>
        <w:ind w:left="720" w:hanging="720"/>
      </w:pPr>
      <w:r w:rsidRPr="005252FA">
        <w:t>67.</w:t>
      </w:r>
      <w:r w:rsidRPr="005252FA">
        <w:tab/>
        <w:t>Association AD. 8. Pharmacologic Approaches to Glycemic Treatment: Standards of Medical Care in Diabetes—2018.  (2018).</w:t>
      </w:r>
    </w:p>
    <w:p w14:paraId="1C1FDB0D" w14:textId="77777777" w:rsidR="005252FA" w:rsidRPr="005252FA" w:rsidRDefault="005252FA" w:rsidP="005252FA">
      <w:pPr>
        <w:pStyle w:val="EndNoteBibliography"/>
        <w:spacing w:after="0"/>
        <w:ind w:left="720" w:hanging="720"/>
      </w:pPr>
      <w:r w:rsidRPr="005252FA">
        <w:t>68.</w:t>
      </w:r>
      <w:r w:rsidRPr="005252FA">
        <w:tab/>
        <w:t xml:space="preserve">Hamdy O. ADA updates Standards of Care to reflect REDUCE-IT, DECLARE-TIMI 58 findings. (Ed.^(Eds) (@GoHealio, 2019) </w:t>
      </w:r>
    </w:p>
    <w:p w14:paraId="1EC788A5" w14:textId="77777777" w:rsidR="005252FA" w:rsidRPr="005252FA" w:rsidRDefault="005252FA" w:rsidP="005252FA">
      <w:pPr>
        <w:pStyle w:val="EndNoteBibliography"/>
        <w:spacing w:after="0"/>
        <w:ind w:left="720" w:hanging="720"/>
      </w:pPr>
      <w:r w:rsidRPr="005252FA">
        <w:t>69.</w:t>
      </w:r>
      <w:r w:rsidRPr="005252FA">
        <w:tab/>
        <w:t xml:space="preserve">Association AD. American Diabetes Association® Issues Critical Updates to the 2019 Standards of Medical Care in Diabetes | ADA. (Ed.^(Eds) (2019) </w:t>
      </w:r>
    </w:p>
    <w:p w14:paraId="4D7DBF9D" w14:textId="77777777" w:rsidR="005252FA" w:rsidRPr="005252FA" w:rsidRDefault="005252FA" w:rsidP="005252FA">
      <w:pPr>
        <w:pStyle w:val="EndNoteBibliography"/>
        <w:spacing w:after="0"/>
        <w:ind w:left="720" w:hanging="720"/>
      </w:pPr>
      <w:r w:rsidRPr="005252FA">
        <w:t>70.</w:t>
      </w:r>
      <w:r w:rsidRPr="005252FA">
        <w:tab/>
        <w:t>Cosentino F, Grant PJ, Aboyans V</w:t>
      </w:r>
      <w:r w:rsidRPr="005252FA">
        <w:rPr>
          <w:i/>
        </w:rPr>
        <w:t xml:space="preserve"> et al.</w:t>
      </w:r>
      <w:r w:rsidRPr="005252FA">
        <w:t xml:space="preserve"> 2019 ESC Guidelines on diabetes, pre-diabetes, and cardiovascular diseases developed in collaboration with the EASDThe Task Force for diabetes, pre-diabetes, and cardiovascular diseases of the European Society of Cardiology (ESC) and the European Association for the Study of Diabetes (EASD). </w:t>
      </w:r>
      <w:r w:rsidRPr="005252FA">
        <w:rPr>
          <w:i/>
        </w:rPr>
        <w:t>European Heart Journal</w:t>
      </w:r>
      <w:r w:rsidRPr="005252FA">
        <w:t>,  (2019).</w:t>
      </w:r>
    </w:p>
    <w:p w14:paraId="0C0FDDCD" w14:textId="77777777" w:rsidR="005252FA" w:rsidRPr="005252FA" w:rsidRDefault="005252FA" w:rsidP="005252FA">
      <w:pPr>
        <w:pStyle w:val="EndNoteBibliography"/>
        <w:spacing w:after="0"/>
        <w:ind w:left="720" w:hanging="720"/>
      </w:pPr>
      <w:r w:rsidRPr="005252FA">
        <w:t>71.</w:t>
      </w:r>
      <w:r w:rsidRPr="005252FA">
        <w:tab/>
        <w:t xml:space="preserve">ACC. FDA Approves Farxiga to Reduce HF Hospitalization Risk in CVD, Diabetes Patients - American College of Cardiology. (Ed.^(Eds) (2019) </w:t>
      </w:r>
    </w:p>
    <w:p w14:paraId="0DBD5CC4" w14:textId="77777777" w:rsidR="005252FA" w:rsidRPr="005252FA" w:rsidRDefault="005252FA" w:rsidP="005252FA">
      <w:pPr>
        <w:pStyle w:val="EndNoteBibliography"/>
        <w:spacing w:after="0"/>
        <w:ind w:left="720" w:hanging="720"/>
      </w:pPr>
      <w:r w:rsidRPr="005252FA">
        <w:t>72.</w:t>
      </w:r>
      <w:r w:rsidRPr="005252FA">
        <w:tab/>
        <w:t xml:space="preserve">ESC. Dapagliflozin reduces cardiovascular events in HFrEF, not just diabetes. (Ed.^(Eds) (2019) </w:t>
      </w:r>
    </w:p>
    <w:p w14:paraId="74021BE1" w14:textId="77777777" w:rsidR="005252FA" w:rsidRPr="005252FA" w:rsidRDefault="005252FA" w:rsidP="005252FA">
      <w:pPr>
        <w:pStyle w:val="EndNoteBibliography"/>
        <w:ind w:left="720" w:hanging="720"/>
      </w:pPr>
      <w:r w:rsidRPr="005252FA">
        <w:t>73.</w:t>
      </w:r>
      <w:r w:rsidRPr="005252FA">
        <w:tab/>
        <w:t xml:space="preserve">ClinicalTrials.Gov. Dapagliflozin Evaluation to Improve the LIVEs of Patients With PReserved Ejection Fraction Heart Failure. - Full Text View - ClinicalTrials.gov. (Ed.^(Eds) (2019) </w:t>
      </w:r>
    </w:p>
    <w:p w14:paraId="69D40C66" w14:textId="349C875F" w:rsidR="001C05D7" w:rsidRPr="00F75036" w:rsidRDefault="00DC71C1" w:rsidP="00DC71C1">
      <w:pPr>
        <w:rPr>
          <w:b/>
        </w:rPr>
      </w:pPr>
      <w:r>
        <w:fldChar w:fldCharType="end"/>
      </w:r>
    </w:p>
    <w:p w14:paraId="2CF856B6" w14:textId="77777777" w:rsidR="00A93367" w:rsidRPr="00F75036" w:rsidRDefault="00A93367" w:rsidP="00A93367">
      <w:pPr>
        <w:rPr>
          <w:b/>
        </w:rPr>
      </w:pPr>
      <w:r w:rsidRPr="00F75036">
        <w:rPr>
          <w:b/>
        </w:rPr>
        <w:t>Disclosures</w:t>
      </w:r>
    </w:p>
    <w:p w14:paraId="4E235C02" w14:textId="77777777" w:rsidR="00A93367" w:rsidRDefault="00A93367" w:rsidP="00A93367">
      <w:r>
        <w:t xml:space="preserve">John PH Wilding reports funding for clinical research and consultancy fees (paid to his institution) from AstraZeneca and Novo Nordisk; consultancy fees (paid to his institution) from </w:t>
      </w:r>
      <w:proofErr w:type="spellStart"/>
      <w:r>
        <w:t>Boehringer</w:t>
      </w:r>
      <w:proofErr w:type="spellEnd"/>
      <w:r>
        <w:t xml:space="preserve"> </w:t>
      </w:r>
      <w:proofErr w:type="spellStart"/>
      <w:r>
        <w:t>Ingelheim</w:t>
      </w:r>
      <w:proofErr w:type="spellEnd"/>
      <w:r>
        <w:t xml:space="preserve">, Janssen, Lilly, Mundipharma, Napp, Sanofi and Takeda Rhythm Pharmaceuticals and Wilmington </w:t>
      </w:r>
      <w:proofErr w:type="spellStart"/>
      <w:r>
        <w:t>He</w:t>
      </w:r>
      <w:proofErr w:type="gramStart"/>
      <w:r>
        <w:t>,althcare</w:t>
      </w:r>
      <w:proofErr w:type="spellEnd"/>
      <w:proofErr w:type="gramEnd"/>
      <w:r>
        <w:t xml:space="preserve">.  He has received lecture fees from AstraZeneca, </w:t>
      </w:r>
      <w:proofErr w:type="spellStart"/>
      <w:r>
        <w:t>Boehringer</w:t>
      </w:r>
      <w:proofErr w:type="spellEnd"/>
      <w:r>
        <w:t xml:space="preserve"> </w:t>
      </w:r>
      <w:proofErr w:type="spellStart"/>
      <w:r>
        <w:t>Ingelheim</w:t>
      </w:r>
      <w:proofErr w:type="spellEnd"/>
      <w:r>
        <w:t>, Janssen, Lilly, MSD, Napp, Novo Nordisk, Sanofi and Takeda.  He was a member of the trial steering committee for the DECLARE TIMI 58 trial and an investigator for the CANVAS trials.</w:t>
      </w:r>
    </w:p>
    <w:p w14:paraId="7BDF1F78" w14:textId="07E2834C" w:rsidR="00A93367" w:rsidRPr="00DC71C1" w:rsidRDefault="00A93367" w:rsidP="00A93367">
      <w:r>
        <w:t>Dalal Y Al-Bazz has no competing interests to declare</w:t>
      </w:r>
    </w:p>
    <w:sectPr w:rsidR="00A93367" w:rsidRPr="00DC71C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C8ED6" w14:textId="77777777" w:rsidR="009876B7" w:rsidRDefault="009876B7" w:rsidP="009E50E0">
      <w:pPr>
        <w:spacing w:after="0" w:line="240" w:lineRule="auto"/>
      </w:pPr>
      <w:r>
        <w:separator/>
      </w:r>
    </w:p>
  </w:endnote>
  <w:endnote w:type="continuationSeparator" w:id="0">
    <w:p w14:paraId="25D1D73C" w14:textId="77777777" w:rsidR="009876B7" w:rsidRDefault="009876B7" w:rsidP="009E5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622014"/>
      <w:docPartObj>
        <w:docPartGallery w:val="Page Numbers (Bottom of Page)"/>
        <w:docPartUnique/>
      </w:docPartObj>
    </w:sdtPr>
    <w:sdtEndPr>
      <w:rPr>
        <w:noProof/>
      </w:rPr>
    </w:sdtEndPr>
    <w:sdtContent>
      <w:p w14:paraId="63834E25" w14:textId="4CBB3EEA" w:rsidR="009876B7" w:rsidRDefault="009876B7">
        <w:pPr>
          <w:pStyle w:val="Footer"/>
          <w:jc w:val="right"/>
        </w:pPr>
        <w:r>
          <w:fldChar w:fldCharType="begin"/>
        </w:r>
        <w:r>
          <w:instrText xml:space="preserve"> PAGE   \* MERGEFORMAT </w:instrText>
        </w:r>
        <w:r>
          <w:fldChar w:fldCharType="separate"/>
        </w:r>
        <w:r w:rsidR="005252FA">
          <w:rPr>
            <w:noProof/>
          </w:rPr>
          <w:t>16</w:t>
        </w:r>
        <w:r>
          <w:rPr>
            <w:noProof/>
          </w:rPr>
          <w:fldChar w:fldCharType="end"/>
        </w:r>
      </w:p>
    </w:sdtContent>
  </w:sdt>
  <w:p w14:paraId="12861A9F" w14:textId="77777777" w:rsidR="009876B7" w:rsidRDefault="009876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327905" w14:textId="77777777" w:rsidR="009876B7" w:rsidRDefault="009876B7" w:rsidP="009E50E0">
      <w:pPr>
        <w:spacing w:after="0" w:line="240" w:lineRule="auto"/>
      </w:pPr>
      <w:r>
        <w:separator/>
      </w:r>
    </w:p>
  </w:footnote>
  <w:footnote w:type="continuationSeparator" w:id="0">
    <w:p w14:paraId="56A90CE3" w14:textId="77777777" w:rsidR="009876B7" w:rsidRDefault="009876B7" w:rsidP="009E50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129A9"/>
    <w:multiLevelType w:val="hybridMultilevel"/>
    <w:tmpl w:val="9B42A5CE"/>
    <w:lvl w:ilvl="0" w:tplc="874E3D6A">
      <w:start w:val="2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B462F0"/>
    <w:multiLevelType w:val="multilevel"/>
    <w:tmpl w:val="A4E6A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B3D4413"/>
    <w:multiLevelType w:val="multilevel"/>
    <w:tmpl w:val="AC3C2254"/>
    <w:lvl w:ilvl="0">
      <w:start w:val="1"/>
      <w:numFmt w:val="decimal"/>
      <w:pStyle w:val="Heading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1354F83"/>
    <w:multiLevelType w:val="hybridMultilevel"/>
    <w:tmpl w:val="D9587D34"/>
    <w:lvl w:ilvl="0" w:tplc="E4AC2B9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C30A3D"/>
    <w:multiLevelType w:val="hybridMultilevel"/>
    <w:tmpl w:val="CB66C0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5972E2B"/>
    <w:multiLevelType w:val="multilevel"/>
    <w:tmpl w:val="B4B06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A113A7E"/>
    <w:multiLevelType w:val="hybridMultilevel"/>
    <w:tmpl w:val="8FAAEF4A"/>
    <w:lvl w:ilvl="0" w:tplc="C4988C6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2"/>
  </w:num>
  <w:num w:numId="4">
    <w:abstractNumId w:val="0"/>
  </w:num>
  <w:num w:numId="5">
    <w:abstractNumId w:val="1"/>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zeff5re22rmedez65eavdrewz0s0exw5z&quot;&gt;PTH-Saved-Saved&lt;record-ids&gt;&lt;item&gt;9106&lt;/item&gt;&lt;item&gt;9122&lt;/item&gt;&lt;item&gt;9220&lt;/item&gt;&lt;item&gt;10153&lt;/item&gt;&lt;item&gt;10189&lt;/item&gt;&lt;/record-ids&gt;&lt;/item&gt;&lt;/Libraries&gt;"/>
  </w:docVars>
  <w:rsids>
    <w:rsidRoot w:val="00FC5C3C"/>
    <w:rsid w:val="000121A9"/>
    <w:rsid w:val="0001277A"/>
    <w:rsid w:val="00016019"/>
    <w:rsid w:val="00024C4A"/>
    <w:rsid w:val="000278B0"/>
    <w:rsid w:val="00032B46"/>
    <w:rsid w:val="00040E90"/>
    <w:rsid w:val="000501EB"/>
    <w:rsid w:val="00051024"/>
    <w:rsid w:val="0006287D"/>
    <w:rsid w:val="00067DDD"/>
    <w:rsid w:val="00084B4D"/>
    <w:rsid w:val="000922B7"/>
    <w:rsid w:val="000B4C53"/>
    <w:rsid w:val="000E1819"/>
    <w:rsid w:val="000E6307"/>
    <w:rsid w:val="000E759F"/>
    <w:rsid w:val="000F78CB"/>
    <w:rsid w:val="000F7A17"/>
    <w:rsid w:val="00146181"/>
    <w:rsid w:val="00147D86"/>
    <w:rsid w:val="001645CD"/>
    <w:rsid w:val="00177190"/>
    <w:rsid w:val="00186E95"/>
    <w:rsid w:val="00192F11"/>
    <w:rsid w:val="001C05D7"/>
    <w:rsid w:val="001C679C"/>
    <w:rsid w:val="001D28E2"/>
    <w:rsid w:val="001E4527"/>
    <w:rsid w:val="001E6177"/>
    <w:rsid w:val="001E674B"/>
    <w:rsid w:val="001F3BE4"/>
    <w:rsid w:val="00200050"/>
    <w:rsid w:val="00221682"/>
    <w:rsid w:val="002350A2"/>
    <w:rsid w:val="00236EEA"/>
    <w:rsid w:val="00262147"/>
    <w:rsid w:val="002661EE"/>
    <w:rsid w:val="00266ED9"/>
    <w:rsid w:val="00290988"/>
    <w:rsid w:val="00294B89"/>
    <w:rsid w:val="002B5BCC"/>
    <w:rsid w:val="002C0743"/>
    <w:rsid w:val="002C1147"/>
    <w:rsid w:val="002C635A"/>
    <w:rsid w:val="002D5F70"/>
    <w:rsid w:val="002E5F39"/>
    <w:rsid w:val="00304500"/>
    <w:rsid w:val="00327389"/>
    <w:rsid w:val="0032741C"/>
    <w:rsid w:val="00334948"/>
    <w:rsid w:val="00350E22"/>
    <w:rsid w:val="00351982"/>
    <w:rsid w:val="003619F5"/>
    <w:rsid w:val="00375103"/>
    <w:rsid w:val="00391353"/>
    <w:rsid w:val="00392A1D"/>
    <w:rsid w:val="0039443A"/>
    <w:rsid w:val="00395AAB"/>
    <w:rsid w:val="003A52C4"/>
    <w:rsid w:val="003A783B"/>
    <w:rsid w:val="003B065B"/>
    <w:rsid w:val="003C1A9D"/>
    <w:rsid w:val="003C3799"/>
    <w:rsid w:val="003C3912"/>
    <w:rsid w:val="003D3DA2"/>
    <w:rsid w:val="003D4357"/>
    <w:rsid w:val="003E1182"/>
    <w:rsid w:val="003E19F3"/>
    <w:rsid w:val="003E445F"/>
    <w:rsid w:val="003F02BF"/>
    <w:rsid w:val="003F0B0C"/>
    <w:rsid w:val="003F2AD7"/>
    <w:rsid w:val="003F4841"/>
    <w:rsid w:val="00426457"/>
    <w:rsid w:val="0043046C"/>
    <w:rsid w:val="00434E69"/>
    <w:rsid w:val="00436BAA"/>
    <w:rsid w:val="00437475"/>
    <w:rsid w:val="004513D1"/>
    <w:rsid w:val="00454DA2"/>
    <w:rsid w:val="004652A8"/>
    <w:rsid w:val="0049141C"/>
    <w:rsid w:val="00492E98"/>
    <w:rsid w:val="00495B88"/>
    <w:rsid w:val="004A3443"/>
    <w:rsid w:val="004A6972"/>
    <w:rsid w:val="004B139C"/>
    <w:rsid w:val="004B7045"/>
    <w:rsid w:val="004E2FEB"/>
    <w:rsid w:val="004F24D8"/>
    <w:rsid w:val="004F6F83"/>
    <w:rsid w:val="005004CD"/>
    <w:rsid w:val="00507710"/>
    <w:rsid w:val="005118C7"/>
    <w:rsid w:val="005252FA"/>
    <w:rsid w:val="005255D1"/>
    <w:rsid w:val="00537D29"/>
    <w:rsid w:val="00550B99"/>
    <w:rsid w:val="005568BD"/>
    <w:rsid w:val="00567DE3"/>
    <w:rsid w:val="005706CB"/>
    <w:rsid w:val="00572A78"/>
    <w:rsid w:val="005743DD"/>
    <w:rsid w:val="00585634"/>
    <w:rsid w:val="005A620B"/>
    <w:rsid w:val="005C14AA"/>
    <w:rsid w:val="005C3439"/>
    <w:rsid w:val="005C5C52"/>
    <w:rsid w:val="005C6062"/>
    <w:rsid w:val="005C7885"/>
    <w:rsid w:val="005D6CE0"/>
    <w:rsid w:val="005E59C9"/>
    <w:rsid w:val="005F6342"/>
    <w:rsid w:val="00616337"/>
    <w:rsid w:val="00630949"/>
    <w:rsid w:val="006370D1"/>
    <w:rsid w:val="00654992"/>
    <w:rsid w:val="006616EC"/>
    <w:rsid w:val="00661A2E"/>
    <w:rsid w:val="00662960"/>
    <w:rsid w:val="0066766A"/>
    <w:rsid w:val="00667C43"/>
    <w:rsid w:val="00674D35"/>
    <w:rsid w:val="006774B3"/>
    <w:rsid w:val="00680E5E"/>
    <w:rsid w:val="00684493"/>
    <w:rsid w:val="006970FD"/>
    <w:rsid w:val="006A0F6C"/>
    <w:rsid w:val="006A232E"/>
    <w:rsid w:val="006B0D3E"/>
    <w:rsid w:val="006D5366"/>
    <w:rsid w:val="006E3CDA"/>
    <w:rsid w:val="006E4EA1"/>
    <w:rsid w:val="006F338E"/>
    <w:rsid w:val="00704C41"/>
    <w:rsid w:val="007143D0"/>
    <w:rsid w:val="00735393"/>
    <w:rsid w:val="00735F7A"/>
    <w:rsid w:val="00736592"/>
    <w:rsid w:val="00742909"/>
    <w:rsid w:val="007542C7"/>
    <w:rsid w:val="0075698D"/>
    <w:rsid w:val="00770AFD"/>
    <w:rsid w:val="00772FFF"/>
    <w:rsid w:val="00776767"/>
    <w:rsid w:val="00786936"/>
    <w:rsid w:val="00792F7D"/>
    <w:rsid w:val="007B3A8C"/>
    <w:rsid w:val="007D594C"/>
    <w:rsid w:val="007E1F14"/>
    <w:rsid w:val="007E30F9"/>
    <w:rsid w:val="007F42D5"/>
    <w:rsid w:val="008028EC"/>
    <w:rsid w:val="00803C33"/>
    <w:rsid w:val="00806C09"/>
    <w:rsid w:val="008138F7"/>
    <w:rsid w:val="00824086"/>
    <w:rsid w:val="00827007"/>
    <w:rsid w:val="00827A86"/>
    <w:rsid w:val="00844942"/>
    <w:rsid w:val="00851050"/>
    <w:rsid w:val="00856411"/>
    <w:rsid w:val="008812E3"/>
    <w:rsid w:val="00881884"/>
    <w:rsid w:val="00895F59"/>
    <w:rsid w:val="008A0692"/>
    <w:rsid w:val="008B3128"/>
    <w:rsid w:val="008C316A"/>
    <w:rsid w:val="008C5235"/>
    <w:rsid w:val="008D7C93"/>
    <w:rsid w:val="008E0511"/>
    <w:rsid w:val="008E5744"/>
    <w:rsid w:val="008F7F0A"/>
    <w:rsid w:val="0090485E"/>
    <w:rsid w:val="00905594"/>
    <w:rsid w:val="00915182"/>
    <w:rsid w:val="00917879"/>
    <w:rsid w:val="009272A6"/>
    <w:rsid w:val="00935F07"/>
    <w:rsid w:val="00936A05"/>
    <w:rsid w:val="009412CF"/>
    <w:rsid w:val="009511EC"/>
    <w:rsid w:val="00961795"/>
    <w:rsid w:val="00961FA8"/>
    <w:rsid w:val="00967B77"/>
    <w:rsid w:val="009706FA"/>
    <w:rsid w:val="009876B7"/>
    <w:rsid w:val="009A0ACE"/>
    <w:rsid w:val="009C0510"/>
    <w:rsid w:val="009C1296"/>
    <w:rsid w:val="009C4001"/>
    <w:rsid w:val="009D63AD"/>
    <w:rsid w:val="009D7896"/>
    <w:rsid w:val="009D7D5B"/>
    <w:rsid w:val="009E2A63"/>
    <w:rsid w:val="009E4B9F"/>
    <w:rsid w:val="009E50E0"/>
    <w:rsid w:val="009E5CE4"/>
    <w:rsid w:val="009E76C9"/>
    <w:rsid w:val="00A01CCB"/>
    <w:rsid w:val="00A0398F"/>
    <w:rsid w:val="00A03C89"/>
    <w:rsid w:val="00A03D5C"/>
    <w:rsid w:val="00A168C8"/>
    <w:rsid w:val="00A356DD"/>
    <w:rsid w:val="00A43E8A"/>
    <w:rsid w:val="00A67C0D"/>
    <w:rsid w:val="00A7458F"/>
    <w:rsid w:val="00A74998"/>
    <w:rsid w:val="00A8233C"/>
    <w:rsid w:val="00A93367"/>
    <w:rsid w:val="00A96B74"/>
    <w:rsid w:val="00AB168D"/>
    <w:rsid w:val="00AB333F"/>
    <w:rsid w:val="00AC0CC6"/>
    <w:rsid w:val="00AC5C86"/>
    <w:rsid w:val="00AD02DC"/>
    <w:rsid w:val="00AF5DC7"/>
    <w:rsid w:val="00B0061A"/>
    <w:rsid w:val="00B043BF"/>
    <w:rsid w:val="00B13025"/>
    <w:rsid w:val="00B25106"/>
    <w:rsid w:val="00B346BB"/>
    <w:rsid w:val="00B420D5"/>
    <w:rsid w:val="00B516B0"/>
    <w:rsid w:val="00B551DE"/>
    <w:rsid w:val="00B56C03"/>
    <w:rsid w:val="00B62611"/>
    <w:rsid w:val="00B85392"/>
    <w:rsid w:val="00B86B1D"/>
    <w:rsid w:val="00B919DF"/>
    <w:rsid w:val="00BA6CC5"/>
    <w:rsid w:val="00BB5E1E"/>
    <w:rsid w:val="00BE7ACF"/>
    <w:rsid w:val="00BF5342"/>
    <w:rsid w:val="00C12232"/>
    <w:rsid w:val="00C1314F"/>
    <w:rsid w:val="00C45F21"/>
    <w:rsid w:val="00C54FF1"/>
    <w:rsid w:val="00C66343"/>
    <w:rsid w:val="00C735BF"/>
    <w:rsid w:val="00C77770"/>
    <w:rsid w:val="00C8248E"/>
    <w:rsid w:val="00C9027B"/>
    <w:rsid w:val="00C9037C"/>
    <w:rsid w:val="00CA4E08"/>
    <w:rsid w:val="00CB74A9"/>
    <w:rsid w:val="00CD3741"/>
    <w:rsid w:val="00CE7F3A"/>
    <w:rsid w:val="00CF0D61"/>
    <w:rsid w:val="00D06555"/>
    <w:rsid w:val="00D1126C"/>
    <w:rsid w:val="00D267FB"/>
    <w:rsid w:val="00D27969"/>
    <w:rsid w:val="00D30DC4"/>
    <w:rsid w:val="00D40AAB"/>
    <w:rsid w:val="00D46998"/>
    <w:rsid w:val="00D471D9"/>
    <w:rsid w:val="00D55772"/>
    <w:rsid w:val="00DA265C"/>
    <w:rsid w:val="00DB3961"/>
    <w:rsid w:val="00DC329E"/>
    <w:rsid w:val="00DC450B"/>
    <w:rsid w:val="00DC71C1"/>
    <w:rsid w:val="00DD33C2"/>
    <w:rsid w:val="00DD378B"/>
    <w:rsid w:val="00DE4558"/>
    <w:rsid w:val="00DE4FE2"/>
    <w:rsid w:val="00DF19EB"/>
    <w:rsid w:val="00DF2A31"/>
    <w:rsid w:val="00DF4D3E"/>
    <w:rsid w:val="00E03A82"/>
    <w:rsid w:val="00E3559D"/>
    <w:rsid w:val="00E83EA0"/>
    <w:rsid w:val="00E85CF7"/>
    <w:rsid w:val="00E86DCC"/>
    <w:rsid w:val="00EA2806"/>
    <w:rsid w:val="00EA42A4"/>
    <w:rsid w:val="00EA60AC"/>
    <w:rsid w:val="00EB6A60"/>
    <w:rsid w:val="00ED6D4D"/>
    <w:rsid w:val="00EF0528"/>
    <w:rsid w:val="00F00B55"/>
    <w:rsid w:val="00F03196"/>
    <w:rsid w:val="00F10F52"/>
    <w:rsid w:val="00F1785B"/>
    <w:rsid w:val="00F264DA"/>
    <w:rsid w:val="00F269A6"/>
    <w:rsid w:val="00F26A56"/>
    <w:rsid w:val="00F26CA4"/>
    <w:rsid w:val="00F32DDF"/>
    <w:rsid w:val="00F34389"/>
    <w:rsid w:val="00F4434E"/>
    <w:rsid w:val="00F5397B"/>
    <w:rsid w:val="00F54E88"/>
    <w:rsid w:val="00F575A4"/>
    <w:rsid w:val="00F60564"/>
    <w:rsid w:val="00F72E72"/>
    <w:rsid w:val="00F75036"/>
    <w:rsid w:val="00F75EB3"/>
    <w:rsid w:val="00F9355E"/>
    <w:rsid w:val="00F96A97"/>
    <w:rsid w:val="00FC5C3C"/>
    <w:rsid w:val="00FE2245"/>
    <w:rsid w:val="00FE3A98"/>
    <w:rsid w:val="00FF1482"/>
    <w:rsid w:val="00FF61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F0AF18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71C1"/>
  </w:style>
  <w:style w:type="paragraph" w:styleId="Heading1">
    <w:name w:val="heading 1"/>
    <w:basedOn w:val="Normal"/>
    <w:next w:val="Normal"/>
    <w:link w:val="Heading1Char"/>
    <w:uiPriority w:val="9"/>
    <w:qFormat/>
    <w:rsid w:val="009E76C9"/>
    <w:pPr>
      <w:keepNext/>
      <w:keepLines/>
      <w:spacing w:before="480" w:after="0" w:line="240" w:lineRule="auto"/>
      <w:outlineLvl w:val="0"/>
    </w:pPr>
    <w:rPr>
      <w:rFonts w:asciiTheme="majorHAnsi" w:eastAsiaTheme="majorEastAsia" w:hAnsiTheme="majorHAnsi" w:cstheme="majorBidi"/>
      <w:b/>
      <w:bCs/>
      <w:color w:val="CC0066"/>
      <w:sz w:val="28"/>
      <w:szCs w:val="28"/>
    </w:rPr>
  </w:style>
  <w:style w:type="paragraph" w:styleId="Heading2">
    <w:name w:val="heading 2"/>
    <w:basedOn w:val="Normal"/>
    <w:next w:val="Normal"/>
    <w:link w:val="Heading2Char"/>
    <w:uiPriority w:val="9"/>
    <w:unhideWhenUsed/>
    <w:qFormat/>
    <w:rsid w:val="009E76C9"/>
    <w:pPr>
      <w:keepNext/>
      <w:keepLines/>
      <w:spacing w:before="200" w:after="0" w:line="276" w:lineRule="auto"/>
      <w:outlineLvl w:val="1"/>
    </w:pPr>
    <w:rPr>
      <w:rFonts w:asciiTheme="majorHAnsi" w:eastAsiaTheme="majorEastAsia" w:hAnsiTheme="majorHAnsi" w:cstheme="majorBidi"/>
      <w:b/>
      <w:bCs/>
      <w:color w:val="FF3399"/>
      <w:sz w:val="26"/>
      <w:szCs w:val="26"/>
    </w:rPr>
  </w:style>
  <w:style w:type="paragraph" w:styleId="Heading4">
    <w:name w:val="heading 4"/>
    <w:basedOn w:val="Normal"/>
    <w:next w:val="Normal"/>
    <w:link w:val="Heading4Char"/>
    <w:autoRedefine/>
    <w:uiPriority w:val="9"/>
    <w:unhideWhenUsed/>
    <w:qFormat/>
    <w:rsid w:val="009E76C9"/>
    <w:pPr>
      <w:keepNext/>
      <w:keepLines/>
      <w:numPr>
        <w:numId w:val="2"/>
      </w:numPr>
      <w:spacing w:after="0" w:line="276" w:lineRule="auto"/>
      <w:ind w:left="360" w:hanging="360"/>
      <w:outlineLvl w:val="3"/>
    </w:pPr>
    <w:rPr>
      <w:rFonts w:eastAsiaTheme="majorEastAsia" w:cstheme="majorBidi"/>
      <w:b/>
      <w:bCs/>
      <w:i/>
      <w:iCs/>
      <w:color w:val="CC00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E76C9"/>
    <w:rPr>
      <w:rFonts w:eastAsiaTheme="majorEastAsia" w:cstheme="majorBidi"/>
      <w:b/>
      <w:bCs/>
      <w:i/>
      <w:iCs/>
      <w:color w:val="CC0066"/>
    </w:rPr>
  </w:style>
  <w:style w:type="paragraph" w:styleId="Title">
    <w:name w:val="Title"/>
    <w:basedOn w:val="Normal"/>
    <w:next w:val="Normal"/>
    <w:link w:val="TitleChar"/>
    <w:uiPriority w:val="10"/>
    <w:qFormat/>
    <w:rsid w:val="009E76C9"/>
    <w:pPr>
      <w:spacing w:after="0" w:line="360" w:lineRule="auto"/>
      <w:contextualSpacing/>
    </w:pPr>
    <w:rPr>
      <w:rFonts w:asciiTheme="majorHAnsi" w:eastAsiaTheme="majorEastAsia" w:hAnsiTheme="majorHAnsi" w:cstheme="majorBidi"/>
      <w:color w:val="FF3399"/>
      <w:spacing w:val="-10"/>
      <w:kern w:val="28"/>
      <w:sz w:val="56"/>
      <w:szCs w:val="56"/>
    </w:rPr>
  </w:style>
  <w:style w:type="character" w:customStyle="1" w:styleId="TitleChar">
    <w:name w:val="Title Char"/>
    <w:basedOn w:val="DefaultParagraphFont"/>
    <w:link w:val="Title"/>
    <w:uiPriority w:val="10"/>
    <w:rsid w:val="009E76C9"/>
    <w:rPr>
      <w:rFonts w:asciiTheme="majorHAnsi" w:eastAsiaTheme="majorEastAsia" w:hAnsiTheme="majorHAnsi" w:cstheme="majorBidi"/>
      <w:color w:val="FF3399"/>
      <w:spacing w:val="-10"/>
      <w:kern w:val="28"/>
      <w:sz w:val="56"/>
      <w:szCs w:val="56"/>
    </w:rPr>
  </w:style>
  <w:style w:type="character" w:customStyle="1" w:styleId="Heading2Char">
    <w:name w:val="Heading 2 Char"/>
    <w:basedOn w:val="DefaultParagraphFont"/>
    <w:link w:val="Heading2"/>
    <w:uiPriority w:val="9"/>
    <w:rsid w:val="009E76C9"/>
    <w:rPr>
      <w:rFonts w:asciiTheme="majorHAnsi" w:eastAsiaTheme="majorEastAsia" w:hAnsiTheme="majorHAnsi" w:cstheme="majorBidi"/>
      <w:b/>
      <w:bCs/>
      <w:color w:val="FF3399"/>
      <w:sz w:val="26"/>
      <w:szCs w:val="26"/>
    </w:rPr>
  </w:style>
  <w:style w:type="character" w:customStyle="1" w:styleId="Heading1Char">
    <w:name w:val="Heading 1 Char"/>
    <w:basedOn w:val="DefaultParagraphFont"/>
    <w:link w:val="Heading1"/>
    <w:uiPriority w:val="9"/>
    <w:rsid w:val="009E76C9"/>
    <w:rPr>
      <w:rFonts w:asciiTheme="majorHAnsi" w:eastAsiaTheme="majorEastAsia" w:hAnsiTheme="majorHAnsi" w:cstheme="majorBidi"/>
      <w:b/>
      <w:bCs/>
      <w:color w:val="CC0066"/>
      <w:sz w:val="28"/>
      <w:szCs w:val="28"/>
    </w:rPr>
  </w:style>
  <w:style w:type="paragraph" w:styleId="ListParagraph">
    <w:name w:val="List Paragraph"/>
    <w:basedOn w:val="Normal"/>
    <w:uiPriority w:val="34"/>
    <w:qFormat/>
    <w:rsid w:val="009E76C9"/>
    <w:pPr>
      <w:ind w:left="720"/>
      <w:contextualSpacing/>
    </w:pPr>
  </w:style>
  <w:style w:type="character" w:styleId="Hyperlink">
    <w:name w:val="Hyperlink"/>
    <w:basedOn w:val="DefaultParagraphFont"/>
    <w:uiPriority w:val="99"/>
    <w:unhideWhenUsed/>
    <w:rsid w:val="00FC5C3C"/>
    <w:rPr>
      <w:color w:val="0000FF"/>
      <w:u w:val="single"/>
    </w:rPr>
  </w:style>
  <w:style w:type="character" w:styleId="FollowedHyperlink">
    <w:name w:val="FollowedHyperlink"/>
    <w:basedOn w:val="DefaultParagraphFont"/>
    <w:uiPriority w:val="99"/>
    <w:semiHidden/>
    <w:unhideWhenUsed/>
    <w:rsid w:val="00827A86"/>
    <w:rPr>
      <w:color w:val="D490C5" w:themeColor="followedHyperlink"/>
      <w:u w:val="single"/>
    </w:rPr>
  </w:style>
  <w:style w:type="paragraph" w:customStyle="1" w:styleId="EndNoteBibliographyTitle">
    <w:name w:val="EndNote Bibliography Title"/>
    <w:basedOn w:val="Normal"/>
    <w:link w:val="EndNoteBibliographyTitleChar"/>
    <w:rsid w:val="001E67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674B"/>
    <w:rPr>
      <w:rFonts w:ascii="Calibri" w:hAnsi="Calibri" w:cs="Calibri"/>
      <w:noProof/>
      <w:lang w:val="en-US"/>
    </w:rPr>
  </w:style>
  <w:style w:type="paragraph" w:customStyle="1" w:styleId="EndNoteBibliography">
    <w:name w:val="EndNote Bibliography"/>
    <w:basedOn w:val="Normal"/>
    <w:link w:val="EndNoteBibliographyChar"/>
    <w:rsid w:val="001E67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674B"/>
    <w:rPr>
      <w:rFonts w:ascii="Calibri" w:hAnsi="Calibri" w:cs="Calibri"/>
      <w:noProof/>
      <w:lang w:val="en-US"/>
    </w:rPr>
  </w:style>
  <w:style w:type="character" w:customStyle="1" w:styleId="UnresolvedMention1">
    <w:name w:val="Unresolved Mention1"/>
    <w:basedOn w:val="DefaultParagraphFont"/>
    <w:uiPriority w:val="99"/>
    <w:semiHidden/>
    <w:unhideWhenUsed/>
    <w:rsid w:val="00D55772"/>
    <w:rPr>
      <w:color w:val="605E5C"/>
      <w:shd w:val="clear" w:color="auto" w:fill="E1DFDD"/>
    </w:rPr>
  </w:style>
  <w:style w:type="character" w:customStyle="1" w:styleId="term">
    <w:name w:val="term"/>
    <w:basedOn w:val="DefaultParagraphFont"/>
    <w:rsid w:val="00D06555"/>
  </w:style>
  <w:style w:type="paragraph" w:styleId="Header">
    <w:name w:val="header"/>
    <w:basedOn w:val="Normal"/>
    <w:link w:val="HeaderChar"/>
    <w:unhideWhenUsed/>
    <w:rsid w:val="009E50E0"/>
    <w:pPr>
      <w:tabs>
        <w:tab w:val="center" w:pos="4513"/>
        <w:tab w:val="right" w:pos="9026"/>
      </w:tabs>
      <w:spacing w:after="0" w:line="240" w:lineRule="auto"/>
    </w:pPr>
  </w:style>
  <w:style w:type="character" w:customStyle="1" w:styleId="HeaderChar">
    <w:name w:val="Header Char"/>
    <w:basedOn w:val="DefaultParagraphFont"/>
    <w:link w:val="Header"/>
    <w:rsid w:val="009E50E0"/>
  </w:style>
  <w:style w:type="paragraph" w:styleId="Footer">
    <w:name w:val="footer"/>
    <w:basedOn w:val="Normal"/>
    <w:link w:val="FooterChar"/>
    <w:uiPriority w:val="99"/>
    <w:unhideWhenUsed/>
    <w:rsid w:val="009E50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50E0"/>
  </w:style>
  <w:style w:type="character" w:styleId="CommentReference">
    <w:name w:val="annotation reference"/>
    <w:basedOn w:val="DefaultParagraphFont"/>
    <w:uiPriority w:val="99"/>
    <w:semiHidden/>
    <w:unhideWhenUsed/>
    <w:rsid w:val="009D7D5B"/>
    <w:rPr>
      <w:sz w:val="16"/>
      <w:szCs w:val="16"/>
    </w:rPr>
  </w:style>
  <w:style w:type="paragraph" w:styleId="CommentText">
    <w:name w:val="annotation text"/>
    <w:basedOn w:val="Normal"/>
    <w:link w:val="CommentTextChar"/>
    <w:uiPriority w:val="99"/>
    <w:semiHidden/>
    <w:unhideWhenUsed/>
    <w:rsid w:val="009D7D5B"/>
    <w:pPr>
      <w:spacing w:line="240" w:lineRule="auto"/>
    </w:pPr>
    <w:rPr>
      <w:sz w:val="20"/>
      <w:szCs w:val="20"/>
    </w:rPr>
  </w:style>
  <w:style w:type="character" w:customStyle="1" w:styleId="CommentTextChar">
    <w:name w:val="Comment Text Char"/>
    <w:basedOn w:val="DefaultParagraphFont"/>
    <w:link w:val="CommentText"/>
    <w:uiPriority w:val="99"/>
    <w:semiHidden/>
    <w:rsid w:val="009D7D5B"/>
    <w:rPr>
      <w:sz w:val="20"/>
      <w:szCs w:val="20"/>
    </w:rPr>
  </w:style>
  <w:style w:type="paragraph" w:styleId="CommentSubject">
    <w:name w:val="annotation subject"/>
    <w:basedOn w:val="CommentText"/>
    <w:next w:val="CommentText"/>
    <w:link w:val="CommentSubjectChar"/>
    <w:uiPriority w:val="99"/>
    <w:semiHidden/>
    <w:unhideWhenUsed/>
    <w:rsid w:val="009D7D5B"/>
    <w:rPr>
      <w:b/>
      <w:bCs/>
    </w:rPr>
  </w:style>
  <w:style w:type="character" w:customStyle="1" w:styleId="CommentSubjectChar">
    <w:name w:val="Comment Subject Char"/>
    <w:basedOn w:val="CommentTextChar"/>
    <w:link w:val="CommentSubject"/>
    <w:uiPriority w:val="99"/>
    <w:semiHidden/>
    <w:rsid w:val="009D7D5B"/>
    <w:rPr>
      <w:b/>
      <w:bCs/>
      <w:sz w:val="20"/>
      <w:szCs w:val="20"/>
    </w:rPr>
  </w:style>
  <w:style w:type="paragraph" w:styleId="BalloonText">
    <w:name w:val="Balloon Text"/>
    <w:basedOn w:val="Normal"/>
    <w:link w:val="BalloonTextChar"/>
    <w:uiPriority w:val="99"/>
    <w:semiHidden/>
    <w:unhideWhenUsed/>
    <w:rsid w:val="009D7D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D5B"/>
    <w:rPr>
      <w:rFonts w:ascii="Segoe UI" w:hAnsi="Segoe UI" w:cs="Segoe UI"/>
      <w:sz w:val="18"/>
      <w:szCs w:val="18"/>
    </w:rPr>
  </w:style>
  <w:style w:type="character" w:customStyle="1" w:styleId="UnresolvedMention2">
    <w:name w:val="Unresolved Mention2"/>
    <w:basedOn w:val="DefaultParagraphFont"/>
    <w:uiPriority w:val="99"/>
    <w:semiHidden/>
    <w:unhideWhenUsed/>
    <w:rsid w:val="00684493"/>
    <w:rPr>
      <w:color w:val="605E5C"/>
      <w:shd w:val="clear" w:color="auto" w:fill="E1DFDD"/>
    </w:rPr>
  </w:style>
  <w:style w:type="character" w:customStyle="1" w:styleId="UnresolvedMention3">
    <w:name w:val="Unresolved Mention3"/>
    <w:basedOn w:val="DefaultParagraphFont"/>
    <w:uiPriority w:val="99"/>
    <w:semiHidden/>
    <w:unhideWhenUsed/>
    <w:rsid w:val="00806C09"/>
    <w:rPr>
      <w:color w:val="605E5C"/>
      <w:shd w:val="clear" w:color="auto" w:fill="E1DFDD"/>
    </w:rPr>
  </w:style>
  <w:style w:type="paragraph" w:styleId="BodyText">
    <w:name w:val="Body Text"/>
    <w:basedOn w:val="Normal"/>
    <w:link w:val="BodyTextChar"/>
    <w:rsid w:val="00567DE3"/>
    <w:pPr>
      <w:spacing w:after="0" w:line="240" w:lineRule="auto"/>
    </w:pPr>
    <w:rPr>
      <w:rFonts w:ascii="Tahoma" w:eastAsia="Times New Roman" w:hAnsi="Tahoma" w:cs="Times New Roman"/>
      <w:b/>
      <w:i/>
      <w:sz w:val="28"/>
      <w:szCs w:val="20"/>
      <w:lang w:eastAsia="en-TT"/>
    </w:rPr>
  </w:style>
  <w:style w:type="character" w:customStyle="1" w:styleId="BodyTextChar">
    <w:name w:val="Body Text Char"/>
    <w:basedOn w:val="DefaultParagraphFont"/>
    <w:link w:val="BodyText"/>
    <w:rsid w:val="00567DE3"/>
    <w:rPr>
      <w:rFonts w:ascii="Tahoma" w:eastAsia="Times New Roman" w:hAnsi="Tahoma" w:cs="Times New Roman"/>
      <w:b/>
      <w:i/>
      <w:sz w:val="28"/>
      <w:szCs w:val="20"/>
      <w:lang w:eastAsia="en-TT"/>
    </w:rPr>
  </w:style>
  <w:style w:type="paragraph" w:styleId="BodyText2">
    <w:name w:val="Body Text 2"/>
    <w:basedOn w:val="Normal"/>
    <w:link w:val="BodyText2Char"/>
    <w:rsid w:val="00567DE3"/>
    <w:pPr>
      <w:spacing w:after="0" w:line="240" w:lineRule="auto"/>
      <w:jc w:val="center"/>
    </w:pPr>
    <w:rPr>
      <w:rFonts w:ascii="Arial" w:eastAsia="Times New Roman" w:hAnsi="Arial" w:cs="Times New Roman"/>
      <w:b/>
      <w:sz w:val="32"/>
      <w:szCs w:val="20"/>
      <w:lang w:eastAsia="en-TT"/>
    </w:rPr>
  </w:style>
  <w:style w:type="character" w:customStyle="1" w:styleId="BodyText2Char">
    <w:name w:val="Body Text 2 Char"/>
    <w:basedOn w:val="DefaultParagraphFont"/>
    <w:link w:val="BodyText2"/>
    <w:rsid w:val="00567DE3"/>
    <w:rPr>
      <w:rFonts w:ascii="Arial" w:eastAsia="Times New Roman" w:hAnsi="Arial" w:cs="Times New Roman"/>
      <w:b/>
      <w:sz w:val="32"/>
      <w:szCs w:val="20"/>
      <w:lang w:eastAsia="en-TT"/>
    </w:rPr>
  </w:style>
  <w:style w:type="character" w:customStyle="1" w:styleId="UnresolvedMention4">
    <w:name w:val="Unresolved Mention4"/>
    <w:basedOn w:val="DefaultParagraphFont"/>
    <w:uiPriority w:val="99"/>
    <w:semiHidden/>
    <w:unhideWhenUsed/>
    <w:rsid w:val="00D47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5917446">
      <w:bodyDiv w:val="1"/>
      <w:marLeft w:val="0"/>
      <w:marRight w:val="0"/>
      <w:marTop w:val="0"/>
      <w:marBottom w:val="0"/>
      <w:divBdr>
        <w:top w:val="none" w:sz="0" w:space="0" w:color="auto"/>
        <w:left w:val="none" w:sz="0" w:space="0" w:color="auto"/>
        <w:bottom w:val="none" w:sz="0" w:space="0" w:color="auto"/>
        <w:right w:val="none" w:sz="0" w:space="0" w:color="auto"/>
      </w:divBdr>
      <w:divsChild>
        <w:div w:id="1011100691">
          <w:marLeft w:val="0"/>
          <w:marRight w:val="0"/>
          <w:marTop w:val="0"/>
          <w:marBottom w:val="0"/>
          <w:divBdr>
            <w:top w:val="none" w:sz="0" w:space="0" w:color="auto"/>
            <w:left w:val="none" w:sz="0" w:space="0" w:color="auto"/>
            <w:bottom w:val="none" w:sz="0" w:space="0" w:color="auto"/>
            <w:right w:val="none" w:sz="0" w:space="0" w:color="auto"/>
          </w:divBdr>
          <w:divsChild>
            <w:div w:id="1055591266">
              <w:marLeft w:val="240"/>
              <w:marRight w:val="0"/>
              <w:marTop w:val="120"/>
              <w:marBottom w:val="0"/>
              <w:divBdr>
                <w:top w:val="none" w:sz="0" w:space="0" w:color="auto"/>
                <w:left w:val="none" w:sz="0" w:space="0" w:color="auto"/>
                <w:bottom w:val="none" w:sz="0" w:space="0" w:color="auto"/>
                <w:right w:val="none" w:sz="0" w:space="0" w:color="auto"/>
              </w:divBdr>
            </w:div>
            <w:div w:id="1174687798">
              <w:marLeft w:val="240"/>
              <w:marRight w:val="0"/>
              <w:marTop w:val="120"/>
              <w:marBottom w:val="0"/>
              <w:divBdr>
                <w:top w:val="none" w:sz="0" w:space="0" w:color="auto"/>
                <w:left w:val="none" w:sz="0" w:space="0" w:color="auto"/>
                <w:bottom w:val="none" w:sz="0" w:space="0" w:color="auto"/>
                <w:right w:val="none" w:sz="0" w:space="0" w:color="auto"/>
              </w:divBdr>
            </w:div>
          </w:divsChild>
        </w:div>
        <w:div w:id="558444362">
          <w:marLeft w:val="0"/>
          <w:marRight w:val="24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56/NEJMoa1504720" TargetMode="External"/><Relationship Id="rId3" Type="http://schemas.openxmlformats.org/officeDocument/2006/relationships/settings" Target="settings.xml"/><Relationship Id="rId7" Type="http://schemas.openxmlformats.org/officeDocument/2006/relationships/hyperlink" Target="http://dx.doi.org/10.1056/NEJMoa07276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56/NEJMoa1611925" TargetMode="External"/></Relationships>
</file>

<file path=word/theme/theme1.xml><?xml version="1.0" encoding="utf-8"?>
<a:theme xmlns:a="http://schemas.openxmlformats.org/drawingml/2006/main" name="Office Theme">
  <a:themeElements>
    <a:clrScheme name="Opulent">
      <a:dk1>
        <a:sysClr val="windowText" lastClr="000000"/>
      </a:dk1>
      <a:lt1>
        <a:sysClr val="window" lastClr="FFFFFF"/>
      </a:lt1>
      <a:dk2>
        <a:srgbClr val="B13F9A"/>
      </a:dk2>
      <a:lt2>
        <a:srgbClr val="F4E7ED"/>
      </a:lt2>
      <a:accent1>
        <a:srgbClr val="B83D68"/>
      </a:accent1>
      <a:accent2>
        <a:srgbClr val="AC66BB"/>
      </a:accent2>
      <a:accent3>
        <a:srgbClr val="DE6C36"/>
      </a:accent3>
      <a:accent4>
        <a:srgbClr val="F9B639"/>
      </a:accent4>
      <a:accent5>
        <a:srgbClr val="CF6DA4"/>
      </a:accent5>
      <a:accent6>
        <a:srgbClr val="FA8D3D"/>
      </a:accent6>
      <a:hlink>
        <a:srgbClr val="FFDE66"/>
      </a:hlink>
      <a:folHlink>
        <a:srgbClr val="D490C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7348</Words>
  <Characters>9888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1T23:24:00Z</dcterms:created>
  <dcterms:modified xsi:type="dcterms:W3CDTF">2019-12-03T15:02:00Z</dcterms:modified>
</cp:coreProperties>
</file>